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sz w:val="22"/>
          <w:szCs w:val="22"/>
          <w:lang w:bidi="ar-SA"/>
        </w:rPr>
        <w:id w:val="240831777"/>
        <w:docPartObj>
          <w:docPartGallery w:val="Table of Contents"/>
          <w:docPartUnique/>
        </w:docPartObj>
      </w:sdtPr>
      <w:sdtEndPr>
        <w:rPr>
          <w:rFonts w:eastAsiaTheme="minorEastAsia"/>
          <w:noProof/>
        </w:rPr>
      </w:sdtEndPr>
      <w:sdtContent>
        <w:p w14:paraId="2DB082B9" w14:textId="77777777" w:rsidR="00B7129A" w:rsidRDefault="00B7129A" w:rsidP="00B7129A">
          <w:pPr>
            <w:pStyle w:val="TOCHeading"/>
          </w:pPr>
          <w:r>
            <w:t>Contents</w:t>
          </w:r>
        </w:p>
        <w:bookmarkStart w:id="0" w:name="_GoBack"/>
        <w:bookmarkEnd w:id="0"/>
        <w:p w14:paraId="5BDB078A" w14:textId="553B7AC1" w:rsidR="00FE7854" w:rsidRDefault="00B7129A">
          <w:pPr>
            <w:pStyle w:val="TOC1"/>
            <w:tabs>
              <w:tab w:val="right" w:leader="dot" w:pos="9016"/>
            </w:tabs>
            <w:rPr>
              <w:noProof/>
              <w:lang w:eastAsia="ja-JP"/>
            </w:rPr>
          </w:pPr>
          <w:r>
            <w:fldChar w:fldCharType="begin"/>
          </w:r>
          <w:r>
            <w:instrText xml:space="preserve"> TOC \o "1-3" \h \z \u </w:instrText>
          </w:r>
          <w:r>
            <w:fldChar w:fldCharType="separate"/>
          </w:r>
          <w:hyperlink w:anchor="_Toc494890643" w:history="1">
            <w:r w:rsidR="00FE7854" w:rsidRPr="00471425">
              <w:rPr>
                <w:rStyle w:val="Hyperlink"/>
                <w:noProof/>
              </w:rPr>
              <w:t>Technical Appendix</w:t>
            </w:r>
            <w:r w:rsidR="00FE7854">
              <w:rPr>
                <w:noProof/>
                <w:webHidden/>
              </w:rPr>
              <w:tab/>
            </w:r>
            <w:r w:rsidR="00FE7854">
              <w:rPr>
                <w:noProof/>
                <w:webHidden/>
              </w:rPr>
              <w:fldChar w:fldCharType="begin"/>
            </w:r>
            <w:r w:rsidR="00FE7854">
              <w:rPr>
                <w:noProof/>
                <w:webHidden/>
              </w:rPr>
              <w:instrText xml:space="preserve"> PAGEREF _Toc494890643 \h </w:instrText>
            </w:r>
            <w:r w:rsidR="00FE7854">
              <w:rPr>
                <w:noProof/>
                <w:webHidden/>
              </w:rPr>
            </w:r>
            <w:r w:rsidR="00FE7854">
              <w:rPr>
                <w:noProof/>
                <w:webHidden/>
              </w:rPr>
              <w:fldChar w:fldCharType="separate"/>
            </w:r>
            <w:r w:rsidR="00FE7854">
              <w:rPr>
                <w:noProof/>
                <w:webHidden/>
              </w:rPr>
              <w:t>2</w:t>
            </w:r>
            <w:r w:rsidR="00FE7854">
              <w:rPr>
                <w:noProof/>
                <w:webHidden/>
              </w:rPr>
              <w:fldChar w:fldCharType="end"/>
            </w:r>
          </w:hyperlink>
        </w:p>
        <w:p w14:paraId="7CBD179D" w14:textId="1727D80C" w:rsidR="00FE7854" w:rsidRDefault="00FE7854">
          <w:pPr>
            <w:pStyle w:val="TOC2"/>
            <w:tabs>
              <w:tab w:val="right" w:leader="dot" w:pos="9016"/>
            </w:tabs>
            <w:rPr>
              <w:noProof/>
              <w:lang w:eastAsia="ja-JP"/>
            </w:rPr>
          </w:pPr>
          <w:hyperlink w:anchor="_Toc494890644" w:history="1">
            <w:r w:rsidRPr="00471425">
              <w:rPr>
                <w:rStyle w:val="Hyperlink"/>
                <w:noProof/>
              </w:rPr>
              <w:t>Schematic diagram of the TV transmission model</w:t>
            </w:r>
            <w:r>
              <w:rPr>
                <w:noProof/>
                <w:webHidden/>
              </w:rPr>
              <w:tab/>
            </w:r>
            <w:r>
              <w:rPr>
                <w:noProof/>
                <w:webHidden/>
              </w:rPr>
              <w:fldChar w:fldCharType="begin"/>
            </w:r>
            <w:r>
              <w:rPr>
                <w:noProof/>
                <w:webHidden/>
              </w:rPr>
              <w:instrText xml:space="preserve"> PAGEREF _Toc494890644 \h </w:instrText>
            </w:r>
            <w:r>
              <w:rPr>
                <w:noProof/>
                <w:webHidden/>
              </w:rPr>
            </w:r>
            <w:r>
              <w:rPr>
                <w:noProof/>
                <w:webHidden/>
              </w:rPr>
              <w:fldChar w:fldCharType="separate"/>
            </w:r>
            <w:r>
              <w:rPr>
                <w:noProof/>
                <w:webHidden/>
              </w:rPr>
              <w:t>2</w:t>
            </w:r>
            <w:r>
              <w:rPr>
                <w:noProof/>
                <w:webHidden/>
              </w:rPr>
              <w:fldChar w:fldCharType="end"/>
            </w:r>
          </w:hyperlink>
        </w:p>
        <w:p w14:paraId="7D3FE41B" w14:textId="7767254B" w:rsidR="00FE7854" w:rsidRDefault="00FE7854">
          <w:pPr>
            <w:pStyle w:val="TOC2"/>
            <w:tabs>
              <w:tab w:val="right" w:leader="dot" w:pos="9016"/>
            </w:tabs>
            <w:rPr>
              <w:noProof/>
              <w:lang w:eastAsia="ja-JP"/>
            </w:rPr>
          </w:pPr>
          <w:hyperlink w:anchor="_Toc494890645" w:history="1">
            <w:r w:rsidRPr="00471425">
              <w:rPr>
                <w:rStyle w:val="Hyperlink"/>
                <w:noProof/>
              </w:rPr>
              <w:t>Model description</w:t>
            </w:r>
            <w:r>
              <w:rPr>
                <w:noProof/>
                <w:webHidden/>
              </w:rPr>
              <w:tab/>
            </w:r>
            <w:r>
              <w:rPr>
                <w:noProof/>
                <w:webHidden/>
              </w:rPr>
              <w:fldChar w:fldCharType="begin"/>
            </w:r>
            <w:r>
              <w:rPr>
                <w:noProof/>
                <w:webHidden/>
              </w:rPr>
              <w:instrText xml:space="preserve"> PAGEREF _Toc494890645 \h </w:instrText>
            </w:r>
            <w:r>
              <w:rPr>
                <w:noProof/>
                <w:webHidden/>
              </w:rPr>
            </w:r>
            <w:r>
              <w:rPr>
                <w:noProof/>
                <w:webHidden/>
              </w:rPr>
              <w:fldChar w:fldCharType="separate"/>
            </w:r>
            <w:r>
              <w:rPr>
                <w:noProof/>
                <w:webHidden/>
              </w:rPr>
              <w:t>3</w:t>
            </w:r>
            <w:r>
              <w:rPr>
                <w:noProof/>
                <w:webHidden/>
              </w:rPr>
              <w:fldChar w:fldCharType="end"/>
            </w:r>
          </w:hyperlink>
        </w:p>
        <w:p w14:paraId="171EEC9A" w14:textId="5D812A55" w:rsidR="00FE7854" w:rsidRDefault="00FE7854">
          <w:pPr>
            <w:pStyle w:val="TOC3"/>
            <w:tabs>
              <w:tab w:val="right" w:leader="dot" w:pos="9016"/>
            </w:tabs>
            <w:rPr>
              <w:noProof/>
              <w:lang w:eastAsia="ja-JP"/>
            </w:rPr>
          </w:pPr>
          <w:hyperlink w:anchor="_Toc494890646" w:history="1">
            <w:r w:rsidRPr="00471425">
              <w:rPr>
                <w:rStyle w:val="Hyperlink"/>
                <w:noProof/>
              </w:rPr>
              <w:t>Females</w:t>
            </w:r>
            <w:r>
              <w:rPr>
                <w:noProof/>
                <w:webHidden/>
              </w:rPr>
              <w:tab/>
            </w:r>
            <w:r>
              <w:rPr>
                <w:noProof/>
                <w:webHidden/>
              </w:rPr>
              <w:fldChar w:fldCharType="begin"/>
            </w:r>
            <w:r>
              <w:rPr>
                <w:noProof/>
                <w:webHidden/>
              </w:rPr>
              <w:instrText xml:space="preserve"> PAGEREF _Toc494890646 \h </w:instrText>
            </w:r>
            <w:r>
              <w:rPr>
                <w:noProof/>
                <w:webHidden/>
              </w:rPr>
            </w:r>
            <w:r>
              <w:rPr>
                <w:noProof/>
                <w:webHidden/>
              </w:rPr>
              <w:fldChar w:fldCharType="separate"/>
            </w:r>
            <w:r>
              <w:rPr>
                <w:noProof/>
                <w:webHidden/>
              </w:rPr>
              <w:t>5</w:t>
            </w:r>
            <w:r>
              <w:rPr>
                <w:noProof/>
                <w:webHidden/>
              </w:rPr>
              <w:fldChar w:fldCharType="end"/>
            </w:r>
          </w:hyperlink>
        </w:p>
        <w:p w14:paraId="18678F1D" w14:textId="422320C5" w:rsidR="00FE7854" w:rsidRDefault="00FE7854">
          <w:pPr>
            <w:pStyle w:val="TOC3"/>
            <w:tabs>
              <w:tab w:val="right" w:leader="dot" w:pos="9016"/>
            </w:tabs>
            <w:rPr>
              <w:noProof/>
              <w:lang w:eastAsia="ja-JP"/>
            </w:rPr>
          </w:pPr>
          <w:hyperlink w:anchor="_Toc494890647" w:history="1">
            <w:r w:rsidRPr="00471425">
              <w:rPr>
                <w:rStyle w:val="Hyperlink"/>
                <w:noProof/>
              </w:rPr>
              <w:t>Males</w:t>
            </w:r>
            <w:r>
              <w:rPr>
                <w:noProof/>
                <w:webHidden/>
              </w:rPr>
              <w:tab/>
            </w:r>
            <w:r>
              <w:rPr>
                <w:noProof/>
                <w:webHidden/>
              </w:rPr>
              <w:fldChar w:fldCharType="begin"/>
            </w:r>
            <w:r>
              <w:rPr>
                <w:noProof/>
                <w:webHidden/>
              </w:rPr>
              <w:instrText xml:space="preserve"> PAGEREF _Toc494890647 \h </w:instrText>
            </w:r>
            <w:r>
              <w:rPr>
                <w:noProof/>
                <w:webHidden/>
              </w:rPr>
            </w:r>
            <w:r>
              <w:rPr>
                <w:noProof/>
                <w:webHidden/>
              </w:rPr>
              <w:fldChar w:fldCharType="separate"/>
            </w:r>
            <w:r>
              <w:rPr>
                <w:noProof/>
                <w:webHidden/>
              </w:rPr>
              <w:t>9</w:t>
            </w:r>
            <w:r>
              <w:rPr>
                <w:noProof/>
                <w:webHidden/>
              </w:rPr>
              <w:fldChar w:fldCharType="end"/>
            </w:r>
          </w:hyperlink>
        </w:p>
        <w:p w14:paraId="57EA03BB" w14:textId="1C94A9DE" w:rsidR="00FE7854" w:rsidRDefault="00FE7854">
          <w:pPr>
            <w:pStyle w:val="TOC3"/>
            <w:tabs>
              <w:tab w:val="right" w:leader="dot" w:pos="9016"/>
            </w:tabs>
            <w:rPr>
              <w:noProof/>
              <w:lang w:eastAsia="ja-JP"/>
            </w:rPr>
          </w:pPr>
          <w:hyperlink w:anchor="_Toc494890648" w:history="1">
            <w:r w:rsidRPr="00471425">
              <w:rPr>
                <w:rStyle w:val="Hyperlink"/>
                <w:noProof/>
              </w:rPr>
              <w:t xml:space="preserve">Force of Infection  </w:t>
            </w:r>
            <m:oMath>
              <m:r>
                <m:rPr>
                  <m:sty m:val="bi"/>
                </m:rPr>
                <w:rPr>
                  <w:rStyle w:val="Hyperlink"/>
                  <w:rFonts w:ascii="Cambria Math" w:hAnsi="Cambria Math"/>
                  <w:noProof/>
                </w:rPr>
                <m:t>λ</m:t>
              </m:r>
            </m:oMath>
            <w:r>
              <w:rPr>
                <w:noProof/>
                <w:webHidden/>
              </w:rPr>
              <w:tab/>
            </w:r>
            <w:r>
              <w:rPr>
                <w:noProof/>
                <w:webHidden/>
              </w:rPr>
              <w:fldChar w:fldCharType="begin"/>
            </w:r>
            <w:r>
              <w:rPr>
                <w:noProof/>
                <w:webHidden/>
              </w:rPr>
              <w:instrText xml:space="preserve"> PAGEREF _Toc494890648 \h </w:instrText>
            </w:r>
            <w:r>
              <w:rPr>
                <w:noProof/>
                <w:webHidden/>
              </w:rPr>
            </w:r>
            <w:r>
              <w:rPr>
                <w:noProof/>
                <w:webHidden/>
              </w:rPr>
              <w:fldChar w:fldCharType="separate"/>
            </w:r>
            <w:r>
              <w:rPr>
                <w:noProof/>
                <w:webHidden/>
              </w:rPr>
              <w:t>12</w:t>
            </w:r>
            <w:r>
              <w:rPr>
                <w:noProof/>
                <w:webHidden/>
              </w:rPr>
              <w:fldChar w:fldCharType="end"/>
            </w:r>
          </w:hyperlink>
        </w:p>
        <w:p w14:paraId="479DFF9D" w14:textId="686ED4C1" w:rsidR="00FE7854" w:rsidRDefault="00FE7854">
          <w:pPr>
            <w:pStyle w:val="TOC3"/>
            <w:tabs>
              <w:tab w:val="right" w:leader="dot" w:pos="9016"/>
            </w:tabs>
            <w:rPr>
              <w:noProof/>
              <w:lang w:eastAsia="ja-JP"/>
            </w:rPr>
          </w:pPr>
          <w:hyperlink w:anchor="_Toc494890649" w:history="1">
            <w:r w:rsidRPr="00471425">
              <w:rPr>
                <w:rStyle w:val="Hyperlink"/>
                <w:noProof/>
              </w:rPr>
              <w:t>Progression Rate</w:t>
            </w:r>
            <w:r>
              <w:rPr>
                <w:noProof/>
                <w:webHidden/>
              </w:rPr>
              <w:tab/>
            </w:r>
            <w:r>
              <w:rPr>
                <w:noProof/>
                <w:webHidden/>
              </w:rPr>
              <w:fldChar w:fldCharType="begin"/>
            </w:r>
            <w:r>
              <w:rPr>
                <w:noProof/>
                <w:webHidden/>
              </w:rPr>
              <w:instrText xml:space="preserve"> PAGEREF _Toc494890649 \h </w:instrText>
            </w:r>
            <w:r>
              <w:rPr>
                <w:noProof/>
                <w:webHidden/>
              </w:rPr>
            </w:r>
            <w:r>
              <w:rPr>
                <w:noProof/>
                <w:webHidden/>
              </w:rPr>
              <w:fldChar w:fldCharType="separate"/>
            </w:r>
            <w:r>
              <w:rPr>
                <w:noProof/>
                <w:webHidden/>
              </w:rPr>
              <w:t>15</w:t>
            </w:r>
            <w:r>
              <w:rPr>
                <w:noProof/>
                <w:webHidden/>
              </w:rPr>
              <w:fldChar w:fldCharType="end"/>
            </w:r>
          </w:hyperlink>
        </w:p>
        <w:p w14:paraId="13640C58" w14:textId="39B30A17" w:rsidR="00FE7854" w:rsidRDefault="00FE7854">
          <w:pPr>
            <w:pStyle w:val="TOC3"/>
            <w:tabs>
              <w:tab w:val="right" w:leader="dot" w:pos="9016"/>
            </w:tabs>
            <w:rPr>
              <w:noProof/>
              <w:lang w:eastAsia="ja-JP"/>
            </w:rPr>
          </w:pPr>
          <w:hyperlink w:anchor="_Toc494890650" w:history="1">
            <w:r w:rsidRPr="00471425">
              <w:rPr>
                <w:rStyle w:val="Hyperlink"/>
                <w:noProof/>
              </w:rPr>
              <w:t>Treatment Rate</w:t>
            </w:r>
            <w:r>
              <w:rPr>
                <w:noProof/>
                <w:webHidden/>
              </w:rPr>
              <w:tab/>
            </w:r>
            <w:r>
              <w:rPr>
                <w:noProof/>
                <w:webHidden/>
              </w:rPr>
              <w:fldChar w:fldCharType="begin"/>
            </w:r>
            <w:r>
              <w:rPr>
                <w:noProof/>
                <w:webHidden/>
              </w:rPr>
              <w:instrText xml:space="preserve"> PAGEREF _Toc494890650 \h </w:instrText>
            </w:r>
            <w:r>
              <w:rPr>
                <w:noProof/>
                <w:webHidden/>
              </w:rPr>
            </w:r>
            <w:r>
              <w:rPr>
                <w:noProof/>
                <w:webHidden/>
              </w:rPr>
              <w:fldChar w:fldCharType="separate"/>
            </w:r>
            <w:r>
              <w:rPr>
                <w:noProof/>
                <w:webHidden/>
              </w:rPr>
              <w:t>16</w:t>
            </w:r>
            <w:r>
              <w:rPr>
                <w:noProof/>
                <w:webHidden/>
              </w:rPr>
              <w:fldChar w:fldCharType="end"/>
            </w:r>
          </w:hyperlink>
        </w:p>
        <w:p w14:paraId="003A4B70" w14:textId="6664B22B" w:rsidR="00FE7854" w:rsidRDefault="00FE7854">
          <w:pPr>
            <w:pStyle w:val="TOC3"/>
            <w:tabs>
              <w:tab w:val="right" w:leader="dot" w:pos="9016"/>
            </w:tabs>
            <w:rPr>
              <w:noProof/>
              <w:lang w:eastAsia="ja-JP"/>
            </w:rPr>
          </w:pPr>
          <w:hyperlink w:anchor="_Toc494890651" w:history="1">
            <w:r w:rsidRPr="00471425">
              <w:rPr>
                <w:rStyle w:val="Hyperlink"/>
                <w:noProof/>
              </w:rPr>
              <w:t>HR HPV prevalence</w:t>
            </w:r>
            <w:r>
              <w:rPr>
                <w:noProof/>
                <w:webHidden/>
              </w:rPr>
              <w:tab/>
            </w:r>
            <w:r>
              <w:rPr>
                <w:noProof/>
                <w:webHidden/>
              </w:rPr>
              <w:fldChar w:fldCharType="begin"/>
            </w:r>
            <w:r>
              <w:rPr>
                <w:noProof/>
                <w:webHidden/>
              </w:rPr>
              <w:instrText xml:space="preserve"> PAGEREF _Toc494890651 \h </w:instrText>
            </w:r>
            <w:r>
              <w:rPr>
                <w:noProof/>
                <w:webHidden/>
              </w:rPr>
            </w:r>
            <w:r>
              <w:rPr>
                <w:noProof/>
                <w:webHidden/>
              </w:rPr>
              <w:fldChar w:fldCharType="separate"/>
            </w:r>
            <w:r>
              <w:rPr>
                <w:noProof/>
                <w:webHidden/>
              </w:rPr>
              <w:t>18</w:t>
            </w:r>
            <w:r>
              <w:rPr>
                <w:noProof/>
                <w:webHidden/>
              </w:rPr>
              <w:fldChar w:fldCharType="end"/>
            </w:r>
          </w:hyperlink>
        </w:p>
        <w:p w14:paraId="576CB565" w14:textId="2A1A83C8" w:rsidR="00FE7854" w:rsidRDefault="00FE7854">
          <w:pPr>
            <w:pStyle w:val="TOC3"/>
            <w:tabs>
              <w:tab w:val="right" w:leader="dot" w:pos="9016"/>
            </w:tabs>
            <w:rPr>
              <w:noProof/>
              <w:lang w:eastAsia="ja-JP"/>
            </w:rPr>
          </w:pPr>
          <w:hyperlink w:anchor="_Toc494890652" w:history="1">
            <w:r w:rsidRPr="00471425">
              <w:rPr>
                <w:rStyle w:val="Hyperlink"/>
                <w:noProof/>
              </w:rPr>
              <w:t>Aging</w:t>
            </w:r>
            <w:r>
              <w:rPr>
                <w:noProof/>
                <w:webHidden/>
              </w:rPr>
              <w:tab/>
            </w:r>
            <w:r>
              <w:rPr>
                <w:noProof/>
                <w:webHidden/>
              </w:rPr>
              <w:fldChar w:fldCharType="begin"/>
            </w:r>
            <w:r>
              <w:rPr>
                <w:noProof/>
                <w:webHidden/>
              </w:rPr>
              <w:instrText xml:space="preserve"> PAGEREF _Toc494890652 \h </w:instrText>
            </w:r>
            <w:r>
              <w:rPr>
                <w:noProof/>
                <w:webHidden/>
              </w:rPr>
            </w:r>
            <w:r>
              <w:rPr>
                <w:noProof/>
                <w:webHidden/>
              </w:rPr>
              <w:fldChar w:fldCharType="separate"/>
            </w:r>
            <w:r>
              <w:rPr>
                <w:noProof/>
                <w:webHidden/>
              </w:rPr>
              <w:t>18</w:t>
            </w:r>
            <w:r>
              <w:rPr>
                <w:noProof/>
                <w:webHidden/>
              </w:rPr>
              <w:fldChar w:fldCharType="end"/>
            </w:r>
          </w:hyperlink>
        </w:p>
        <w:p w14:paraId="0077B5E5" w14:textId="71541D35" w:rsidR="00FE7854" w:rsidRDefault="00FE7854">
          <w:pPr>
            <w:pStyle w:val="TOC3"/>
            <w:tabs>
              <w:tab w:val="right" w:leader="dot" w:pos="9016"/>
            </w:tabs>
            <w:rPr>
              <w:noProof/>
              <w:lang w:eastAsia="ja-JP"/>
            </w:rPr>
          </w:pPr>
          <w:hyperlink w:anchor="_Toc494890653" w:history="1">
            <w:r w:rsidRPr="00471425">
              <w:rPr>
                <w:rStyle w:val="Hyperlink"/>
                <w:noProof/>
              </w:rPr>
              <w:t>Stratification of the population by vaccination status</w:t>
            </w:r>
            <w:r>
              <w:rPr>
                <w:noProof/>
                <w:webHidden/>
              </w:rPr>
              <w:tab/>
            </w:r>
            <w:r>
              <w:rPr>
                <w:noProof/>
                <w:webHidden/>
              </w:rPr>
              <w:fldChar w:fldCharType="begin"/>
            </w:r>
            <w:r>
              <w:rPr>
                <w:noProof/>
                <w:webHidden/>
              </w:rPr>
              <w:instrText xml:space="preserve"> PAGEREF _Toc494890653 \h </w:instrText>
            </w:r>
            <w:r>
              <w:rPr>
                <w:noProof/>
                <w:webHidden/>
              </w:rPr>
            </w:r>
            <w:r>
              <w:rPr>
                <w:noProof/>
                <w:webHidden/>
              </w:rPr>
              <w:fldChar w:fldCharType="separate"/>
            </w:r>
            <w:r>
              <w:rPr>
                <w:noProof/>
                <w:webHidden/>
              </w:rPr>
              <w:t>19</w:t>
            </w:r>
            <w:r>
              <w:rPr>
                <w:noProof/>
                <w:webHidden/>
              </w:rPr>
              <w:fldChar w:fldCharType="end"/>
            </w:r>
          </w:hyperlink>
        </w:p>
        <w:p w14:paraId="0B89B7A9" w14:textId="7566F7A2" w:rsidR="00FE7854" w:rsidRDefault="00FE7854">
          <w:pPr>
            <w:pStyle w:val="TOC2"/>
            <w:tabs>
              <w:tab w:val="right" w:leader="dot" w:pos="9016"/>
            </w:tabs>
            <w:rPr>
              <w:noProof/>
              <w:lang w:eastAsia="ja-JP"/>
            </w:rPr>
          </w:pPr>
          <w:hyperlink w:anchor="_Toc494890654" w:history="1">
            <w:r w:rsidRPr="00471425">
              <w:rPr>
                <w:rStyle w:val="Hyperlink"/>
                <w:noProof/>
              </w:rPr>
              <w:t>Sensitivity analysis</w:t>
            </w:r>
            <w:r>
              <w:rPr>
                <w:noProof/>
                <w:webHidden/>
              </w:rPr>
              <w:tab/>
            </w:r>
            <w:r>
              <w:rPr>
                <w:noProof/>
                <w:webHidden/>
              </w:rPr>
              <w:fldChar w:fldCharType="begin"/>
            </w:r>
            <w:r>
              <w:rPr>
                <w:noProof/>
                <w:webHidden/>
              </w:rPr>
              <w:instrText xml:space="preserve"> PAGEREF _Toc494890654 \h </w:instrText>
            </w:r>
            <w:r>
              <w:rPr>
                <w:noProof/>
                <w:webHidden/>
              </w:rPr>
            </w:r>
            <w:r>
              <w:rPr>
                <w:noProof/>
                <w:webHidden/>
              </w:rPr>
              <w:fldChar w:fldCharType="separate"/>
            </w:r>
            <w:r>
              <w:rPr>
                <w:noProof/>
                <w:webHidden/>
              </w:rPr>
              <w:t>21</w:t>
            </w:r>
            <w:r>
              <w:rPr>
                <w:noProof/>
                <w:webHidden/>
              </w:rPr>
              <w:fldChar w:fldCharType="end"/>
            </w:r>
          </w:hyperlink>
        </w:p>
        <w:p w14:paraId="3D577AFB" w14:textId="3A0E36DD" w:rsidR="00FE7854" w:rsidRDefault="00FE7854">
          <w:pPr>
            <w:pStyle w:val="TOC2"/>
            <w:tabs>
              <w:tab w:val="right" w:leader="dot" w:pos="9016"/>
            </w:tabs>
            <w:rPr>
              <w:noProof/>
              <w:lang w:eastAsia="ja-JP"/>
            </w:rPr>
          </w:pPr>
          <w:hyperlink w:anchor="_Toc494890655" w:history="1">
            <w:r w:rsidRPr="00471425">
              <w:rPr>
                <w:rStyle w:val="Hyperlink"/>
                <w:noProof/>
              </w:rPr>
              <w:t>Sensitivity of pap smear in TV detection</w:t>
            </w:r>
            <w:r>
              <w:rPr>
                <w:noProof/>
                <w:webHidden/>
              </w:rPr>
              <w:tab/>
            </w:r>
            <w:r>
              <w:rPr>
                <w:noProof/>
                <w:webHidden/>
              </w:rPr>
              <w:fldChar w:fldCharType="begin"/>
            </w:r>
            <w:r>
              <w:rPr>
                <w:noProof/>
                <w:webHidden/>
              </w:rPr>
              <w:instrText xml:space="preserve"> PAGEREF _Toc494890655 \h </w:instrText>
            </w:r>
            <w:r>
              <w:rPr>
                <w:noProof/>
                <w:webHidden/>
              </w:rPr>
            </w:r>
            <w:r>
              <w:rPr>
                <w:noProof/>
                <w:webHidden/>
              </w:rPr>
              <w:fldChar w:fldCharType="separate"/>
            </w:r>
            <w:r>
              <w:rPr>
                <w:noProof/>
                <w:webHidden/>
              </w:rPr>
              <w:t>24</w:t>
            </w:r>
            <w:r>
              <w:rPr>
                <w:noProof/>
                <w:webHidden/>
              </w:rPr>
              <w:fldChar w:fldCharType="end"/>
            </w:r>
          </w:hyperlink>
        </w:p>
        <w:p w14:paraId="6015B115" w14:textId="711370CF" w:rsidR="00FE7854" w:rsidRDefault="00FE7854">
          <w:pPr>
            <w:pStyle w:val="TOC1"/>
            <w:tabs>
              <w:tab w:val="right" w:leader="dot" w:pos="9016"/>
            </w:tabs>
            <w:rPr>
              <w:noProof/>
              <w:lang w:eastAsia="ja-JP"/>
            </w:rPr>
          </w:pPr>
          <w:hyperlink w:anchor="_Toc494890656" w:history="1">
            <w:r w:rsidRPr="00471425">
              <w:rPr>
                <w:rStyle w:val="Hyperlink"/>
                <w:noProof/>
              </w:rPr>
              <w:t>Omissions and Limitations</w:t>
            </w:r>
            <w:r>
              <w:rPr>
                <w:noProof/>
                <w:webHidden/>
              </w:rPr>
              <w:tab/>
            </w:r>
            <w:r>
              <w:rPr>
                <w:noProof/>
                <w:webHidden/>
              </w:rPr>
              <w:fldChar w:fldCharType="begin"/>
            </w:r>
            <w:r>
              <w:rPr>
                <w:noProof/>
                <w:webHidden/>
              </w:rPr>
              <w:instrText xml:space="preserve"> PAGEREF _Toc494890656 \h </w:instrText>
            </w:r>
            <w:r>
              <w:rPr>
                <w:noProof/>
                <w:webHidden/>
              </w:rPr>
            </w:r>
            <w:r>
              <w:rPr>
                <w:noProof/>
                <w:webHidden/>
              </w:rPr>
              <w:fldChar w:fldCharType="separate"/>
            </w:r>
            <w:r>
              <w:rPr>
                <w:noProof/>
                <w:webHidden/>
              </w:rPr>
              <w:t>26</w:t>
            </w:r>
            <w:r>
              <w:rPr>
                <w:noProof/>
                <w:webHidden/>
              </w:rPr>
              <w:fldChar w:fldCharType="end"/>
            </w:r>
          </w:hyperlink>
        </w:p>
        <w:p w14:paraId="3B375622" w14:textId="1BB73F4D" w:rsidR="00FE7854" w:rsidRDefault="00FE7854">
          <w:pPr>
            <w:pStyle w:val="TOC3"/>
            <w:tabs>
              <w:tab w:val="right" w:leader="dot" w:pos="9016"/>
            </w:tabs>
            <w:rPr>
              <w:noProof/>
              <w:lang w:eastAsia="ja-JP"/>
            </w:rPr>
          </w:pPr>
          <w:hyperlink w:anchor="_Toc494890657" w:history="1">
            <w:r w:rsidRPr="00471425">
              <w:rPr>
                <w:rStyle w:val="Hyperlink"/>
                <w:noProof/>
              </w:rPr>
              <w:t>Partner Reinfection</w:t>
            </w:r>
            <w:r>
              <w:rPr>
                <w:noProof/>
                <w:webHidden/>
              </w:rPr>
              <w:tab/>
            </w:r>
            <w:r>
              <w:rPr>
                <w:noProof/>
                <w:webHidden/>
              </w:rPr>
              <w:fldChar w:fldCharType="begin"/>
            </w:r>
            <w:r>
              <w:rPr>
                <w:noProof/>
                <w:webHidden/>
              </w:rPr>
              <w:instrText xml:space="preserve"> PAGEREF _Toc494890657 \h </w:instrText>
            </w:r>
            <w:r>
              <w:rPr>
                <w:noProof/>
                <w:webHidden/>
              </w:rPr>
            </w:r>
            <w:r>
              <w:rPr>
                <w:noProof/>
                <w:webHidden/>
              </w:rPr>
              <w:fldChar w:fldCharType="separate"/>
            </w:r>
            <w:r>
              <w:rPr>
                <w:noProof/>
                <w:webHidden/>
              </w:rPr>
              <w:t>26</w:t>
            </w:r>
            <w:r>
              <w:rPr>
                <w:noProof/>
                <w:webHidden/>
              </w:rPr>
              <w:fldChar w:fldCharType="end"/>
            </w:r>
          </w:hyperlink>
        </w:p>
        <w:p w14:paraId="54F03895" w14:textId="7F5A46AC" w:rsidR="00FE7854" w:rsidRDefault="00FE7854">
          <w:pPr>
            <w:pStyle w:val="TOC3"/>
            <w:tabs>
              <w:tab w:val="right" w:leader="dot" w:pos="9016"/>
            </w:tabs>
            <w:rPr>
              <w:noProof/>
              <w:lang w:eastAsia="ja-JP"/>
            </w:rPr>
          </w:pPr>
          <w:hyperlink w:anchor="_Toc494890658" w:history="1">
            <w:r w:rsidRPr="00471425">
              <w:rPr>
                <w:rStyle w:val="Hyperlink"/>
                <w:noProof/>
              </w:rPr>
              <w:t>Treatment failure</w:t>
            </w:r>
            <w:r>
              <w:rPr>
                <w:noProof/>
                <w:webHidden/>
              </w:rPr>
              <w:tab/>
            </w:r>
            <w:r>
              <w:rPr>
                <w:noProof/>
                <w:webHidden/>
              </w:rPr>
              <w:fldChar w:fldCharType="begin"/>
            </w:r>
            <w:r>
              <w:rPr>
                <w:noProof/>
                <w:webHidden/>
              </w:rPr>
              <w:instrText xml:space="preserve"> PAGEREF _Toc494890658 \h </w:instrText>
            </w:r>
            <w:r>
              <w:rPr>
                <w:noProof/>
                <w:webHidden/>
              </w:rPr>
            </w:r>
            <w:r>
              <w:rPr>
                <w:noProof/>
                <w:webHidden/>
              </w:rPr>
              <w:fldChar w:fldCharType="separate"/>
            </w:r>
            <w:r>
              <w:rPr>
                <w:noProof/>
                <w:webHidden/>
              </w:rPr>
              <w:t>26</w:t>
            </w:r>
            <w:r>
              <w:rPr>
                <w:noProof/>
                <w:webHidden/>
              </w:rPr>
              <w:fldChar w:fldCharType="end"/>
            </w:r>
          </w:hyperlink>
        </w:p>
        <w:p w14:paraId="1EB78AFE" w14:textId="69E6ECBA" w:rsidR="00FE7854" w:rsidRDefault="00FE7854">
          <w:pPr>
            <w:pStyle w:val="TOC3"/>
            <w:tabs>
              <w:tab w:val="right" w:leader="dot" w:pos="9016"/>
            </w:tabs>
            <w:rPr>
              <w:noProof/>
              <w:lang w:eastAsia="ja-JP"/>
            </w:rPr>
          </w:pPr>
          <w:hyperlink w:anchor="_Toc494890659" w:history="1">
            <w:r w:rsidRPr="00471425">
              <w:rPr>
                <w:rStyle w:val="Hyperlink"/>
                <w:noProof/>
              </w:rPr>
              <w:t>Background Screening</w:t>
            </w:r>
            <w:r>
              <w:rPr>
                <w:noProof/>
                <w:webHidden/>
              </w:rPr>
              <w:tab/>
            </w:r>
            <w:r>
              <w:rPr>
                <w:noProof/>
                <w:webHidden/>
              </w:rPr>
              <w:fldChar w:fldCharType="begin"/>
            </w:r>
            <w:r>
              <w:rPr>
                <w:noProof/>
                <w:webHidden/>
              </w:rPr>
              <w:instrText xml:space="preserve"> PAGEREF _Toc494890659 \h </w:instrText>
            </w:r>
            <w:r>
              <w:rPr>
                <w:noProof/>
                <w:webHidden/>
              </w:rPr>
            </w:r>
            <w:r>
              <w:rPr>
                <w:noProof/>
                <w:webHidden/>
              </w:rPr>
              <w:fldChar w:fldCharType="separate"/>
            </w:r>
            <w:r>
              <w:rPr>
                <w:noProof/>
                <w:webHidden/>
              </w:rPr>
              <w:t>26</w:t>
            </w:r>
            <w:r>
              <w:rPr>
                <w:noProof/>
                <w:webHidden/>
              </w:rPr>
              <w:fldChar w:fldCharType="end"/>
            </w:r>
          </w:hyperlink>
        </w:p>
        <w:p w14:paraId="025BE41B" w14:textId="29727E97" w:rsidR="00FE7854" w:rsidRDefault="00FE7854">
          <w:pPr>
            <w:pStyle w:val="TOC3"/>
            <w:tabs>
              <w:tab w:val="right" w:leader="dot" w:pos="9016"/>
            </w:tabs>
            <w:rPr>
              <w:noProof/>
              <w:lang w:eastAsia="ja-JP"/>
            </w:rPr>
          </w:pPr>
          <w:hyperlink w:anchor="_Toc494890660" w:history="1">
            <w:r w:rsidRPr="00471425">
              <w:rPr>
                <w:rStyle w:val="Hyperlink"/>
                <w:noProof/>
              </w:rPr>
              <w:t>Diagnosis of those Actively Seeking Treatment</w:t>
            </w:r>
            <w:r>
              <w:rPr>
                <w:noProof/>
                <w:webHidden/>
              </w:rPr>
              <w:tab/>
            </w:r>
            <w:r>
              <w:rPr>
                <w:noProof/>
                <w:webHidden/>
              </w:rPr>
              <w:fldChar w:fldCharType="begin"/>
            </w:r>
            <w:r>
              <w:rPr>
                <w:noProof/>
                <w:webHidden/>
              </w:rPr>
              <w:instrText xml:space="preserve"> PAGEREF _Toc494890660 \h </w:instrText>
            </w:r>
            <w:r>
              <w:rPr>
                <w:noProof/>
                <w:webHidden/>
              </w:rPr>
            </w:r>
            <w:r>
              <w:rPr>
                <w:noProof/>
                <w:webHidden/>
              </w:rPr>
              <w:fldChar w:fldCharType="separate"/>
            </w:r>
            <w:r>
              <w:rPr>
                <w:noProof/>
                <w:webHidden/>
              </w:rPr>
              <w:t>26</w:t>
            </w:r>
            <w:r>
              <w:rPr>
                <w:noProof/>
                <w:webHidden/>
              </w:rPr>
              <w:fldChar w:fldCharType="end"/>
            </w:r>
          </w:hyperlink>
        </w:p>
        <w:p w14:paraId="1A4A8B45" w14:textId="65560156" w:rsidR="00FE7854" w:rsidRDefault="00FE7854">
          <w:pPr>
            <w:pStyle w:val="TOC3"/>
            <w:tabs>
              <w:tab w:val="right" w:leader="dot" w:pos="9016"/>
            </w:tabs>
            <w:rPr>
              <w:noProof/>
              <w:lang w:eastAsia="ja-JP"/>
            </w:rPr>
          </w:pPr>
          <w:hyperlink w:anchor="_Toc494890661" w:history="1">
            <w:r w:rsidRPr="00471425">
              <w:rPr>
                <w:rStyle w:val="Hyperlink"/>
                <w:noProof/>
              </w:rPr>
              <w:t xml:space="preserve">Asymptomatic </w:t>
            </w:r>
            <m:oMath>
              <m:r>
                <m:rPr>
                  <m:sty m:val="p"/>
                </m:rPr>
                <w:rPr>
                  <w:rStyle w:val="Hyperlink"/>
                  <w:rFonts w:ascii="Cambria Math" w:hAnsi="Cambria Math" w:hint="eastAsia"/>
                  <w:noProof/>
                </w:rPr>
                <m:t>→</m:t>
              </m:r>
            </m:oMath>
            <w:r w:rsidRPr="00471425">
              <w:rPr>
                <w:rStyle w:val="Hyperlink"/>
                <w:noProof/>
              </w:rPr>
              <w:t xml:space="preserve"> Symptomatic</w:t>
            </w:r>
            <w:r>
              <w:rPr>
                <w:noProof/>
                <w:webHidden/>
              </w:rPr>
              <w:tab/>
            </w:r>
            <w:r>
              <w:rPr>
                <w:noProof/>
                <w:webHidden/>
              </w:rPr>
              <w:fldChar w:fldCharType="begin"/>
            </w:r>
            <w:r>
              <w:rPr>
                <w:noProof/>
                <w:webHidden/>
              </w:rPr>
              <w:instrText xml:space="preserve"> PAGEREF _Toc494890661 \h </w:instrText>
            </w:r>
            <w:r>
              <w:rPr>
                <w:noProof/>
                <w:webHidden/>
              </w:rPr>
            </w:r>
            <w:r>
              <w:rPr>
                <w:noProof/>
                <w:webHidden/>
              </w:rPr>
              <w:fldChar w:fldCharType="separate"/>
            </w:r>
            <w:r>
              <w:rPr>
                <w:noProof/>
                <w:webHidden/>
              </w:rPr>
              <w:t>26</w:t>
            </w:r>
            <w:r>
              <w:rPr>
                <w:noProof/>
                <w:webHidden/>
              </w:rPr>
              <w:fldChar w:fldCharType="end"/>
            </w:r>
          </w:hyperlink>
        </w:p>
        <w:p w14:paraId="38CD9708" w14:textId="12C0A8DF" w:rsidR="00FE7854" w:rsidRDefault="00FE7854">
          <w:pPr>
            <w:pStyle w:val="TOC3"/>
            <w:tabs>
              <w:tab w:val="right" w:leader="dot" w:pos="9016"/>
            </w:tabs>
            <w:rPr>
              <w:noProof/>
              <w:lang w:eastAsia="ja-JP"/>
            </w:rPr>
          </w:pPr>
          <w:hyperlink w:anchor="_Toc494890662" w:history="1">
            <w:r w:rsidRPr="00471425">
              <w:rPr>
                <w:rStyle w:val="Hyperlink"/>
                <w:noProof/>
              </w:rPr>
              <w:t>Gardasil Coverage Rate Projections</w:t>
            </w:r>
            <w:r>
              <w:rPr>
                <w:noProof/>
                <w:webHidden/>
              </w:rPr>
              <w:tab/>
            </w:r>
            <w:r>
              <w:rPr>
                <w:noProof/>
                <w:webHidden/>
              </w:rPr>
              <w:fldChar w:fldCharType="begin"/>
            </w:r>
            <w:r>
              <w:rPr>
                <w:noProof/>
                <w:webHidden/>
              </w:rPr>
              <w:instrText xml:space="preserve"> PAGEREF _Toc494890662 \h </w:instrText>
            </w:r>
            <w:r>
              <w:rPr>
                <w:noProof/>
                <w:webHidden/>
              </w:rPr>
            </w:r>
            <w:r>
              <w:rPr>
                <w:noProof/>
                <w:webHidden/>
              </w:rPr>
              <w:fldChar w:fldCharType="separate"/>
            </w:r>
            <w:r>
              <w:rPr>
                <w:noProof/>
                <w:webHidden/>
              </w:rPr>
              <w:t>26</w:t>
            </w:r>
            <w:r>
              <w:rPr>
                <w:noProof/>
                <w:webHidden/>
              </w:rPr>
              <w:fldChar w:fldCharType="end"/>
            </w:r>
          </w:hyperlink>
        </w:p>
        <w:p w14:paraId="4227EAE4" w14:textId="4F919CCC" w:rsidR="00FE7854" w:rsidRDefault="00FE7854">
          <w:pPr>
            <w:pStyle w:val="TOC3"/>
            <w:tabs>
              <w:tab w:val="right" w:leader="dot" w:pos="9016"/>
            </w:tabs>
            <w:rPr>
              <w:noProof/>
              <w:lang w:eastAsia="ja-JP"/>
            </w:rPr>
          </w:pPr>
          <w:hyperlink w:anchor="_Toc494890663" w:history="1">
            <w:r w:rsidRPr="00471425">
              <w:rPr>
                <w:rStyle w:val="Hyperlink"/>
                <w:noProof/>
              </w:rPr>
              <w:t>Partner notification</w:t>
            </w:r>
            <w:r>
              <w:rPr>
                <w:noProof/>
                <w:webHidden/>
              </w:rPr>
              <w:tab/>
            </w:r>
            <w:r>
              <w:rPr>
                <w:noProof/>
                <w:webHidden/>
              </w:rPr>
              <w:fldChar w:fldCharType="begin"/>
            </w:r>
            <w:r>
              <w:rPr>
                <w:noProof/>
                <w:webHidden/>
              </w:rPr>
              <w:instrText xml:space="preserve"> PAGEREF _Toc494890663 \h </w:instrText>
            </w:r>
            <w:r>
              <w:rPr>
                <w:noProof/>
                <w:webHidden/>
              </w:rPr>
            </w:r>
            <w:r>
              <w:rPr>
                <w:noProof/>
                <w:webHidden/>
              </w:rPr>
              <w:fldChar w:fldCharType="separate"/>
            </w:r>
            <w:r>
              <w:rPr>
                <w:noProof/>
                <w:webHidden/>
              </w:rPr>
              <w:t>27</w:t>
            </w:r>
            <w:r>
              <w:rPr>
                <w:noProof/>
                <w:webHidden/>
              </w:rPr>
              <w:fldChar w:fldCharType="end"/>
            </w:r>
          </w:hyperlink>
        </w:p>
        <w:p w14:paraId="106B16A1" w14:textId="3B0950CF" w:rsidR="00FE7854" w:rsidRDefault="00FE7854">
          <w:pPr>
            <w:pStyle w:val="TOC3"/>
            <w:tabs>
              <w:tab w:val="right" w:leader="dot" w:pos="9016"/>
            </w:tabs>
            <w:rPr>
              <w:noProof/>
              <w:lang w:eastAsia="ja-JP"/>
            </w:rPr>
          </w:pPr>
          <w:hyperlink w:anchor="_Toc494890664" w:history="1">
            <w:r w:rsidRPr="00471425">
              <w:rPr>
                <w:rStyle w:val="Hyperlink"/>
                <w:noProof/>
              </w:rPr>
              <w:t>All new entries to the youngest age group are susceptible</w:t>
            </w:r>
            <w:r>
              <w:rPr>
                <w:noProof/>
                <w:webHidden/>
              </w:rPr>
              <w:tab/>
            </w:r>
            <w:r>
              <w:rPr>
                <w:noProof/>
                <w:webHidden/>
              </w:rPr>
              <w:fldChar w:fldCharType="begin"/>
            </w:r>
            <w:r>
              <w:rPr>
                <w:noProof/>
                <w:webHidden/>
              </w:rPr>
              <w:instrText xml:space="preserve"> PAGEREF _Toc494890664 \h </w:instrText>
            </w:r>
            <w:r>
              <w:rPr>
                <w:noProof/>
                <w:webHidden/>
              </w:rPr>
            </w:r>
            <w:r>
              <w:rPr>
                <w:noProof/>
                <w:webHidden/>
              </w:rPr>
              <w:fldChar w:fldCharType="separate"/>
            </w:r>
            <w:r>
              <w:rPr>
                <w:noProof/>
                <w:webHidden/>
              </w:rPr>
              <w:t>27</w:t>
            </w:r>
            <w:r>
              <w:rPr>
                <w:noProof/>
                <w:webHidden/>
              </w:rPr>
              <w:fldChar w:fldCharType="end"/>
            </w:r>
          </w:hyperlink>
        </w:p>
        <w:p w14:paraId="774FE43E" w14:textId="039E0675" w:rsidR="00FE7854" w:rsidRDefault="00FE7854">
          <w:pPr>
            <w:pStyle w:val="TOC3"/>
            <w:tabs>
              <w:tab w:val="right" w:leader="dot" w:pos="9016"/>
            </w:tabs>
            <w:rPr>
              <w:noProof/>
              <w:lang w:eastAsia="ja-JP"/>
            </w:rPr>
          </w:pPr>
          <w:hyperlink w:anchor="_Toc494890665" w:history="1">
            <w:r w:rsidRPr="00471425">
              <w:rPr>
                <w:rStyle w:val="Hyperlink"/>
                <w:noProof/>
              </w:rPr>
              <w:t>Heterosexuality</w:t>
            </w:r>
            <w:r>
              <w:rPr>
                <w:noProof/>
                <w:webHidden/>
              </w:rPr>
              <w:tab/>
            </w:r>
            <w:r>
              <w:rPr>
                <w:noProof/>
                <w:webHidden/>
              </w:rPr>
              <w:fldChar w:fldCharType="begin"/>
            </w:r>
            <w:r>
              <w:rPr>
                <w:noProof/>
                <w:webHidden/>
              </w:rPr>
              <w:instrText xml:space="preserve"> PAGEREF _Toc494890665 \h </w:instrText>
            </w:r>
            <w:r>
              <w:rPr>
                <w:noProof/>
                <w:webHidden/>
              </w:rPr>
            </w:r>
            <w:r>
              <w:rPr>
                <w:noProof/>
                <w:webHidden/>
              </w:rPr>
              <w:fldChar w:fldCharType="separate"/>
            </w:r>
            <w:r>
              <w:rPr>
                <w:noProof/>
                <w:webHidden/>
              </w:rPr>
              <w:t>27</w:t>
            </w:r>
            <w:r>
              <w:rPr>
                <w:noProof/>
                <w:webHidden/>
              </w:rPr>
              <w:fldChar w:fldCharType="end"/>
            </w:r>
          </w:hyperlink>
        </w:p>
        <w:p w14:paraId="4EF422D9" w14:textId="0C1F9899" w:rsidR="00FE7854" w:rsidRDefault="00FE7854">
          <w:pPr>
            <w:pStyle w:val="TOC1"/>
            <w:tabs>
              <w:tab w:val="right" w:leader="dot" w:pos="9016"/>
            </w:tabs>
            <w:rPr>
              <w:noProof/>
              <w:lang w:eastAsia="ja-JP"/>
            </w:rPr>
          </w:pPr>
          <w:hyperlink w:anchor="_Toc494890666" w:history="1">
            <w:r w:rsidRPr="00471425">
              <w:rPr>
                <w:rStyle w:val="Hyperlink"/>
                <w:noProof/>
              </w:rPr>
              <w:t>Reference</w:t>
            </w:r>
            <w:r>
              <w:rPr>
                <w:noProof/>
                <w:webHidden/>
              </w:rPr>
              <w:tab/>
            </w:r>
            <w:r>
              <w:rPr>
                <w:noProof/>
                <w:webHidden/>
              </w:rPr>
              <w:fldChar w:fldCharType="begin"/>
            </w:r>
            <w:r>
              <w:rPr>
                <w:noProof/>
                <w:webHidden/>
              </w:rPr>
              <w:instrText xml:space="preserve"> PAGEREF _Toc494890666 \h </w:instrText>
            </w:r>
            <w:r>
              <w:rPr>
                <w:noProof/>
                <w:webHidden/>
              </w:rPr>
            </w:r>
            <w:r>
              <w:rPr>
                <w:noProof/>
                <w:webHidden/>
              </w:rPr>
              <w:fldChar w:fldCharType="separate"/>
            </w:r>
            <w:r>
              <w:rPr>
                <w:noProof/>
                <w:webHidden/>
              </w:rPr>
              <w:t>28</w:t>
            </w:r>
            <w:r>
              <w:rPr>
                <w:noProof/>
                <w:webHidden/>
              </w:rPr>
              <w:fldChar w:fldCharType="end"/>
            </w:r>
          </w:hyperlink>
        </w:p>
        <w:p w14:paraId="44A2392A" w14:textId="331C32F1" w:rsidR="00B7129A" w:rsidRDefault="00B7129A" w:rsidP="00B7129A">
          <w:pPr>
            <w:rPr>
              <w:b/>
              <w:bCs/>
              <w:noProof/>
            </w:rPr>
          </w:pPr>
          <w:r>
            <w:rPr>
              <w:b/>
              <w:bCs/>
              <w:noProof/>
            </w:rPr>
            <w:fldChar w:fldCharType="end"/>
          </w:r>
        </w:p>
      </w:sdtContent>
    </w:sdt>
    <w:p w14:paraId="1E77EAA9" w14:textId="77777777" w:rsidR="00B7129A" w:rsidRDefault="00B7129A" w:rsidP="00DB34AD">
      <w:pPr>
        <w:pStyle w:val="TOCHeading"/>
      </w:pPr>
    </w:p>
    <w:p w14:paraId="7972062B" w14:textId="77777777" w:rsidR="00DB34AD" w:rsidRDefault="00DB34AD" w:rsidP="00DB34AD">
      <w:pPr>
        <w:rPr>
          <w:b/>
          <w:bCs/>
          <w:noProof/>
        </w:rPr>
      </w:pPr>
    </w:p>
    <w:p w14:paraId="2663A957" w14:textId="77777777" w:rsidR="00DB34AD" w:rsidRDefault="00DB34AD">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color w:val="4F81BD" w:themeColor="accent1"/>
          <w:sz w:val="26"/>
          <w:szCs w:val="26"/>
        </w:rPr>
        <w:br w:type="page"/>
      </w:r>
    </w:p>
    <w:p w14:paraId="5864430C" w14:textId="77777777" w:rsidR="001C3F00" w:rsidRPr="003E1047" w:rsidRDefault="001C3F00" w:rsidP="001C3F00">
      <w:pPr>
        <w:rPr>
          <w:noProof/>
          <w:color w:val="FF0000"/>
          <w:lang w:eastAsia="en-AU"/>
        </w:rPr>
      </w:pPr>
    </w:p>
    <w:p w14:paraId="196D1866" w14:textId="77777777" w:rsidR="00AC6342" w:rsidRDefault="00AC6342" w:rsidP="00054F1A">
      <w:pPr>
        <w:tabs>
          <w:tab w:val="left" w:pos="1165"/>
        </w:tabs>
      </w:pPr>
    </w:p>
    <w:p w14:paraId="094DD042" w14:textId="1FE3E9AD" w:rsidR="00407006" w:rsidRDefault="00D66D1A" w:rsidP="00407006">
      <w:pPr>
        <w:pStyle w:val="Heading1"/>
      </w:pPr>
      <w:bookmarkStart w:id="1" w:name="_Toc494890643"/>
      <w:r>
        <w:t xml:space="preserve">Technical </w:t>
      </w:r>
      <w:r w:rsidR="005E2EA6">
        <w:t>Appendix</w:t>
      </w:r>
      <w:bookmarkEnd w:id="1"/>
      <w:r w:rsidR="00407006">
        <w:tab/>
      </w:r>
    </w:p>
    <w:p w14:paraId="36BC1EBC" w14:textId="2C11A99F" w:rsidR="00357E40" w:rsidRDefault="00357E40" w:rsidP="00357E40">
      <w:pPr>
        <w:pStyle w:val="Heading2"/>
      </w:pPr>
      <w:bookmarkStart w:id="2" w:name="_Toc494890644"/>
      <w:r w:rsidRPr="005F34B6">
        <w:t>Schematic diagram of the TV transmission model</w:t>
      </w:r>
      <w:bookmarkEnd w:id="2"/>
    </w:p>
    <w:p w14:paraId="1A854AA9" w14:textId="77777777" w:rsidR="00357E40" w:rsidRDefault="00357E40" w:rsidP="00357E40">
      <w:pPr>
        <w:keepNext/>
      </w:pPr>
      <w:r>
        <w:rPr>
          <w:noProof/>
          <w:lang w:eastAsia="zh-TW"/>
        </w:rPr>
        <w:drawing>
          <wp:inline distT="0" distB="0" distL="0" distR="0" wp14:anchorId="3FA6B55E" wp14:editId="4BBA20F2">
            <wp:extent cx="5731510" cy="6557645"/>
            <wp:effectExtent l="0" t="0" r="0" b="0"/>
            <wp:docPr id="2" name="Picture 2" descr="C:\Users\bhui\Google Drive\Caitlin Model\Paper\Compartmental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ui\Google Drive\Caitlin Model\Paper\Compartmental Diagr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6557645"/>
                    </a:xfrm>
                    <a:prstGeom prst="rect">
                      <a:avLst/>
                    </a:prstGeom>
                    <a:noFill/>
                    <a:ln>
                      <a:noFill/>
                    </a:ln>
                  </pic:spPr>
                </pic:pic>
              </a:graphicData>
            </a:graphic>
          </wp:inline>
        </w:drawing>
      </w:r>
    </w:p>
    <w:p w14:paraId="3CA4F860" w14:textId="0E746CF8" w:rsidR="00357E40" w:rsidRPr="00357E40" w:rsidRDefault="00357E40" w:rsidP="00357E40">
      <w:pPr>
        <w:pStyle w:val="Caption"/>
      </w:pPr>
      <w:r>
        <w:t>Figure A-</w:t>
      </w:r>
      <w:fldSimple w:instr=" SEQ Figure_A \* ARABIC ">
        <w:r w:rsidR="00FB758E">
          <w:rPr>
            <w:noProof/>
          </w:rPr>
          <w:t>1</w:t>
        </w:r>
      </w:fldSimple>
      <w:r>
        <w:t>:</w:t>
      </w:r>
      <w:r w:rsidRPr="00357E40">
        <w:t xml:space="preserve"> Schematic diagram of the TV transmission model. The arrows represent the population flow between compartments for females (top) and males (bottom) of a given age group. Stratification of the female population by HPV vaccination status is not shown in the diagram but the dashed lines for transition to the ‘Treated for TV’ compartment indicate that treatment rates vary by vaccination status</w:t>
      </w:r>
    </w:p>
    <w:p w14:paraId="093B273B" w14:textId="017CCA77" w:rsidR="00407006" w:rsidRDefault="001D369B" w:rsidP="001D369B">
      <w:pPr>
        <w:pStyle w:val="Heading2"/>
      </w:pPr>
      <w:bookmarkStart w:id="3" w:name="_Toc494890645"/>
      <w:r>
        <w:lastRenderedPageBreak/>
        <w:t xml:space="preserve">Model </w:t>
      </w:r>
      <w:r w:rsidR="005E2EA6">
        <w:t>description</w:t>
      </w:r>
      <w:bookmarkEnd w:id="3"/>
      <w:r w:rsidR="005E2EA6">
        <w:t xml:space="preserve"> </w:t>
      </w:r>
    </w:p>
    <w:p w14:paraId="3D5CBF33" w14:textId="3532B160" w:rsidR="001E6DFD" w:rsidRDefault="00391B49" w:rsidP="00407006">
      <w:r>
        <w:t>We have developed a deterministic, compartmental model to describe the transmission of</w:t>
      </w:r>
      <w:r w:rsidRPr="00391B49">
        <w:t xml:space="preserve"> </w:t>
      </w:r>
      <w:r w:rsidRPr="00552346">
        <w:rPr>
          <w:i/>
        </w:rPr>
        <w:t>Trichomonas vaginalis</w:t>
      </w:r>
      <w:r>
        <w:rPr>
          <w:i/>
        </w:rPr>
        <w:t xml:space="preserve"> </w:t>
      </w:r>
      <w:r>
        <w:t xml:space="preserve">(TV) in general population of Australia. </w:t>
      </w:r>
      <w:r w:rsidR="009F6629">
        <w:t xml:space="preserve">The modelled population is divided into 21 compartments </w:t>
      </w:r>
      <w:r w:rsidR="006B2C63">
        <w:t>per age</w:t>
      </w:r>
      <w:r w:rsidR="007E4BAA">
        <w:t>-</w:t>
      </w:r>
      <w:r w:rsidR="006B2C63">
        <w:t xml:space="preserve">group </w:t>
      </w:r>
      <w:r w:rsidR="00096D7D">
        <w:t xml:space="preserve">formulated as a system of ordinary differential equations (ODEs). The modelled population </w:t>
      </w:r>
      <w:r w:rsidR="007E4BAA">
        <w:t xml:space="preserve">comprises </w:t>
      </w:r>
      <w:r w:rsidR="00096D7D">
        <w:t>male</w:t>
      </w:r>
      <w:r w:rsidR="007E4BAA">
        <w:t>s</w:t>
      </w:r>
      <w:r w:rsidR="00096D7D">
        <w:t xml:space="preserve"> and female</w:t>
      </w:r>
      <w:r w:rsidR="007E4BAA">
        <w:t>s</w:t>
      </w:r>
      <w:r w:rsidR="00096D7D">
        <w:t xml:space="preserve"> </w:t>
      </w:r>
      <w:r w:rsidR="007E4BAA">
        <w:t xml:space="preserve">aged </w:t>
      </w:r>
      <w:r w:rsidR="00096D7D">
        <w:t xml:space="preserve">16 </w:t>
      </w:r>
      <w:r w:rsidR="00DA54A4">
        <w:t xml:space="preserve">to </w:t>
      </w:r>
      <w:r w:rsidR="00652D7D">
        <w:t>59</w:t>
      </w:r>
      <w:r w:rsidR="00096D7D">
        <w:t xml:space="preserve"> years, </w:t>
      </w:r>
      <w:r w:rsidR="007E4BAA">
        <w:t>stratified into 1-year age groups</w:t>
      </w:r>
      <w:r w:rsidR="00096D7D">
        <w:t xml:space="preserve"> (</w:t>
      </w:r>
      <w:r w:rsidR="00F62E48">
        <w:t>i.e. 16-17, 17-18</w:t>
      </w:r>
      <w:r w:rsidR="007E4BAA">
        <w:t>,</w:t>
      </w:r>
      <w:r w:rsidR="00513A9C">
        <w:t xml:space="preserve"> </w:t>
      </w:r>
      <w:r w:rsidR="007E4BAA">
        <w:t>…</w:t>
      </w:r>
      <w:r w:rsidR="00F62E48">
        <w:t xml:space="preserve"> </w:t>
      </w:r>
      <w:r w:rsidR="008F0A64">
        <w:t>5</w:t>
      </w:r>
      <w:r w:rsidR="002F2171">
        <w:t>9</w:t>
      </w:r>
      <w:r w:rsidR="00F62E48">
        <w:t>-</w:t>
      </w:r>
      <w:r w:rsidR="002F2171">
        <w:t>60</w:t>
      </w:r>
      <w:r w:rsidR="007E4BAA">
        <w:t>).</w:t>
      </w:r>
      <w:r w:rsidR="00F62E48">
        <w:t xml:space="preserve"> </w:t>
      </w:r>
      <w:r w:rsidR="001E6DFD">
        <w:t xml:space="preserve">Each </w:t>
      </w:r>
      <w:r w:rsidR="007E4BAA">
        <w:t xml:space="preserve">ODE </w:t>
      </w:r>
      <w:r w:rsidR="001E6DFD">
        <w:t xml:space="preserve">describes the change in the number of individuals in a particular compartment over time for a given set of parameter values.  </w:t>
      </w:r>
    </w:p>
    <w:p w14:paraId="2A1FED48" w14:textId="407859E7" w:rsidR="009F6629" w:rsidRDefault="001E6DFD" w:rsidP="00407006">
      <w:r>
        <w:t>Of the 21 compartments, vaccinated female</w:t>
      </w:r>
      <w:r w:rsidR="005D3F90">
        <w:t>s</w:t>
      </w:r>
      <w:r>
        <w:t xml:space="preserve"> </w:t>
      </w:r>
      <w:r w:rsidR="005D3F90">
        <w:t>account for 8</w:t>
      </w:r>
      <w:r>
        <w:t>, unvaccinated female</w:t>
      </w:r>
      <w:r w:rsidR="005D3F90">
        <w:t>s 8</w:t>
      </w:r>
      <w:r>
        <w:t>, and male</w:t>
      </w:r>
      <w:r w:rsidR="005D3F90">
        <w:t>s</w:t>
      </w:r>
      <w:r>
        <w:t xml:space="preserve"> </w:t>
      </w:r>
      <w:r w:rsidR="007678C0">
        <w:t>account</w:t>
      </w:r>
      <w:r w:rsidR="005D3F90">
        <w:t xml:space="preserve"> for the remaining 5</w:t>
      </w:r>
      <w:r>
        <w:t xml:space="preserve">. </w:t>
      </w:r>
      <w:r w:rsidR="005D3F90">
        <w:t xml:space="preserve">The model is illustrated </w:t>
      </w:r>
      <w:r w:rsidR="007678C0">
        <w:t>schematically</w:t>
      </w:r>
      <w:r w:rsidR="00FB758E">
        <w:t xml:space="preserve"> in</w:t>
      </w:r>
      <w:r w:rsidR="005F7FA3">
        <w:t xml:space="preserve"> </w:t>
      </w:r>
      <w:r w:rsidR="00FB758E">
        <w:fldChar w:fldCharType="begin"/>
      </w:r>
      <w:r w:rsidR="00FB758E">
        <w:instrText xml:space="preserve"> REF _Ref483815935 \h </w:instrText>
      </w:r>
      <w:r w:rsidR="00FB758E">
        <w:fldChar w:fldCharType="separate"/>
      </w:r>
      <w:r w:rsidR="00FB758E">
        <w:t>Figure A-</w:t>
      </w:r>
      <w:r w:rsidR="00FB758E">
        <w:rPr>
          <w:noProof/>
        </w:rPr>
        <w:t>2</w:t>
      </w:r>
      <w:r w:rsidR="00FB758E">
        <w:fldChar w:fldCharType="end"/>
      </w:r>
      <w:r w:rsidR="005F7FA3">
        <w:t xml:space="preserve"> and </w:t>
      </w:r>
      <w:r w:rsidR="00FB758E">
        <w:fldChar w:fldCharType="begin"/>
      </w:r>
      <w:r w:rsidR="00FB758E">
        <w:instrText xml:space="preserve"> REF _Ref483815951 \h </w:instrText>
      </w:r>
      <w:r w:rsidR="00FB758E">
        <w:fldChar w:fldCharType="separate"/>
      </w:r>
      <w:r w:rsidR="00FB758E">
        <w:t>Figure A-</w:t>
      </w:r>
      <w:r w:rsidR="00FB758E">
        <w:rPr>
          <w:noProof/>
        </w:rPr>
        <w:t>3</w:t>
      </w:r>
      <w:r w:rsidR="00FB758E">
        <w:fldChar w:fldCharType="end"/>
      </w:r>
      <w:r w:rsidR="005D3F90">
        <w:t>, which</w:t>
      </w:r>
      <w:r w:rsidR="005F7FA3">
        <w:t xml:space="preserve"> show the compartments and pathways between the compartments for female</w:t>
      </w:r>
      <w:r w:rsidR="005D3F90">
        <w:t>s</w:t>
      </w:r>
      <w:r w:rsidR="005F7FA3">
        <w:t xml:space="preserve"> and male</w:t>
      </w:r>
      <w:r w:rsidR="005D3F90">
        <w:t>s,</w:t>
      </w:r>
      <w:r w:rsidR="005F7FA3">
        <w:t xml:space="preserve"> respectively (both unvaccinated and vaccinated female</w:t>
      </w:r>
      <w:r w:rsidR="005D3F90">
        <w:t>s</w:t>
      </w:r>
      <w:r w:rsidR="005F7FA3">
        <w:t xml:space="preserve"> </w:t>
      </w:r>
      <w:r w:rsidR="005D3F90">
        <w:t xml:space="preserve">are represented by </w:t>
      </w:r>
      <w:r w:rsidR="005F7FA3">
        <w:t>the same compartmental diagram).</w:t>
      </w:r>
      <w:r w:rsidR="004E5323">
        <w:t xml:space="preserve"> </w:t>
      </w:r>
    </w:p>
    <w:p w14:paraId="25DEB042" w14:textId="67042B84" w:rsidR="00407006" w:rsidRDefault="00407006" w:rsidP="00407006">
      <w:r>
        <w:t>All compartments are mutually exclusive.</w:t>
      </w:r>
      <w:r w:rsidRPr="00F51659">
        <w:t xml:space="preserve"> </w:t>
      </w:r>
      <w:r>
        <w:t xml:space="preserve"> A person cannot be in more than one compartment in a given time step.  For a specific compartment, the rate </w:t>
      </w:r>
      <w:r w:rsidR="005D3F90">
        <w:t>at which</w:t>
      </w:r>
      <w:r>
        <w:t xml:space="preserve"> people </w:t>
      </w:r>
      <w:r w:rsidR="005D3F90">
        <w:t>leave the compartment is</w:t>
      </w:r>
      <w:r>
        <w:t xml:space="preserve"> </w:t>
      </w:r>
      <w:r w:rsidR="005D3F90">
        <w:t>given by 1 divided by the duration of time an individual spends in the compartment on average</w:t>
      </w:r>
      <w:r>
        <w:t xml:space="preserve">.  </w:t>
      </w:r>
    </w:p>
    <w:p w14:paraId="6B1CAA4B" w14:textId="26065CBE" w:rsidR="00E700AE" w:rsidRPr="00F51659" w:rsidRDefault="00E700AE" w:rsidP="00407006">
      <w:r>
        <w:t>The compartments for female</w:t>
      </w:r>
      <w:r w:rsidR="005E2EA6">
        <w:t>s</w:t>
      </w:r>
      <w:r w:rsidR="00F63C59">
        <w:t xml:space="preserve"> are</w:t>
      </w:r>
      <w:r w:rsidR="005E2EA6">
        <w:t>:</w:t>
      </w:r>
      <w:r>
        <w:t xml:space="preserve"> </w:t>
      </w:r>
    </w:p>
    <w:p w14:paraId="45BDE2AD" w14:textId="74C3B7C8" w:rsidR="00407006" w:rsidRPr="00E700AE" w:rsidRDefault="00407006" w:rsidP="00407006">
      <w:pPr>
        <w:rPr>
          <w:noProof/>
          <w:lang w:eastAsia="en-AU"/>
        </w:rPr>
      </w:pPr>
      <w:r w:rsidRPr="00E700AE">
        <w:rPr>
          <w:noProof/>
          <w:lang w:eastAsia="en-AU"/>
        </w:rPr>
        <w:t xml:space="preserve">S = Susceptibles to </w:t>
      </w:r>
      <w:r w:rsidR="006F51C9" w:rsidRPr="00552346">
        <w:rPr>
          <w:i/>
        </w:rPr>
        <w:t>Trichomonas vaginalis</w:t>
      </w:r>
      <w:r w:rsidR="006F51C9">
        <w:rPr>
          <w:i/>
        </w:rPr>
        <w:t xml:space="preserve"> </w:t>
      </w:r>
      <w:r w:rsidR="006F51C9">
        <w:t>(</w:t>
      </w:r>
      <w:r w:rsidRPr="00E700AE">
        <w:rPr>
          <w:noProof/>
          <w:lang w:eastAsia="en-AU"/>
        </w:rPr>
        <w:t>TV</w:t>
      </w:r>
      <w:r w:rsidR="006F51C9">
        <w:rPr>
          <w:noProof/>
          <w:lang w:eastAsia="en-AU"/>
        </w:rPr>
        <w:t>)</w:t>
      </w:r>
      <w:r w:rsidRPr="00E700AE">
        <w:rPr>
          <w:noProof/>
          <w:lang w:eastAsia="en-AU"/>
        </w:rPr>
        <w:t xml:space="preserve"> infections</w:t>
      </w:r>
    </w:p>
    <w:p w14:paraId="20ADE230" w14:textId="672F72EE" w:rsidR="00407006" w:rsidRPr="00E700AE" w:rsidRDefault="00407006" w:rsidP="00407006">
      <w:pPr>
        <w:rPr>
          <w:noProof/>
          <w:lang w:eastAsia="en-AU"/>
        </w:rPr>
      </w:pPr>
      <w:r w:rsidRPr="00E700AE">
        <w:rPr>
          <w:noProof/>
          <w:lang w:eastAsia="en-AU"/>
        </w:rPr>
        <w:t>E =</w:t>
      </w:r>
      <w:r w:rsidR="00E07110">
        <w:rPr>
          <w:noProof/>
          <w:lang w:eastAsia="en-AU"/>
        </w:rPr>
        <w:t xml:space="preserve"> Exposed (infected but not yet i</w:t>
      </w:r>
      <w:r w:rsidRPr="00E700AE">
        <w:rPr>
          <w:noProof/>
          <w:lang w:eastAsia="en-AU"/>
        </w:rPr>
        <w:t>nfectious)</w:t>
      </w:r>
    </w:p>
    <w:p w14:paraId="49CB0F06" w14:textId="7E486458" w:rsidR="00407006" w:rsidRPr="00E700AE" w:rsidRDefault="00876057" w:rsidP="00407006">
      <w:pPr>
        <w:rPr>
          <w:noProof/>
          <w:lang w:eastAsia="en-AU"/>
        </w:rPr>
      </w:pPr>
      <w:r>
        <w:rPr>
          <w:noProof/>
          <w:lang w:eastAsia="en-AU"/>
        </w:rPr>
        <w:t>A</w:t>
      </w:r>
      <w:r w:rsidRPr="00876057">
        <w:rPr>
          <w:noProof/>
          <w:vertAlign w:val="superscript"/>
          <w:lang w:eastAsia="en-AU"/>
        </w:rPr>
        <w:t>-</w:t>
      </w:r>
      <w:r>
        <w:rPr>
          <w:noProof/>
          <w:vertAlign w:val="superscript"/>
          <w:lang w:eastAsia="en-AU"/>
        </w:rPr>
        <w:t xml:space="preserve"> </w:t>
      </w:r>
      <w:r w:rsidR="00407006" w:rsidRPr="00E700AE">
        <w:rPr>
          <w:noProof/>
          <w:lang w:eastAsia="en-AU"/>
        </w:rPr>
        <w:t>= Infected with TV,</w:t>
      </w:r>
      <w:r w:rsidR="00407006" w:rsidRPr="00E700AE">
        <w:t xml:space="preserve"> </w:t>
      </w:r>
      <w:r w:rsidR="0061687C">
        <w:rPr>
          <w:noProof/>
          <w:lang w:eastAsia="en-AU"/>
        </w:rPr>
        <w:t>a</w:t>
      </w:r>
      <w:r w:rsidR="00407006" w:rsidRPr="00E700AE">
        <w:rPr>
          <w:noProof/>
          <w:lang w:eastAsia="en-AU"/>
        </w:rPr>
        <w:t xml:space="preserve">symptomatic, </w:t>
      </w:r>
      <w:r w:rsidR="00C1467B">
        <w:rPr>
          <w:noProof/>
          <w:lang w:eastAsia="en-AU"/>
        </w:rPr>
        <w:t xml:space="preserve">tested </w:t>
      </w:r>
      <w:r w:rsidR="00B378EC">
        <w:rPr>
          <w:noProof/>
          <w:lang w:eastAsia="en-AU"/>
        </w:rPr>
        <w:t xml:space="preserve">negative for high-risk </w:t>
      </w:r>
      <w:r w:rsidR="00B378EC">
        <w:t xml:space="preserve">human papillomavirus types </w:t>
      </w:r>
      <w:r w:rsidR="00B378EC">
        <w:rPr>
          <w:noProof/>
          <w:lang w:eastAsia="en-AU"/>
        </w:rPr>
        <w:t>(</w:t>
      </w:r>
      <w:r w:rsidR="00407006" w:rsidRPr="00E700AE">
        <w:rPr>
          <w:noProof/>
          <w:lang w:eastAsia="en-AU"/>
        </w:rPr>
        <w:t>HRHPV (-)</w:t>
      </w:r>
      <w:r w:rsidR="00EE286E">
        <w:rPr>
          <w:noProof/>
          <w:lang w:eastAsia="en-AU"/>
        </w:rPr>
        <w:t>)</w:t>
      </w:r>
    </w:p>
    <w:p w14:paraId="0E0C2CE1" w14:textId="63B73B5A" w:rsidR="00407006" w:rsidRPr="00E700AE" w:rsidRDefault="00876057" w:rsidP="00407006">
      <w:pPr>
        <w:rPr>
          <w:noProof/>
          <w:lang w:eastAsia="en-AU"/>
        </w:rPr>
      </w:pPr>
      <w:r>
        <w:rPr>
          <w:noProof/>
          <w:lang w:eastAsia="en-AU"/>
        </w:rPr>
        <w:t>A</w:t>
      </w:r>
      <w:r>
        <w:rPr>
          <w:noProof/>
          <w:vertAlign w:val="superscript"/>
          <w:lang w:eastAsia="en-AU"/>
        </w:rPr>
        <w:t>+</w:t>
      </w:r>
      <w:r w:rsidR="00407006" w:rsidRPr="00E700AE">
        <w:rPr>
          <w:noProof/>
          <w:lang w:eastAsia="en-AU"/>
        </w:rPr>
        <w:t xml:space="preserve">= Infected with TV, </w:t>
      </w:r>
      <w:r w:rsidR="0061687C">
        <w:rPr>
          <w:noProof/>
          <w:lang w:eastAsia="en-AU"/>
        </w:rPr>
        <w:t>a</w:t>
      </w:r>
      <w:r w:rsidR="00407006" w:rsidRPr="00E700AE">
        <w:rPr>
          <w:noProof/>
          <w:lang w:eastAsia="en-AU"/>
        </w:rPr>
        <w:t xml:space="preserve">symptomatic, </w:t>
      </w:r>
      <w:r w:rsidR="00C1467B">
        <w:rPr>
          <w:noProof/>
          <w:lang w:eastAsia="en-AU"/>
        </w:rPr>
        <w:t xml:space="preserve">tested positive for high-risk </w:t>
      </w:r>
      <w:r w:rsidR="00C1467B">
        <w:t xml:space="preserve">human papillomavirus types </w:t>
      </w:r>
      <w:r w:rsidR="00C1467B">
        <w:rPr>
          <w:noProof/>
          <w:lang w:eastAsia="en-AU"/>
        </w:rPr>
        <w:t>(</w:t>
      </w:r>
      <w:r w:rsidR="00407006" w:rsidRPr="00E700AE">
        <w:rPr>
          <w:noProof/>
          <w:lang w:eastAsia="en-AU"/>
        </w:rPr>
        <w:t>HR HPV (+)</w:t>
      </w:r>
      <w:r w:rsidR="00C1467B">
        <w:rPr>
          <w:noProof/>
          <w:lang w:eastAsia="en-AU"/>
        </w:rPr>
        <w:t>)</w:t>
      </w:r>
    </w:p>
    <w:p w14:paraId="04226319" w14:textId="76C57DB1" w:rsidR="00407006" w:rsidRPr="00E700AE" w:rsidRDefault="00876057" w:rsidP="00407006">
      <w:pPr>
        <w:rPr>
          <w:noProof/>
          <w:lang w:eastAsia="en-AU"/>
        </w:rPr>
      </w:pPr>
      <w:r>
        <w:rPr>
          <w:noProof/>
          <w:lang w:eastAsia="en-AU"/>
        </w:rPr>
        <w:t>Y</w:t>
      </w:r>
      <w:r w:rsidRPr="00876057">
        <w:rPr>
          <w:noProof/>
          <w:vertAlign w:val="superscript"/>
          <w:lang w:eastAsia="en-AU"/>
        </w:rPr>
        <w:t>-</w:t>
      </w:r>
      <w:r w:rsidR="00407006" w:rsidRPr="00E700AE">
        <w:rPr>
          <w:noProof/>
          <w:lang w:eastAsia="en-AU"/>
        </w:rPr>
        <w:t xml:space="preserve">= Infected with TV, </w:t>
      </w:r>
      <w:r w:rsidR="0061687C">
        <w:rPr>
          <w:noProof/>
          <w:lang w:eastAsia="en-AU"/>
        </w:rPr>
        <w:t>s</w:t>
      </w:r>
      <w:r w:rsidR="00407006" w:rsidRPr="00E700AE">
        <w:rPr>
          <w:noProof/>
          <w:lang w:eastAsia="en-AU"/>
        </w:rPr>
        <w:t>ymptomatic not seeking treatment, HR HPV (-)</w:t>
      </w:r>
    </w:p>
    <w:p w14:paraId="364061C4" w14:textId="26AF8583" w:rsidR="00407006" w:rsidRPr="00E700AE" w:rsidRDefault="00876057" w:rsidP="00407006">
      <w:pPr>
        <w:rPr>
          <w:noProof/>
          <w:lang w:eastAsia="en-AU"/>
        </w:rPr>
      </w:pPr>
      <w:r>
        <w:rPr>
          <w:noProof/>
          <w:lang w:eastAsia="en-AU"/>
        </w:rPr>
        <w:t>Y</w:t>
      </w:r>
      <w:r>
        <w:rPr>
          <w:noProof/>
          <w:vertAlign w:val="superscript"/>
          <w:lang w:eastAsia="en-AU"/>
        </w:rPr>
        <w:t>+</w:t>
      </w:r>
      <w:r w:rsidR="00407006" w:rsidRPr="00E700AE">
        <w:rPr>
          <w:noProof/>
          <w:lang w:eastAsia="en-AU"/>
        </w:rPr>
        <w:t xml:space="preserve">= Infected with TV, </w:t>
      </w:r>
      <w:r w:rsidR="0061687C">
        <w:rPr>
          <w:noProof/>
          <w:lang w:eastAsia="en-AU"/>
        </w:rPr>
        <w:t>s</w:t>
      </w:r>
      <w:r w:rsidR="00407006" w:rsidRPr="00E700AE">
        <w:rPr>
          <w:noProof/>
          <w:lang w:eastAsia="en-AU"/>
        </w:rPr>
        <w:t>ymptomatic not seeking treatment, HR HPV (+)</w:t>
      </w:r>
    </w:p>
    <w:p w14:paraId="5EF37212" w14:textId="72BA485A" w:rsidR="00407006" w:rsidRPr="00E700AE" w:rsidRDefault="001646D7" w:rsidP="00407006">
      <w:pPr>
        <w:rPr>
          <w:noProof/>
          <w:lang w:eastAsia="en-AU"/>
        </w:rPr>
      </w:pPr>
      <w:r>
        <w:rPr>
          <w:noProof/>
          <w:lang w:eastAsia="en-AU"/>
        </w:rPr>
        <w:t>Y</w:t>
      </w:r>
      <w:r>
        <w:rPr>
          <w:noProof/>
          <w:vertAlign w:val="superscript"/>
          <w:lang w:eastAsia="en-AU"/>
        </w:rPr>
        <w:t>T</w:t>
      </w:r>
      <w:r w:rsidRPr="00E700AE">
        <w:rPr>
          <w:noProof/>
          <w:lang w:eastAsia="en-AU"/>
        </w:rPr>
        <w:t xml:space="preserve">= </w:t>
      </w:r>
      <w:r w:rsidR="00407006" w:rsidRPr="00E700AE">
        <w:rPr>
          <w:noProof/>
          <w:lang w:eastAsia="en-AU"/>
        </w:rPr>
        <w:t>Infected with TV,</w:t>
      </w:r>
      <w:r w:rsidR="00740FE8">
        <w:rPr>
          <w:noProof/>
          <w:lang w:eastAsia="en-AU"/>
        </w:rPr>
        <w:t xml:space="preserve"> </w:t>
      </w:r>
      <w:r w:rsidR="0061687C">
        <w:rPr>
          <w:noProof/>
          <w:lang w:eastAsia="en-AU"/>
        </w:rPr>
        <w:t>s</w:t>
      </w:r>
      <w:r w:rsidR="00740FE8">
        <w:rPr>
          <w:noProof/>
          <w:lang w:eastAsia="en-AU"/>
        </w:rPr>
        <w:t>ymptomatic seeking treatment</w:t>
      </w:r>
    </w:p>
    <w:p w14:paraId="3C6BFC86" w14:textId="77777777" w:rsidR="00E700AE" w:rsidRDefault="00407006" w:rsidP="00407006">
      <w:pPr>
        <w:rPr>
          <w:noProof/>
          <w:lang w:eastAsia="en-AU"/>
        </w:rPr>
      </w:pPr>
      <w:r w:rsidRPr="00E700AE">
        <w:rPr>
          <w:noProof/>
          <w:lang w:eastAsia="en-AU"/>
        </w:rPr>
        <w:t>T = Treated</w:t>
      </w:r>
    </w:p>
    <w:p w14:paraId="15C36E4F" w14:textId="139728DC" w:rsidR="001602AF" w:rsidRPr="00E700AE" w:rsidRDefault="001602AF" w:rsidP="001602AF">
      <w:pPr>
        <w:rPr>
          <w:noProof/>
          <w:lang w:eastAsia="en-AU"/>
        </w:rPr>
      </w:pPr>
      <w:r>
        <w:t>We assum</w:t>
      </w:r>
      <w:r w:rsidR="00A2511A">
        <w:t>e</w:t>
      </w:r>
      <w:r>
        <w:t xml:space="preserve"> </w:t>
      </w:r>
      <w:r w:rsidR="00A50535">
        <w:t xml:space="preserve">that </w:t>
      </w:r>
      <w:r w:rsidR="00D657EE">
        <w:t xml:space="preserve">the rate </w:t>
      </w:r>
      <w:r w:rsidR="00A50535">
        <w:t>at which</w:t>
      </w:r>
      <w:r w:rsidR="00911592">
        <w:t xml:space="preserve"> </w:t>
      </w:r>
      <w:r>
        <w:t>female</w:t>
      </w:r>
      <w:r w:rsidR="00A50535">
        <w:t>s who are symptomatically</w:t>
      </w:r>
      <w:r>
        <w:t xml:space="preserve"> infected with TV </w:t>
      </w:r>
      <w:r w:rsidR="00911592">
        <w:t>seek</w:t>
      </w:r>
      <w:r>
        <w:t xml:space="preserve"> treatment</w:t>
      </w:r>
      <w:r w:rsidR="00D657EE">
        <w:t xml:space="preserve"> is the same regardless of their HR HPV infection status</w:t>
      </w:r>
      <w:r w:rsidR="005C74F9">
        <w:t>,</w:t>
      </w:r>
      <w:r w:rsidR="00D657EE">
        <w:t xml:space="preserve"> hence</w:t>
      </w:r>
      <w:r w:rsidR="00F4371D">
        <w:t xml:space="preserve"> </w:t>
      </w:r>
      <w:r w:rsidR="00F4371D">
        <w:rPr>
          <w:noProof/>
          <w:lang w:eastAsia="en-AU"/>
        </w:rPr>
        <w:t>Y</w:t>
      </w:r>
      <w:r w:rsidR="00F4371D">
        <w:rPr>
          <w:noProof/>
          <w:vertAlign w:val="superscript"/>
          <w:lang w:eastAsia="en-AU"/>
        </w:rPr>
        <w:t xml:space="preserve">T </w:t>
      </w:r>
      <w:r w:rsidR="00F4371D">
        <w:t>include</w:t>
      </w:r>
      <w:r w:rsidR="00A50535">
        <w:t>s</w:t>
      </w:r>
      <w:r w:rsidR="00F4371D">
        <w:t xml:space="preserve"> female</w:t>
      </w:r>
      <w:r w:rsidR="0066732B">
        <w:t>s</w:t>
      </w:r>
      <w:r w:rsidR="00F4371D">
        <w:t xml:space="preserve"> </w:t>
      </w:r>
      <w:r w:rsidR="00A50535">
        <w:t>who are</w:t>
      </w:r>
      <w:r w:rsidR="00B16996">
        <w:t xml:space="preserve"> </w:t>
      </w:r>
      <w:r w:rsidR="00F4371D">
        <w:t>HR HPV positive and HR HPV negative.</w:t>
      </w:r>
    </w:p>
    <w:p w14:paraId="056B8712" w14:textId="49A0947A" w:rsidR="00E700AE" w:rsidRDefault="005E2EA6" w:rsidP="00407006">
      <w:pPr>
        <w:rPr>
          <w:noProof/>
          <w:lang w:eastAsia="en-AU"/>
        </w:rPr>
      </w:pPr>
      <w:r>
        <w:rPr>
          <w:noProof/>
          <w:lang w:eastAsia="en-AU"/>
        </w:rPr>
        <w:t>T</w:t>
      </w:r>
      <w:r w:rsidR="002B4220">
        <w:rPr>
          <w:noProof/>
          <w:lang w:eastAsia="en-AU"/>
        </w:rPr>
        <w:t xml:space="preserve">he compartments </w:t>
      </w:r>
      <w:r>
        <w:rPr>
          <w:noProof/>
          <w:lang w:eastAsia="en-AU"/>
        </w:rPr>
        <w:t xml:space="preserve">for males </w:t>
      </w:r>
      <w:r w:rsidR="002B4220">
        <w:rPr>
          <w:noProof/>
          <w:lang w:eastAsia="en-AU"/>
        </w:rPr>
        <w:t>are</w:t>
      </w:r>
      <w:r>
        <w:rPr>
          <w:noProof/>
          <w:lang w:eastAsia="en-AU"/>
        </w:rPr>
        <w:t>:</w:t>
      </w:r>
      <w:r w:rsidR="002B4220">
        <w:rPr>
          <w:noProof/>
          <w:lang w:eastAsia="en-AU"/>
        </w:rPr>
        <w:t xml:space="preserve"> </w:t>
      </w:r>
    </w:p>
    <w:p w14:paraId="09298420" w14:textId="77777777" w:rsidR="00E700AE" w:rsidRPr="00E700AE" w:rsidRDefault="00E700AE" w:rsidP="00E700AE">
      <w:pPr>
        <w:rPr>
          <w:noProof/>
          <w:lang w:eastAsia="en-AU"/>
        </w:rPr>
      </w:pPr>
      <w:r w:rsidRPr="00E700AE">
        <w:rPr>
          <w:noProof/>
          <w:lang w:eastAsia="en-AU"/>
        </w:rPr>
        <w:t>S = Susceptibles to TV infections</w:t>
      </w:r>
    </w:p>
    <w:p w14:paraId="18BE7726" w14:textId="55A0DB77" w:rsidR="00E700AE" w:rsidRPr="00E700AE" w:rsidRDefault="00E700AE" w:rsidP="00E700AE">
      <w:pPr>
        <w:rPr>
          <w:noProof/>
          <w:lang w:eastAsia="en-AU"/>
        </w:rPr>
      </w:pPr>
      <w:r w:rsidRPr="00E700AE">
        <w:rPr>
          <w:noProof/>
          <w:lang w:eastAsia="en-AU"/>
        </w:rPr>
        <w:t>E = Exposed (</w:t>
      </w:r>
      <w:r w:rsidR="00E07110">
        <w:rPr>
          <w:noProof/>
          <w:lang w:eastAsia="en-AU"/>
        </w:rPr>
        <w:t>infected but not yet i</w:t>
      </w:r>
      <w:r w:rsidRPr="00E700AE">
        <w:rPr>
          <w:noProof/>
          <w:lang w:eastAsia="en-AU"/>
        </w:rPr>
        <w:t>nfectious)</w:t>
      </w:r>
    </w:p>
    <w:p w14:paraId="5DEDB722" w14:textId="4EFB1747" w:rsidR="00E700AE" w:rsidRPr="00E700AE" w:rsidRDefault="00267A0A" w:rsidP="00E700AE">
      <w:pPr>
        <w:rPr>
          <w:noProof/>
          <w:lang w:eastAsia="en-AU"/>
        </w:rPr>
      </w:pPr>
      <w:r>
        <w:rPr>
          <w:noProof/>
          <w:lang w:eastAsia="en-AU"/>
        </w:rPr>
        <w:t>A</w:t>
      </w:r>
      <w:r w:rsidR="00E700AE" w:rsidRPr="00E700AE">
        <w:rPr>
          <w:noProof/>
          <w:vertAlign w:val="subscript"/>
          <w:lang w:eastAsia="en-AU"/>
        </w:rPr>
        <w:t xml:space="preserve"> </w:t>
      </w:r>
      <w:r w:rsidR="00E700AE" w:rsidRPr="00E700AE">
        <w:rPr>
          <w:noProof/>
          <w:lang w:eastAsia="en-AU"/>
        </w:rPr>
        <w:t>= Infected with TV,</w:t>
      </w:r>
      <w:r w:rsidR="00E700AE" w:rsidRPr="00E700AE">
        <w:t xml:space="preserve"> </w:t>
      </w:r>
      <w:r w:rsidR="00765EFC">
        <w:rPr>
          <w:noProof/>
          <w:lang w:eastAsia="en-AU"/>
        </w:rPr>
        <w:t>a</w:t>
      </w:r>
      <w:r w:rsidR="00E700AE" w:rsidRPr="00E700AE">
        <w:rPr>
          <w:noProof/>
          <w:lang w:eastAsia="en-AU"/>
        </w:rPr>
        <w:t xml:space="preserve">symptomatic, </w:t>
      </w:r>
    </w:p>
    <w:p w14:paraId="03977463" w14:textId="7AE895B1" w:rsidR="00E700AE" w:rsidRPr="00E700AE" w:rsidRDefault="00267A0A" w:rsidP="00E700AE">
      <w:pPr>
        <w:rPr>
          <w:noProof/>
          <w:lang w:eastAsia="en-AU"/>
        </w:rPr>
      </w:pPr>
      <w:r>
        <w:rPr>
          <w:noProof/>
          <w:lang w:eastAsia="en-AU"/>
        </w:rPr>
        <w:t>Y</w:t>
      </w:r>
      <w:r w:rsidR="00E700AE" w:rsidRPr="00E700AE">
        <w:rPr>
          <w:noProof/>
          <w:vertAlign w:val="subscript"/>
          <w:lang w:eastAsia="en-AU"/>
        </w:rPr>
        <w:t xml:space="preserve">  </w:t>
      </w:r>
      <w:r w:rsidR="00E700AE" w:rsidRPr="00E700AE">
        <w:rPr>
          <w:noProof/>
          <w:lang w:eastAsia="en-AU"/>
        </w:rPr>
        <w:t xml:space="preserve">= Infected with TV, </w:t>
      </w:r>
      <w:r w:rsidR="00765EFC">
        <w:rPr>
          <w:noProof/>
          <w:lang w:eastAsia="en-AU"/>
        </w:rPr>
        <w:t>s</w:t>
      </w:r>
      <w:r w:rsidR="00E700AE" w:rsidRPr="00E700AE">
        <w:rPr>
          <w:noProof/>
          <w:lang w:eastAsia="en-AU"/>
        </w:rPr>
        <w:t xml:space="preserve">ymptomatic </w:t>
      </w:r>
    </w:p>
    <w:p w14:paraId="6458B60E" w14:textId="77777777" w:rsidR="00E700AE" w:rsidRDefault="00E700AE" w:rsidP="00E700AE">
      <w:pPr>
        <w:rPr>
          <w:noProof/>
          <w:lang w:eastAsia="en-AU"/>
        </w:rPr>
      </w:pPr>
      <w:r w:rsidRPr="00E700AE">
        <w:rPr>
          <w:noProof/>
          <w:lang w:eastAsia="en-AU"/>
        </w:rPr>
        <w:lastRenderedPageBreak/>
        <w:t>T = Treated</w:t>
      </w:r>
    </w:p>
    <w:p w14:paraId="3A4D2ADA" w14:textId="52B864FF" w:rsidR="001602AF" w:rsidRDefault="00EE5843" w:rsidP="00E700AE">
      <w:pPr>
        <w:rPr>
          <w:noProof/>
          <w:lang w:eastAsia="en-AU"/>
        </w:rPr>
      </w:pPr>
      <w:r>
        <w:rPr>
          <w:noProof/>
          <w:lang w:eastAsia="en-AU"/>
        </w:rPr>
        <w:t>W</w:t>
      </w:r>
      <w:r w:rsidR="00F9129F">
        <w:rPr>
          <w:noProof/>
          <w:lang w:eastAsia="en-AU"/>
        </w:rPr>
        <w:t xml:space="preserve">e assume </w:t>
      </w:r>
      <w:r w:rsidR="005E2EA6">
        <w:rPr>
          <w:noProof/>
          <w:lang w:eastAsia="en-AU"/>
        </w:rPr>
        <w:t xml:space="preserve">that </w:t>
      </w:r>
      <w:r w:rsidR="00F9129F">
        <w:rPr>
          <w:noProof/>
          <w:lang w:eastAsia="en-AU"/>
        </w:rPr>
        <w:t>HR HPV prevalence in male</w:t>
      </w:r>
      <w:r w:rsidR="005E2EA6">
        <w:rPr>
          <w:noProof/>
          <w:lang w:eastAsia="en-AU"/>
        </w:rPr>
        <w:t>s</w:t>
      </w:r>
      <w:r w:rsidR="00F9129F">
        <w:rPr>
          <w:noProof/>
          <w:lang w:eastAsia="en-AU"/>
        </w:rPr>
        <w:t xml:space="preserve"> will not influence </w:t>
      </w:r>
      <w:r w:rsidR="005E2EA6">
        <w:rPr>
          <w:noProof/>
          <w:lang w:eastAsia="en-AU"/>
        </w:rPr>
        <w:t xml:space="preserve">the </w:t>
      </w:r>
      <w:r w:rsidR="00F9129F">
        <w:rPr>
          <w:noProof/>
          <w:lang w:eastAsia="en-AU"/>
        </w:rPr>
        <w:t>testing and treatment rate for TV in male</w:t>
      </w:r>
      <w:r w:rsidR="005E2EA6">
        <w:rPr>
          <w:noProof/>
          <w:lang w:eastAsia="en-AU"/>
        </w:rPr>
        <w:t>s</w:t>
      </w:r>
      <w:r w:rsidR="00F9129F">
        <w:rPr>
          <w:noProof/>
          <w:lang w:eastAsia="en-AU"/>
        </w:rPr>
        <w:t xml:space="preserve"> as currently </w:t>
      </w:r>
      <w:r w:rsidR="00E12C9B">
        <w:rPr>
          <w:noProof/>
          <w:lang w:eastAsia="en-AU"/>
        </w:rPr>
        <w:t>male</w:t>
      </w:r>
      <w:r w:rsidR="005E2EA6">
        <w:rPr>
          <w:noProof/>
          <w:lang w:eastAsia="en-AU"/>
        </w:rPr>
        <w:t>s</w:t>
      </w:r>
      <w:r w:rsidR="00E12C9B">
        <w:rPr>
          <w:noProof/>
          <w:lang w:eastAsia="en-AU"/>
        </w:rPr>
        <w:t xml:space="preserve"> are </w:t>
      </w:r>
      <w:r w:rsidR="00F9129F">
        <w:rPr>
          <w:noProof/>
          <w:lang w:eastAsia="en-AU"/>
        </w:rPr>
        <w:t>no</w:t>
      </w:r>
      <w:r w:rsidR="00E12C9B">
        <w:rPr>
          <w:noProof/>
          <w:lang w:eastAsia="en-AU"/>
        </w:rPr>
        <w:t>t</w:t>
      </w:r>
      <w:r w:rsidR="00F9129F">
        <w:rPr>
          <w:noProof/>
          <w:lang w:eastAsia="en-AU"/>
        </w:rPr>
        <w:t xml:space="preserve"> screen</w:t>
      </w:r>
      <w:r w:rsidR="00E12C9B">
        <w:rPr>
          <w:noProof/>
          <w:lang w:eastAsia="en-AU"/>
        </w:rPr>
        <w:t>ed</w:t>
      </w:r>
      <w:r w:rsidR="00F9129F">
        <w:rPr>
          <w:noProof/>
          <w:lang w:eastAsia="en-AU"/>
        </w:rPr>
        <w:t xml:space="preserve"> for HR HPV. </w:t>
      </w:r>
    </w:p>
    <w:p w14:paraId="3D71B906" w14:textId="210B8571" w:rsidR="00E700AE" w:rsidRDefault="005E2EA6" w:rsidP="00407006">
      <w:pPr>
        <w:rPr>
          <w:noProof/>
          <w:lang w:eastAsia="en-AU"/>
        </w:rPr>
      </w:pPr>
      <w:r>
        <w:rPr>
          <w:noProof/>
          <w:lang w:eastAsia="en-AU"/>
        </w:rPr>
        <w:t>In addition to the</w:t>
      </w:r>
      <w:r w:rsidR="00910154">
        <w:rPr>
          <w:noProof/>
          <w:lang w:eastAsia="en-AU"/>
        </w:rPr>
        <w:t xml:space="preserve"> </w:t>
      </w:r>
      <w:r w:rsidR="00D43CFD">
        <w:rPr>
          <w:noProof/>
          <w:lang w:eastAsia="en-AU"/>
        </w:rPr>
        <w:t>pathway</w:t>
      </w:r>
      <w:r w:rsidR="0040470C">
        <w:rPr>
          <w:noProof/>
          <w:lang w:eastAsia="en-AU"/>
        </w:rPr>
        <w:t>s</w:t>
      </w:r>
      <w:r w:rsidR="00D43CFD">
        <w:rPr>
          <w:noProof/>
          <w:lang w:eastAsia="en-AU"/>
        </w:rPr>
        <w:t xml:space="preserve"> shown in the </w:t>
      </w:r>
      <w:r>
        <w:rPr>
          <w:noProof/>
          <w:lang w:eastAsia="en-AU"/>
        </w:rPr>
        <w:t xml:space="preserve">Figures </w:t>
      </w:r>
      <w:r w:rsidR="00975AC2">
        <w:rPr>
          <w:noProof/>
          <w:lang w:eastAsia="en-AU"/>
        </w:rPr>
        <w:t>A-</w:t>
      </w:r>
      <w:r>
        <w:rPr>
          <w:noProof/>
          <w:lang w:eastAsia="en-AU"/>
        </w:rPr>
        <w:t xml:space="preserve">1 and </w:t>
      </w:r>
      <w:r w:rsidR="00975AC2">
        <w:rPr>
          <w:noProof/>
          <w:lang w:eastAsia="en-AU"/>
        </w:rPr>
        <w:t>A-</w:t>
      </w:r>
      <w:r>
        <w:rPr>
          <w:noProof/>
          <w:lang w:eastAsia="en-AU"/>
        </w:rPr>
        <w:t xml:space="preserve">2 </w:t>
      </w:r>
      <w:r w:rsidR="00910154">
        <w:rPr>
          <w:noProof/>
          <w:lang w:eastAsia="en-AU"/>
        </w:rPr>
        <w:t>below</w:t>
      </w:r>
      <w:r w:rsidR="00D43CFD">
        <w:rPr>
          <w:noProof/>
          <w:lang w:eastAsia="en-AU"/>
        </w:rPr>
        <w:t xml:space="preserve">, </w:t>
      </w:r>
      <w:r>
        <w:rPr>
          <w:noProof/>
          <w:lang w:eastAsia="en-AU"/>
        </w:rPr>
        <w:t xml:space="preserve">further </w:t>
      </w:r>
      <w:r w:rsidR="006671CF">
        <w:rPr>
          <w:noProof/>
          <w:lang w:eastAsia="en-AU"/>
        </w:rPr>
        <w:t xml:space="preserve">terms are </w:t>
      </w:r>
      <w:r>
        <w:rPr>
          <w:noProof/>
          <w:lang w:eastAsia="en-AU"/>
        </w:rPr>
        <w:t xml:space="preserve">included in </w:t>
      </w:r>
      <w:r w:rsidR="00DE63A0">
        <w:rPr>
          <w:noProof/>
          <w:lang w:eastAsia="en-AU"/>
        </w:rPr>
        <w:t xml:space="preserve">each </w:t>
      </w:r>
      <w:r w:rsidR="006671CF">
        <w:rPr>
          <w:noProof/>
          <w:lang w:eastAsia="en-AU"/>
        </w:rPr>
        <w:t xml:space="preserve">ODE </w:t>
      </w:r>
      <w:r w:rsidR="00D605B0">
        <w:rPr>
          <w:noProof/>
          <w:lang w:eastAsia="en-AU"/>
        </w:rPr>
        <w:t xml:space="preserve">in order </w:t>
      </w:r>
      <w:r w:rsidR="006671CF">
        <w:rPr>
          <w:noProof/>
          <w:lang w:eastAsia="en-AU"/>
        </w:rPr>
        <w:t xml:space="preserve">to </w:t>
      </w:r>
      <w:r>
        <w:rPr>
          <w:noProof/>
          <w:lang w:eastAsia="en-AU"/>
        </w:rPr>
        <w:t>account for ageing (i.e., transition from one age  group to the next)</w:t>
      </w:r>
      <w:r w:rsidR="00C416B4">
        <w:rPr>
          <w:noProof/>
          <w:lang w:eastAsia="en-AU"/>
        </w:rPr>
        <w:t xml:space="preserve">.  </w:t>
      </w:r>
      <w:r w:rsidR="00E52826">
        <w:rPr>
          <w:noProof/>
          <w:lang w:eastAsia="en-AU"/>
        </w:rPr>
        <w:t xml:space="preserve">See </w:t>
      </w:r>
      <w:r>
        <w:rPr>
          <w:noProof/>
          <w:lang w:eastAsia="en-AU"/>
        </w:rPr>
        <w:t xml:space="preserve">the </w:t>
      </w:r>
      <w:r w:rsidR="006F56BF">
        <w:rPr>
          <w:noProof/>
          <w:lang w:eastAsia="en-AU"/>
        </w:rPr>
        <w:t>description</w:t>
      </w:r>
      <w:r w:rsidR="00E52826">
        <w:rPr>
          <w:noProof/>
          <w:lang w:eastAsia="en-AU"/>
        </w:rPr>
        <w:t xml:space="preserve"> under </w:t>
      </w:r>
      <w:r w:rsidR="006D4A4F">
        <w:rPr>
          <w:noProof/>
          <w:lang w:eastAsia="en-AU"/>
        </w:rPr>
        <w:t xml:space="preserve">the </w:t>
      </w:r>
      <w:r w:rsidR="00E52826">
        <w:rPr>
          <w:noProof/>
          <w:lang w:eastAsia="en-AU"/>
        </w:rPr>
        <w:t>heading “</w:t>
      </w:r>
      <w:r w:rsidR="00E52826">
        <w:rPr>
          <w:noProof/>
          <w:lang w:eastAsia="en-AU"/>
        </w:rPr>
        <w:fldChar w:fldCharType="begin"/>
      </w:r>
      <w:r w:rsidR="00E52826">
        <w:rPr>
          <w:noProof/>
          <w:lang w:eastAsia="en-AU"/>
        </w:rPr>
        <w:instrText xml:space="preserve"> REF _Ref463961252 \h </w:instrText>
      </w:r>
      <w:r w:rsidR="00E52826">
        <w:rPr>
          <w:noProof/>
          <w:lang w:eastAsia="en-AU"/>
        </w:rPr>
      </w:r>
      <w:r w:rsidR="00E52826">
        <w:rPr>
          <w:noProof/>
          <w:lang w:eastAsia="en-AU"/>
        </w:rPr>
        <w:fldChar w:fldCharType="separate"/>
      </w:r>
      <w:r w:rsidR="00FB758E">
        <w:t>Aging</w:t>
      </w:r>
      <w:r w:rsidR="00E52826">
        <w:rPr>
          <w:noProof/>
          <w:lang w:eastAsia="en-AU"/>
        </w:rPr>
        <w:fldChar w:fldCharType="end"/>
      </w:r>
      <w:r w:rsidR="001D7CC0">
        <w:rPr>
          <w:noProof/>
          <w:lang w:eastAsia="en-AU"/>
        </w:rPr>
        <w:t xml:space="preserve">” </w:t>
      </w:r>
      <w:r w:rsidR="00A203A0">
        <w:rPr>
          <w:noProof/>
          <w:lang w:eastAsia="en-AU"/>
        </w:rPr>
        <w:t xml:space="preserve">for more </w:t>
      </w:r>
      <w:r w:rsidR="00D16735">
        <w:rPr>
          <w:noProof/>
          <w:lang w:eastAsia="en-AU"/>
        </w:rPr>
        <w:t>details</w:t>
      </w:r>
      <w:r w:rsidR="00E52826">
        <w:rPr>
          <w:noProof/>
          <w:lang w:eastAsia="en-AU"/>
        </w:rPr>
        <w:t>.</w:t>
      </w:r>
    </w:p>
    <w:p w14:paraId="4ED3EE20" w14:textId="77777777" w:rsidR="00407006" w:rsidRPr="00407006" w:rsidRDefault="00407006" w:rsidP="00407006">
      <w:r w:rsidRPr="002B61DE">
        <w:br w:type="page"/>
      </w:r>
    </w:p>
    <w:p w14:paraId="33631E63" w14:textId="5860D372" w:rsidR="00C60255" w:rsidRDefault="00527461" w:rsidP="002B54AB">
      <w:pPr>
        <w:pStyle w:val="Heading3"/>
      </w:pPr>
      <w:bookmarkStart w:id="4" w:name="_Toc494890646"/>
      <w:r>
        <w:lastRenderedPageBreak/>
        <w:t>Female</w:t>
      </w:r>
      <w:r w:rsidR="005E2EA6">
        <w:t>s</w:t>
      </w:r>
      <w:bookmarkEnd w:id="4"/>
    </w:p>
    <w:p w14:paraId="7C9190DB" w14:textId="77777777" w:rsidR="00C60255" w:rsidRPr="00C60255" w:rsidRDefault="00C60255" w:rsidP="002B54AB">
      <w:pPr>
        <w:pStyle w:val="Heading4"/>
      </w:pPr>
      <w:r>
        <w:t>Compartmental diagram</w:t>
      </w:r>
      <w:r w:rsidR="00D24FBF">
        <w:t xml:space="preserve"> </w:t>
      </w:r>
    </w:p>
    <w:p w14:paraId="776F1A0A" w14:textId="77777777" w:rsidR="00CC76EC" w:rsidRDefault="000B4A86" w:rsidP="00CC76EC">
      <w:pPr>
        <w:keepNext/>
      </w:pPr>
      <w:r>
        <w:rPr>
          <w:noProof/>
          <w:lang w:eastAsia="zh-TW"/>
        </w:rPr>
        <w:drawing>
          <wp:inline distT="0" distB="0" distL="0" distR="0" wp14:anchorId="683D7A10" wp14:editId="1980ABA8">
            <wp:extent cx="5727700" cy="3796665"/>
            <wp:effectExtent l="0" t="0" r="0" b="0"/>
            <wp:docPr id="7" name="Picture 7" descr="C:\Users\bhui\Downloads\Compartmental Diagram - Female 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hui\Downloads\Compartmental Diagram - Female Fu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796665"/>
                    </a:xfrm>
                    <a:prstGeom prst="rect">
                      <a:avLst/>
                    </a:prstGeom>
                    <a:noFill/>
                    <a:ln>
                      <a:noFill/>
                    </a:ln>
                  </pic:spPr>
                </pic:pic>
              </a:graphicData>
            </a:graphic>
          </wp:inline>
        </w:drawing>
      </w:r>
    </w:p>
    <w:p w14:paraId="7C46F4D4" w14:textId="2251FBF9" w:rsidR="00527461" w:rsidRDefault="00CC76EC" w:rsidP="002D5098">
      <w:pPr>
        <w:pStyle w:val="Caption"/>
        <w:rPr>
          <w:noProof/>
          <w:lang w:eastAsia="en-AU"/>
        </w:rPr>
      </w:pPr>
      <w:bookmarkStart w:id="5" w:name="_Ref483815935"/>
      <w:r>
        <w:t>Figure A-</w:t>
      </w:r>
      <w:fldSimple w:instr=" SEQ Figure_A \* ARABIC ">
        <w:r w:rsidR="00FB758E">
          <w:rPr>
            <w:noProof/>
          </w:rPr>
          <w:t>2</w:t>
        </w:r>
      </w:fldSimple>
      <w:bookmarkEnd w:id="5"/>
      <w:r>
        <w:t xml:space="preserve">: </w:t>
      </w:r>
      <w:r w:rsidR="002D5098">
        <w:t>Compartmental diagram for all female</w:t>
      </w:r>
      <w:r w:rsidR="005E2EA6">
        <w:t>s</w:t>
      </w:r>
      <w:r w:rsidR="002D5098">
        <w:rPr>
          <w:noProof/>
        </w:rPr>
        <w:t xml:space="preserve"> </w:t>
      </w:r>
      <w:r w:rsidR="005E2EA6">
        <w:rPr>
          <w:noProof/>
        </w:rPr>
        <w:t>in a given</w:t>
      </w:r>
      <w:r w:rsidR="002D5098">
        <w:rPr>
          <w:noProof/>
        </w:rPr>
        <w:t xml:space="preserve"> age</w:t>
      </w:r>
      <w:r w:rsidR="005E2EA6">
        <w:rPr>
          <w:noProof/>
        </w:rPr>
        <w:t>-</w:t>
      </w:r>
      <w:r w:rsidR="002D5098">
        <w:rPr>
          <w:noProof/>
        </w:rPr>
        <w:t xml:space="preserve">group and </w:t>
      </w:r>
      <w:r w:rsidR="005E2EA6">
        <w:rPr>
          <w:noProof/>
        </w:rPr>
        <w:t xml:space="preserve">of the </w:t>
      </w:r>
      <w:r w:rsidR="002D5098">
        <w:rPr>
          <w:noProof/>
        </w:rPr>
        <w:t>same vaccination status</w:t>
      </w:r>
    </w:p>
    <w:p w14:paraId="492B6B51" w14:textId="2988A952" w:rsidR="00725B4A" w:rsidRPr="006B1FB4" w:rsidRDefault="0037511C" w:rsidP="00725B4A">
      <w:r>
        <w:t>For female</w:t>
      </w:r>
      <w:r w:rsidR="00D87124">
        <w:t>s</w:t>
      </w:r>
      <w:r>
        <w:t xml:space="preserve"> </w:t>
      </w:r>
      <w:r w:rsidR="00D87124">
        <w:t>in</w:t>
      </w:r>
      <w:r>
        <w:t xml:space="preserve"> age</w:t>
      </w:r>
      <w:r w:rsidR="00D87124">
        <w:t>-</w:t>
      </w:r>
      <w:r>
        <w:t xml:space="preserve">group </w:t>
      </w:r>
      <w:r>
        <w:rPr>
          <w:i/>
        </w:rPr>
        <w:t>a</w:t>
      </w:r>
      <w:r>
        <w:t xml:space="preserve"> </w:t>
      </w:r>
      <w:r w:rsidR="00686937">
        <w:t xml:space="preserve">(with </w:t>
      </w:r>
      <m:oMath>
        <m:r>
          <w:rPr>
            <w:rFonts w:ascii="Cambria Math" w:hAnsi="Cambria Math"/>
          </w:rPr>
          <m:t>a=1</m:t>
        </m:r>
      </m:oMath>
      <w:r w:rsidR="00686937">
        <w:t xml:space="preserve"> for age 16-</w:t>
      </w:r>
      <w:r w:rsidR="00085FC1">
        <w:t>17</w:t>
      </w:r>
      <w:r w:rsidR="00686937">
        <w:t xml:space="preserve">, </w:t>
      </w:r>
      <m:oMath>
        <m:r>
          <w:rPr>
            <w:rFonts w:ascii="Cambria Math" w:hAnsi="Cambria Math"/>
          </w:rPr>
          <m:t>a=2</m:t>
        </m:r>
      </m:oMath>
      <w:r w:rsidR="00686937">
        <w:t xml:space="preserve"> for age </w:t>
      </w:r>
      <w:r w:rsidR="00085FC1">
        <w:t>17</w:t>
      </w:r>
      <w:r w:rsidR="00686937">
        <w:t>-</w:t>
      </w:r>
      <w:r w:rsidR="00085FC1">
        <w:t>18 and so on)</w:t>
      </w:r>
      <w:r w:rsidR="00686937">
        <w:t xml:space="preserve"> </w:t>
      </w:r>
      <w:r>
        <w:t xml:space="preserve">and vaccination status </w:t>
      </w:r>
      <w:r>
        <w:rPr>
          <w:i/>
        </w:rPr>
        <w:t>v</w:t>
      </w:r>
      <w:r w:rsidR="00686937">
        <w:rPr>
          <w:i/>
        </w:rPr>
        <w:t xml:space="preserve"> </w:t>
      </w:r>
      <w:r w:rsidR="00686937">
        <w:t xml:space="preserve">(with </w:t>
      </w:r>
      <w:r w:rsidR="00686937">
        <w:rPr>
          <w:i/>
        </w:rPr>
        <w:t>v</w:t>
      </w:r>
      <w:r w:rsidR="00686937">
        <w:t xml:space="preserve"> = 1 for vaccinated and </w:t>
      </w:r>
      <w:r w:rsidR="00686937">
        <w:rPr>
          <w:i/>
        </w:rPr>
        <w:t xml:space="preserve">v </w:t>
      </w:r>
      <w:r w:rsidR="00686937">
        <w:t>= 2 for unvaccinated)</w:t>
      </w:r>
      <w:r>
        <w:t xml:space="preserve">, </w:t>
      </w:r>
      <w:r w:rsidR="00347056">
        <w:t>t</w:t>
      </w:r>
      <w:r w:rsidR="00295121">
        <w:t>he corresponding ODEs are:</w:t>
      </w:r>
      <w:r w:rsidR="00295121">
        <w:br/>
      </w: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a,v</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f,a</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f</m:t>
              </m:r>
            </m:sub>
          </m:sSub>
          <m:d>
            <m:dPr>
              <m:ctrlPr>
                <w:rPr>
                  <w:rFonts w:ascii="Cambria Math" w:hAnsi="Cambria Math"/>
                  <w:i/>
                </w:rPr>
              </m:ctrlPr>
            </m:dPr>
            <m:e>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e>
          </m: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T</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m:t>
              </m:r>
            </m:sub>
          </m:sSub>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a,v</m:t>
                  </m:r>
                </m:sub>
              </m:sSub>
            </m:e>
          </m:d>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a,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f,a</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N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N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T</m:t>
                  </m:r>
                </m:sub>
              </m:sSub>
            </m:e>
          </m:d>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 xml:space="preserve"> +</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a,v</m:t>
                  </m:r>
                </m:sub>
              </m:sSub>
            </m:e>
          </m:d>
          <m:r>
            <m:rPr>
              <m:sty m:val="p"/>
            </m:rPr>
            <w:rPr>
              <w:rFonts w:ascii="Cambria Math" w:hAnsi="Cambria Math"/>
            </w:rPr>
            <w:br/>
          </m:r>
        </m:oMath>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A,-</m:t>
                  </m:r>
                </m:sub>
              </m:sSub>
            </m:e>
          </m:d>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r>
            <m:rPr>
              <m:sty m:val="bi"/>
            </m:rPr>
            <w:rPr>
              <w:rFonts w:ascii="Cambria Math" w:hAnsi="Cambria Math"/>
            </w:rPr>
            <m:t>α</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A,+</m:t>
                  </m:r>
                </m:sub>
              </m:sSub>
            </m:e>
          </m:d>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r>
            <m:rPr>
              <m:sty m:val="bi"/>
            </m:rPr>
            <w:rPr>
              <w:rFonts w:ascii="Cambria Math" w:hAnsi="Cambria Math"/>
            </w:rPr>
            <m:t>α</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N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NT,-</m:t>
                  </m:r>
                </m:sub>
              </m:sSub>
            </m:e>
          </m:d>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r>
            <m:rPr>
              <m:sty m:val="bi"/>
            </m:rPr>
            <w:rPr>
              <w:rFonts w:ascii="Cambria Math" w:hAnsi="Cambria Math"/>
            </w:rPr>
            <m:t>α</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N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NT,+</m:t>
                  </m:r>
                </m:sub>
              </m:sSub>
            </m:e>
          </m:d>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r>
            <m:rPr>
              <m:sty m:val="bi"/>
            </m:rPr>
            <w:rPr>
              <w:rFonts w:ascii="Cambria Math" w:hAnsi="Cambria Math"/>
            </w:rPr>
            <m:t>α</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T</m:t>
                  </m:r>
                </m:sub>
              </m:sSub>
            </m:e>
          </m:d>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r>
            <w:rPr>
              <w:rFonts w:ascii="Cambria Math" w:hAnsi="Cambria Math"/>
            </w:rPr>
            <m:t>+α(</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a,v</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v</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NT,-</m:t>
              </m:r>
            </m:sub>
          </m:sSub>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NT,+</m:t>
              </m:r>
            </m:sub>
          </m:sSub>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ST</m:t>
              </m:r>
            </m:sub>
          </m:sSub>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v</m:t>
                  </m:r>
                </m:sub>
              </m:sSub>
            </m:e>
          </m:d>
        </m:oMath>
      </m:oMathPara>
    </w:p>
    <w:p w14:paraId="21C0D779" w14:textId="77777777" w:rsidR="00C60255" w:rsidRDefault="00C60255">
      <w:pPr>
        <w:rPr>
          <w:rFonts w:asciiTheme="majorHAnsi" w:hAnsiTheme="majorHAnsi" w:cstheme="majorBidi"/>
          <w:b/>
          <w:bCs/>
          <w:color w:val="4F81BD" w:themeColor="accent1"/>
          <w:sz w:val="26"/>
          <w:szCs w:val="26"/>
        </w:rPr>
      </w:pPr>
    </w:p>
    <w:p w14:paraId="7E16F6A6" w14:textId="7AD47FC9" w:rsidR="00EA2762" w:rsidRDefault="00EA2762" w:rsidP="00EA2762">
      <w:pPr>
        <w:pStyle w:val="Caption"/>
        <w:keepNext/>
      </w:pPr>
      <w:r>
        <w:lastRenderedPageBreak/>
        <w:t>Table A-</w:t>
      </w:r>
      <w:fldSimple w:instr=" SEQ Table_A \* ARABIC ">
        <w:r w:rsidR="00FB758E">
          <w:rPr>
            <w:noProof/>
          </w:rPr>
          <w:t>1</w:t>
        </w:r>
      </w:fldSimple>
      <w:r>
        <w:t>: Parameter table</w:t>
      </w:r>
      <w:r w:rsidR="00D87124">
        <w:t>—Females</w:t>
      </w:r>
    </w:p>
    <w:tbl>
      <w:tblPr>
        <w:tblStyle w:val="TableGrid"/>
        <w:tblW w:w="0" w:type="auto"/>
        <w:tblInd w:w="108" w:type="dxa"/>
        <w:tblLook w:val="04A0" w:firstRow="1" w:lastRow="0" w:firstColumn="1" w:lastColumn="0" w:noHBand="0" w:noVBand="1"/>
      </w:tblPr>
      <w:tblGrid>
        <w:gridCol w:w="1372"/>
        <w:gridCol w:w="3140"/>
        <w:gridCol w:w="1434"/>
        <w:gridCol w:w="1923"/>
        <w:gridCol w:w="1265"/>
      </w:tblGrid>
      <w:tr w:rsidR="00BC36A6" w:rsidRPr="009B3E95" w14:paraId="13FE9C07" w14:textId="77777777" w:rsidTr="00980304">
        <w:trPr>
          <w:cantSplit/>
        </w:trPr>
        <w:tc>
          <w:tcPr>
            <w:tcW w:w="0" w:type="auto"/>
            <w:gridSpan w:val="5"/>
            <w:shd w:val="clear" w:color="auto" w:fill="DBE5F1" w:themeFill="accent1" w:themeFillTint="33"/>
            <w:vAlign w:val="center"/>
          </w:tcPr>
          <w:p w14:paraId="52013943" w14:textId="77777777" w:rsidR="00BC36A6" w:rsidRPr="00953538" w:rsidRDefault="00BC36A6" w:rsidP="00980304">
            <w:pPr>
              <w:rPr>
                <w:color w:val="1F497D" w:themeColor="text2"/>
                <w:sz w:val="32"/>
                <w:szCs w:val="32"/>
              </w:rPr>
            </w:pPr>
            <m:oMathPara>
              <m:oMathParaPr>
                <m:jc m:val="center"/>
              </m:oMathParaPr>
              <m:oMath>
                <m:r>
                  <m:rPr>
                    <m:sty m:val="bi"/>
                  </m:rPr>
                  <w:rPr>
                    <w:rFonts w:ascii="Cambria Math" w:hAnsi="Cambria Math"/>
                    <w:color w:val="1F497D" w:themeColor="text2"/>
                    <w:sz w:val="32"/>
                    <w:szCs w:val="32"/>
                  </w:rPr>
                  <m:t>S</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E</m:t>
                </m:r>
              </m:oMath>
            </m:oMathPara>
          </w:p>
        </w:tc>
      </w:tr>
      <w:tr w:rsidR="009850D3" w14:paraId="7E1FE39B" w14:textId="77777777" w:rsidTr="00EA2762">
        <w:trPr>
          <w:cantSplit/>
        </w:trPr>
        <w:tc>
          <w:tcPr>
            <w:tcW w:w="1372" w:type="dxa"/>
            <w:vAlign w:val="center"/>
          </w:tcPr>
          <w:p w14:paraId="29B48678" w14:textId="77777777" w:rsidR="00675322" w:rsidRPr="00971E94" w:rsidRDefault="00675322" w:rsidP="00980304">
            <w:pPr>
              <w:rPr>
                <w:b/>
              </w:rPr>
            </w:pPr>
            <w:r w:rsidRPr="00971E94">
              <w:rPr>
                <w:b/>
              </w:rPr>
              <w:t>Parameter</w:t>
            </w:r>
          </w:p>
        </w:tc>
        <w:tc>
          <w:tcPr>
            <w:tcW w:w="3140" w:type="dxa"/>
            <w:vAlign w:val="center"/>
          </w:tcPr>
          <w:p w14:paraId="0D977FD7" w14:textId="77777777" w:rsidR="00675322" w:rsidRPr="005A1F43" w:rsidRDefault="00675322" w:rsidP="00980304">
            <w:pPr>
              <w:rPr>
                <w:b/>
              </w:rPr>
            </w:pPr>
            <w:r w:rsidRPr="005A1F43">
              <w:rPr>
                <w:b/>
              </w:rPr>
              <w:t>Description</w:t>
            </w:r>
          </w:p>
        </w:tc>
        <w:tc>
          <w:tcPr>
            <w:tcW w:w="0" w:type="auto"/>
            <w:vAlign w:val="center"/>
          </w:tcPr>
          <w:p w14:paraId="08101135" w14:textId="77777777" w:rsidR="00675322" w:rsidRPr="005A1F43" w:rsidRDefault="00675322" w:rsidP="00980304">
            <w:pPr>
              <w:rPr>
                <w:b/>
              </w:rPr>
            </w:pPr>
            <w:r w:rsidRPr="005A1F43">
              <w:rPr>
                <w:b/>
              </w:rPr>
              <w:t>Base Case</w:t>
            </w:r>
          </w:p>
        </w:tc>
        <w:tc>
          <w:tcPr>
            <w:tcW w:w="0" w:type="auto"/>
            <w:vAlign w:val="center"/>
          </w:tcPr>
          <w:p w14:paraId="6B70D746" w14:textId="77777777" w:rsidR="00675322" w:rsidRPr="005A1F43" w:rsidRDefault="00675322" w:rsidP="00980304">
            <w:pPr>
              <w:rPr>
                <w:b/>
              </w:rPr>
            </w:pPr>
            <w:r w:rsidRPr="005A1F43">
              <w:rPr>
                <w:b/>
              </w:rPr>
              <w:t>Range</w:t>
            </w:r>
            <w:r w:rsidRPr="005A1F43">
              <w:rPr>
                <w:rStyle w:val="FootnoteReference"/>
                <w:b/>
              </w:rPr>
              <w:footnoteReference w:id="1"/>
            </w:r>
          </w:p>
        </w:tc>
        <w:tc>
          <w:tcPr>
            <w:tcW w:w="0" w:type="auto"/>
            <w:vAlign w:val="center"/>
          </w:tcPr>
          <w:p w14:paraId="62FF7B09" w14:textId="77777777" w:rsidR="00675322" w:rsidRPr="005A1F43" w:rsidRDefault="00675322" w:rsidP="00980304">
            <w:pPr>
              <w:rPr>
                <w:b/>
              </w:rPr>
            </w:pPr>
            <w:r w:rsidRPr="005A1F43">
              <w:rPr>
                <w:b/>
              </w:rPr>
              <w:t>Source</w:t>
            </w:r>
            <w:r>
              <w:rPr>
                <w:rStyle w:val="FootnoteReference"/>
                <w:b/>
              </w:rPr>
              <w:footnoteReference w:id="2"/>
            </w:r>
          </w:p>
        </w:tc>
      </w:tr>
      <w:tr w:rsidR="009850D3" w14:paraId="015A65FB" w14:textId="77777777" w:rsidTr="00EA2762">
        <w:trPr>
          <w:cantSplit/>
        </w:trPr>
        <w:tc>
          <w:tcPr>
            <w:tcW w:w="1372" w:type="dxa"/>
            <w:vAlign w:val="center"/>
          </w:tcPr>
          <w:p w14:paraId="286B9B42" w14:textId="77777777" w:rsidR="00675322" w:rsidRDefault="00601040" w:rsidP="00980304">
            <m:oMathPara>
              <m:oMath>
                <m:sSub>
                  <m:sSubPr>
                    <m:ctrlPr>
                      <w:rPr>
                        <w:rFonts w:ascii="Cambria Math" w:hAnsi="Cambria Math"/>
                        <w:i/>
                      </w:rPr>
                    </m:ctrlPr>
                  </m:sSubPr>
                  <m:e>
                    <m:r>
                      <w:rPr>
                        <w:rFonts w:ascii="Cambria Math" w:hAnsi="Cambria Math"/>
                      </w:rPr>
                      <m:t>β</m:t>
                    </m:r>
                  </m:e>
                  <m:sub>
                    <m:r>
                      <w:rPr>
                        <w:rFonts w:ascii="Cambria Math" w:hAnsi="Cambria Math"/>
                      </w:rPr>
                      <m:t>f</m:t>
                    </m:r>
                  </m:sub>
                </m:sSub>
              </m:oMath>
            </m:oMathPara>
          </w:p>
        </w:tc>
        <w:tc>
          <w:tcPr>
            <w:tcW w:w="3140" w:type="dxa"/>
            <w:vAlign w:val="center"/>
          </w:tcPr>
          <w:p w14:paraId="433006D2" w14:textId="77777777" w:rsidR="00675322" w:rsidRDefault="00675322" w:rsidP="00980304">
            <w:r>
              <w:t>Transmission probability per partnership</w:t>
            </w:r>
          </w:p>
          <w:p w14:paraId="248289F2" w14:textId="77777777" w:rsidR="00675322" w:rsidRDefault="00675322" w:rsidP="00980304">
            <w:r>
              <w:t xml:space="preserve"> (male </w:t>
            </w:r>
            <m:oMath>
              <m:r>
                <w:rPr>
                  <w:rFonts w:ascii="Cambria Math" w:hAnsi="Cambria Math"/>
                </w:rPr>
                <m:t>→</m:t>
              </m:r>
            </m:oMath>
            <w:r>
              <w:t xml:space="preserve"> female)</w:t>
            </w:r>
          </w:p>
        </w:tc>
        <w:tc>
          <w:tcPr>
            <w:tcW w:w="0" w:type="auto"/>
            <w:vAlign w:val="center"/>
          </w:tcPr>
          <w:p w14:paraId="3EF2D2B8" w14:textId="77777777" w:rsidR="00675322" w:rsidRDefault="00675322" w:rsidP="00980304">
            <w:r>
              <w:t>85%</w:t>
            </w:r>
          </w:p>
        </w:tc>
        <w:tc>
          <w:tcPr>
            <w:tcW w:w="0" w:type="auto"/>
            <w:vAlign w:val="center"/>
          </w:tcPr>
          <w:p w14:paraId="048AB377" w14:textId="77777777" w:rsidR="00675322" w:rsidRDefault="00675322" w:rsidP="00980304">
            <w:pPr>
              <w:rPr>
                <w:color w:val="000000"/>
                <w:shd w:val="clear" w:color="auto" w:fill="FFFFFF"/>
              </w:rPr>
            </w:pPr>
            <w:r>
              <w:rPr>
                <w:color w:val="000000"/>
                <w:shd w:val="clear" w:color="auto" w:fill="FFFFFF"/>
              </w:rPr>
              <w:t>60 – 100%</w:t>
            </w:r>
          </w:p>
        </w:tc>
        <w:tc>
          <w:tcPr>
            <w:tcW w:w="0" w:type="auto"/>
            <w:vAlign w:val="center"/>
          </w:tcPr>
          <w:p w14:paraId="58138ECE" w14:textId="1473DA0B" w:rsidR="00675322" w:rsidRDefault="00B202B0" w:rsidP="00B202B0">
            <w:r>
              <w:fldChar w:fldCharType="begin"/>
            </w:r>
            <w:r w:rsidR="001E1710">
              <w:instrText xml:space="preserve"> ADDIN EN.CITE &lt;EndNote&gt;&lt;Cite ExcludeAuth="1" ExcludeYear="1"&gt;&lt;Author&gt;ASHM&lt;/Author&gt;&lt;RecNum&gt;3734&lt;/RecNum&gt;&lt;DisplayText&gt;&lt;style face="superscript"&gt;1 2&lt;/style&gt;&lt;/DisplayText&gt;&lt;record&gt;&lt;rec-number&gt;3734&lt;/rec-number&gt;&lt;foreign-keys&gt;&lt;key app="EN" db-id="2arzpv9pv25wrded5p0p0xfosad09td55r0p" timestamp="1476166830"&gt;3734&lt;/key&gt;&lt;/foreign-keys&gt;&lt;ref-type name="Web Page"&gt;12&lt;/ref-type&gt;&lt;contributors&gt;&lt;authors&gt;&lt;author&gt;ASHM,&lt;/author&gt;&lt;/authors&gt;&lt;/contributors&gt;&lt;titles&gt;&lt;title&gt;Trichomoniasis&lt;/title&gt;&lt;/titles&gt;&lt;volume&gt;2016&lt;/volume&gt;&lt;number&gt;11 Oct&lt;/number&gt;&lt;dates&gt;&lt;/dates&gt;&lt;urls&gt;&lt;related-urls&gt;&lt;url&gt;http://contacttracing.ashm.org.au/conditions/when-contact-tracing-is-recommended/trichomoniasis&lt;/url&gt;&lt;/related-urls&gt;&lt;/urls&gt;&lt;/record&gt;&lt;/Cite&gt;&lt;Cite&gt;&lt;Author&gt;Ali&lt;/Author&gt;&lt;Year&gt;2011&lt;/Year&gt;&lt;RecNum&gt;3733&lt;/RecNum&gt;&lt;record&gt;&lt;rec-number&gt;3733&lt;/rec-number&gt;&lt;foreign-keys&gt;&lt;key app="EN" db-id="2arzpv9pv25wrded5p0p0xfosad09td55r0p" timestamp="1476165896"&gt;3733&lt;/key&gt;&lt;/foreign-keys&gt;&lt;ref-type name="Book Section"&gt;5&lt;/ref-type&gt;&lt;contributors&gt;&lt;authors&gt;&lt;author&gt;Ali, Izzat S&lt;/author&gt;&lt;author&gt;Klassen-Fischer, Mary K&lt;/author&gt;&lt;/authors&gt;&lt;secondary-authors&gt;&lt;author&gt;Meyers, Wayne M&lt;/author&gt;&lt;author&gt;Firpo, Adolfo&lt;/author&gt;&lt;author&gt;Wear, Douglas J&lt;/author&gt;&lt;/secondary-authors&gt;&lt;/contributors&gt;&lt;titles&gt;&lt;title&gt;Trichomoniasis&lt;/title&gt;&lt;secondary-title&gt;Topics on the Pathology of Protozoan and Invasive Arthropod Diseases&lt;/secondary-title&gt;&lt;/titles&gt;&lt;section&gt;7&lt;/section&gt;&lt;dates&gt;&lt;year&gt;2011&lt;/year&gt;&lt;/dates&gt;&lt;publisher&gt;ARMED FORCES INST OF PATHOLOGY WASHINGTON DC&lt;/publisher&gt;&lt;urls&gt;&lt;related-urls&gt;&lt;url&gt;http://www.dtic.mil/dtic/tr/fulltext/u2/a547776.pdf&lt;/url&gt;&lt;/related-urls&gt;&lt;/urls&gt;&lt;/record&gt;&lt;/Cite&gt;&lt;/EndNote&gt;</w:instrText>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2" w:tooltip="Ali, 2011 #3733" w:history="1">
              <w:r w:rsidR="001E1710" w:rsidRPr="001E1710">
                <w:rPr>
                  <w:rStyle w:val="Hyperlink"/>
                  <w:noProof/>
                  <w:vertAlign w:val="superscript"/>
                </w:rPr>
                <w:t>2</w:t>
              </w:r>
            </w:hyperlink>
            <w:r>
              <w:fldChar w:fldCharType="end"/>
            </w:r>
          </w:p>
        </w:tc>
      </w:tr>
      <w:tr w:rsidR="00AD5F08" w14:paraId="03F4D6D7" w14:textId="77777777" w:rsidTr="00EA2762">
        <w:trPr>
          <w:cantSplit/>
        </w:trPr>
        <w:tc>
          <w:tcPr>
            <w:tcW w:w="1372" w:type="dxa"/>
            <w:vAlign w:val="center"/>
          </w:tcPr>
          <w:p w14:paraId="04070C4E" w14:textId="77777777" w:rsidR="001D2851" w:rsidRPr="00971E94" w:rsidRDefault="001D2851" w:rsidP="00652F98">
            <w:pPr>
              <w:rPr>
                <w:b/>
              </w:rPr>
            </w:pPr>
            <w:r w:rsidRPr="00971E94">
              <w:rPr>
                <w:b/>
              </w:rPr>
              <w:t>Parameter</w:t>
            </w:r>
          </w:p>
        </w:tc>
        <w:tc>
          <w:tcPr>
            <w:tcW w:w="3140" w:type="dxa"/>
            <w:vAlign w:val="center"/>
          </w:tcPr>
          <w:p w14:paraId="1D6FAFB5" w14:textId="77777777" w:rsidR="001D2851" w:rsidRPr="005A1F43" w:rsidRDefault="001D2851" w:rsidP="00652F98">
            <w:pPr>
              <w:rPr>
                <w:b/>
              </w:rPr>
            </w:pPr>
            <w:r w:rsidRPr="005A1F43">
              <w:rPr>
                <w:b/>
              </w:rPr>
              <w:t>Description</w:t>
            </w:r>
          </w:p>
        </w:tc>
        <w:tc>
          <w:tcPr>
            <w:tcW w:w="0" w:type="auto"/>
            <w:gridSpan w:val="3"/>
            <w:vAlign w:val="center"/>
          </w:tcPr>
          <w:p w14:paraId="60B46789" w14:textId="77777777" w:rsidR="001D2851" w:rsidRDefault="001D2851" w:rsidP="00980304">
            <w:r>
              <w:rPr>
                <w:b/>
              </w:rPr>
              <w:t>Value</w:t>
            </w:r>
          </w:p>
        </w:tc>
      </w:tr>
      <w:tr w:rsidR="00AD5F08" w14:paraId="221ECBD3" w14:textId="77777777" w:rsidTr="00EA2762">
        <w:trPr>
          <w:cantSplit/>
        </w:trPr>
        <w:tc>
          <w:tcPr>
            <w:tcW w:w="1372" w:type="dxa"/>
            <w:vAlign w:val="center"/>
          </w:tcPr>
          <w:p w14:paraId="62E2ACA7" w14:textId="77777777" w:rsidR="001D2851" w:rsidRDefault="00601040" w:rsidP="00652F98">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f,a</m:t>
                    </m:r>
                  </m:sub>
                </m:sSub>
              </m:oMath>
            </m:oMathPara>
          </w:p>
        </w:tc>
        <w:tc>
          <w:tcPr>
            <w:tcW w:w="3140" w:type="dxa"/>
            <w:vAlign w:val="center"/>
          </w:tcPr>
          <w:p w14:paraId="2D066580" w14:textId="77777777" w:rsidR="001D2851" w:rsidRDefault="001D2851" w:rsidP="00652F98">
            <w:r>
              <w:t>Force of infection (female)</w:t>
            </w:r>
          </w:p>
        </w:tc>
        <w:tc>
          <w:tcPr>
            <w:tcW w:w="0" w:type="auto"/>
            <w:gridSpan w:val="3"/>
            <w:vAlign w:val="center"/>
          </w:tcPr>
          <w:p w14:paraId="6970A961" w14:textId="1B7719C9" w:rsidR="001D2851" w:rsidRDefault="001D2851" w:rsidP="00930118">
            <w:r>
              <w:rPr>
                <w:rFonts w:ascii="Calibri" w:eastAsia="Calibri" w:hAnsi="Calibri" w:cs="Times New Roman"/>
              </w:rPr>
              <w:t xml:space="preserve">See </w:t>
            </w:r>
            <w:r w:rsidR="00930118">
              <w:rPr>
                <w:rFonts w:ascii="Calibri" w:eastAsia="Calibri" w:hAnsi="Calibri" w:cs="Times New Roman"/>
              </w:rPr>
              <w:t>text</w:t>
            </w:r>
            <w:r>
              <w:rPr>
                <w:rFonts w:ascii="Calibri" w:eastAsia="Calibri" w:hAnsi="Calibri" w:cs="Times New Roman"/>
              </w:rPr>
              <w:t xml:space="preserve"> under the heading “</w:t>
            </w:r>
            <w:r>
              <w:rPr>
                <w:rFonts w:ascii="Calibri" w:eastAsia="Calibri" w:hAnsi="Calibri" w:cs="Times New Roman"/>
              </w:rPr>
              <w:fldChar w:fldCharType="begin"/>
            </w:r>
            <w:r>
              <w:rPr>
                <w:rFonts w:ascii="Calibri" w:eastAsia="Calibri" w:hAnsi="Calibri" w:cs="Times New Roman"/>
              </w:rPr>
              <w:instrText xml:space="preserve"> REF _Ref463944875 \h </w:instrText>
            </w:r>
            <w:r w:rsidR="00376284">
              <w:rPr>
                <w:rFonts w:ascii="Calibri" w:eastAsia="Calibri" w:hAnsi="Calibri" w:cs="Times New Roman"/>
              </w:rPr>
              <w:instrText xml:space="preserve"> \* MERGEFORMAT </w:instrText>
            </w:r>
            <w:r>
              <w:rPr>
                <w:rFonts w:ascii="Calibri" w:eastAsia="Calibri" w:hAnsi="Calibri" w:cs="Times New Roman"/>
              </w:rPr>
            </w:r>
            <w:r>
              <w:rPr>
                <w:rFonts w:ascii="Calibri" w:eastAsia="Calibri" w:hAnsi="Calibri" w:cs="Times New Roman"/>
              </w:rPr>
              <w:fldChar w:fldCharType="separate"/>
            </w:r>
            <w:r w:rsidR="00FB758E">
              <w:t xml:space="preserve">Force of Infection  </w:t>
            </w:r>
            <m:oMath>
              <m:r>
                <m:rPr>
                  <m:sty m:val="p"/>
                </m:rPr>
                <w:rPr>
                  <w:rFonts w:ascii="Cambria Math" w:hAnsi="Cambria Math"/>
                </w:rPr>
                <m:t>λ</m:t>
              </m:r>
            </m:oMath>
            <w:r>
              <w:rPr>
                <w:rFonts w:ascii="Calibri" w:eastAsia="Calibri" w:hAnsi="Calibri" w:cs="Times New Roman"/>
              </w:rPr>
              <w:fldChar w:fldCharType="end"/>
            </w:r>
            <w:r>
              <w:rPr>
                <w:rFonts w:ascii="Calibri" w:eastAsia="Calibri" w:hAnsi="Calibri" w:cs="Times New Roman"/>
              </w:rPr>
              <w:t>”</w:t>
            </w:r>
          </w:p>
        </w:tc>
      </w:tr>
      <w:tr w:rsidR="001D2851" w14:paraId="0E63171D" w14:textId="77777777" w:rsidTr="00980304">
        <w:trPr>
          <w:cantSplit/>
        </w:trPr>
        <w:tc>
          <w:tcPr>
            <w:tcW w:w="0" w:type="auto"/>
            <w:gridSpan w:val="5"/>
            <w:shd w:val="clear" w:color="auto" w:fill="DBE5F1" w:themeFill="accent1" w:themeFillTint="33"/>
            <w:vAlign w:val="center"/>
          </w:tcPr>
          <w:p w14:paraId="127E3279" w14:textId="30A55E49" w:rsidR="001D2851" w:rsidRPr="00953538" w:rsidRDefault="001D2851" w:rsidP="00475562">
            <w:pPr>
              <w:rPr>
                <w:sz w:val="32"/>
                <w:szCs w:val="32"/>
              </w:rPr>
            </w:pPr>
            <m:oMathPara>
              <m:oMathParaPr>
                <m:jc m:val="center"/>
              </m:oMathParaPr>
              <m:oMath>
                <m:r>
                  <m:rPr>
                    <m:sty m:val="bi"/>
                  </m:rPr>
                  <w:rPr>
                    <w:rFonts w:ascii="Cambria Math" w:hAnsi="Cambria Math"/>
                    <w:color w:val="1F497D" w:themeColor="text2"/>
                    <w:sz w:val="32"/>
                    <w:szCs w:val="32"/>
                  </w:rPr>
                  <m:t>E</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A/Y</m:t>
                </m:r>
              </m:oMath>
            </m:oMathPara>
          </w:p>
        </w:tc>
      </w:tr>
      <w:tr w:rsidR="009850D3" w14:paraId="19505B0C" w14:textId="77777777" w:rsidTr="00980304">
        <w:trPr>
          <w:cantSplit/>
        </w:trPr>
        <w:tc>
          <w:tcPr>
            <w:tcW w:w="0" w:type="auto"/>
            <w:vAlign w:val="center"/>
          </w:tcPr>
          <w:p w14:paraId="0A7A6E22" w14:textId="77777777" w:rsidR="001D2851" w:rsidRPr="00971E94" w:rsidRDefault="001D2851" w:rsidP="00980304">
            <w:pPr>
              <w:rPr>
                <w:b/>
              </w:rPr>
            </w:pPr>
            <w:r w:rsidRPr="00971E94">
              <w:rPr>
                <w:b/>
              </w:rPr>
              <w:t>Parameter</w:t>
            </w:r>
          </w:p>
        </w:tc>
        <w:tc>
          <w:tcPr>
            <w:tcW w:w="0" w:type="auto"/>
            <w:vAlign w:val="center"/>
          </w:tcPr>
          <w:p w14:paraId="15DFC37B" w14:textId="77777777" w:rsidR="001D2851" w:rsidRPr="005A1F43" w:rsidRDefault="001D2851" w:rsidP="00980304">
            <w:pPr>
              <w:rPr>
                <w:b/>
              </w:rPr>
            </w:pPr>
            <w:r w:rsidRPr="005A1F43">
              <w:rPr>
                <w:b/>
              </w:rPr>
              <w:t>Description</w:t>
            </w:r>
          </w:p>
        </w:tc>
        <w:tc>
          <w:tcPr>
            <w:tcW w:w="0" w:type="auto"/>
            <w:vAlign w:val="center"/>
          </w:tcPr>
          <w:p w14:paraId="445AF0D8" w14:textId="77777777" w:rsidR="001D2851" w:rsidRPr="005A1F43" w:rsidRDefault="001D2851" w:rsidP="00980304">
            <w:pPr>
              <w:rPr>
                <w:b/>
              </w:rPr>
            </w:pPr>
            <w:r w:rsidRPr="005A1F43">
              <w:rPr>
                <w:b/>
              </w:rPr>
              <w:t>Base Case</w:t>
            </w:r>
          </w:p>
        </w:tc>
        <w:tc>
          <w:tcPr>
            <w:tcW w:w="0" w:type="auto"/>
            <w:vAlign w:val="center"/>
          </w:tcPr>
          <w:p w14:paraId="6FD659EB" w14:textId="77777777" w:rsidR="001D2851" w:rsidRPr="005A1F43" w:rsidRDefault="001D2851" w:rsidP="00980304">
            <w:pPr>
              <w:rPr>
                <w:b/>
              </w:rPr>
            </w:pPr>
            <w:r w:rsidRPr="005A1F43">
              <w:rPr>
                <w:b/>
              </w:rPr>
              <w:t>Range</w:t>
            </w:r>
          </w:p>
        </w:tc>
        <w:tc>
          <w:tcPr>
            <w:tcW w:w="0" w:type="auto"/>
            <w:vAlign w:val="center"/>
          </w:tcPr>
          <w:p w14:paraId="0D448934" w14:textId="77777777" w:rsidR="001D2851" w:rsidRPr="005A1F43" w:rsidRDefault="001D2851" w:rsidP="00980304">
            <w:pPr>
              <w:rPr>
                <w:b/>
              </w:rPr>
            </w:pPr>
            <w:r w:rsidRPr="005A1F43">
              <w:rPr>
                <w:b/>
              </w:rPr>
              <w:t>Source</w:t>
            </w:r>
          </w:p>
        </w:tc>
      </w:tr>
      <w:tr w:rsidR="009850D3" w14:paraId="30D92D3C" w14:textId="77777777" w:rsidTr="00980304">
        <w:trPr>
          <w:cantSplit/>
        </w:trPr>
        <w:tc>
          <w:tcPr>
            <w:tcW w:w="0" w:type="auto"/>
            <w:vAlign w:val="center"/>
          </w:tcPr>
          <w:p w14:paraId="3AC195F4" w14:textId="77777777" w:rsidR="001D2851" w:rsidRDefault="00601040" w:rsidP="00980304">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oMath>
            </m:oMathPara>
          </w:p>
        </w:tc>
        <w:tc>
          <w:tcPr>
            <w:tcW w:w="0" w:type="auto"/>
            <w:vAlign w:val="center"/>
          </w:tcPr>
          <w:p w14:paraId="2FA28D21" w14:textId="7BB65B78" w:rsidR="001D2851" w:rsidRDefault="001D2851" w:rsidP="0039001B">
            <w:r>
              <w:t xml:space="preserve">Mean </w:t>
            </w:r>
            <w:r w:rsidR="0039001B">
              <w:t xml:space="preserve">duration </w:t>
            </w:r>
            <w:r>
              <w:t xml:space="preserve">of </w:t>
            </w:r>
            <w:r w:rsidR="0039001B">
              <w:t>i</w:t>
            </w:r>
            <w:r>
              <w:t xml:space="preserve">ncubation </w:t>
            </w:r>
            <w:r w:rsidR="0039001B">
              <w:t>p</w:t>
            </w:r>
            <w:r w:rsidR="00220E65">
              <w:t>eriod</w:t>
            </w:r>
          </w:p>
        </w:tc>
        <w:tc>
          <w:tcPr>
            <w:tcW w:w="0" w:type="auto"/>
            <w:vAlign w:val="center"/>
          </w:tcPr>
          <w:p w14:paraId="0A0CFC84" w14:textId="77777777" w:rsidR="001D2851" w:rsidRDefault="001D2851" w:rsidP="00980304">
            <w:r>
              <w:t>7 days</w:t>
            </w:r>
          </w:p>
        </w:tc>
        <w:tc>
          <w:tcPr>
            <w:tcW w:w="0" w:type="auto"/>
            <w:vAlign w:val="center"/>
          </w:tcPr>
          <w:p w14:paraId="2F3FF90B" w14:textId="77777777" w:rsidR="001D2851" w:rsidRDefault="001D2851" w:rsidP="00980304">
            <w:pPr>
              <w:tabs>
                <w:tab w:val="left" w:pos="1352"/>
              </w:tabs>
            </w:pPr>
            <w:r>
              <w:t>3-28 days</w:t>
            </w:r>
            <w:r>
              <w:tab/>
            </w:r>
          </w:p>
        </w:tc>
        <w:tc>
          <w:tcPr>
            <w:tcW w:w="0" w:type="auto"/>
            <w:vAlign w:val="center"/>
          </w:tcPr>
          <w:p w14:paraId="4441F177" w14:textId="6F2C1DB4" w:rsidR="001D2851" w:rsidRDefault="00B202B0" w:rsidP="00B202B0">
            <w:r>
              <w:fldChar w:fldCharType="begin">
                <w:fldData xml:space="preserve">PEVuZE5vdGU+PENpdGUgRXhjbHVkZUF1dGg9IjEiIEV4Y2x1ZGVZZWFyPSIxIj48QXV0aG9yPkFT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</w:fldData>
              </w:fldChar>
            </w:r>
            <w:r w:rsidR="001E1710">
              <w:instrText xml:space="preserve"> ADDIN EN.CITE </w:instrText>
            </w:r>
            <w:r w:rsidR="001E1710">
              <w:fldChar w:fldCharType="begin">
                <w:fldData xml:space="preserve">PEVuZE5vdGU+PENpdGUgRXhjbHVkZUF1dGg9IjEiIEV4Y2x1ZGVZZWFyPSIxIj48QXV0aG9yPkFT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</w:fldData>
              </w:fldChar>
            </w:r>
            <w:r w:rsidR="001E1710">
              <w:instrText xml:space="preserve"> ADDIN EN.CITE.DATA </w:instrText>
            </w:r>
            <w:r w:rsidR="001E1710">
              <w:fldChar w:fldCharType="end"/>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3" w:tooltip="Meites, 2013 #3735" w:history="1">
              <w:r w:rsidR="001E1710" w:rsidRPr="001E1710">
                <w:rPr>
                  <w:rStyle w:val="Hyperlink"/>
                  <w:noProof/>
                  <w:vertAlign w:val="superscript"/>
                </w:rPr>
                <w:t>3-5</w:t>
              </w:r>
            </w:hyperlink>
            <w:r>
              <w:fldChar w:fldCharType="end"/>
            </w:r>
          </w:p>
        </w:tc>
      </w:tr>
      <w:tr w:rsidR="00861247" w14:paraId="05BFC9F0" w14:textId="77777777" w:rsidTr="00861247">
        <w:trPr>
          <w:cantSplit/>
          <w:trHeight w:val="736"/>
        </w:trPr>
        <w:tc>
          <w:tcPr>
            <w:tcW w:w="0" w:type="auto"/>
            <w:vAlign w:val="center"/>
          </w:tcPr>
          <w:p w14:paraId="16A929D2" w14:textId="77777777" w:rsidR="00861247" w:rsidRPr="008B1D01" w:rsidRDefault="00861247" w:rsidP="00CB2FBE">
            <w:pPr>
              <w:rPr>
                <w:rFonts w:ascii="Calibri" w:eastAsia="Calibri" w:hAnsi="Calibri" w:cs="Times New Roman"/>
                <w:vertAlign w:val="subscript"/>
              </w:rPr>
            </w:pPr>
            <w:r>
              <w:rPr>
                <w:rFonts w:ascii="Calibri" w:eastAsia="Calibri" w:hAnsi="Calibri" w:cs="Times New Roman"/>
              </w:rPr>
              <w:t>PREV</w:t>
            </w:r>
            <w:r>
              <w:rPr>
                <w:rFonts w:ascii="Calibri" w:eastAsia="Calibri" w:hAnsi="Calibri" w:cs="Times New Roman"/>
                <w:vertAlign w:val="subscript"/>
              </w:rPr>
              <w:t xml:space="preserve">HR HPV, U </w:t>
            </w:r>
          </w:p>
        </w:tc>
        <w:tc>
          <w:tcPr>
            <w:tcW w:w="0" w:type="auto"/>
            <w:vAlign w:val="center"/>
          </w:tcPr>
          <w:p w14:paraId="72B61AA7" w14:textId="77777777" w:rsidR="00861247" w:rsidRDefault="00861247" w:rsidP="00B83697">
            <w:r>
              <w:t xml:space="preserve">Prevalence of HR HPV, unvaccinated </w:t>
            </w:r>
          </w:p>
        </w:tc>
        <w:tc>
          <w:tcPr>
            <w:tcW w:w="0" w:type="auto"/>
            <w:vAlign w:val="center"/>
          </w:tcPr>
          <w:p w14:paraId="4F296FCE" w14:textId="77777777" w:rsidR="00861247" w:rsidRDefault="00861247" w:rsidP="00CA5878">
            <w:r>
              <w:t>37.7% at t = 0</w:t>
            </w:r>
          </w:p>
        </w:tc>
        <w:tc>
          <w:tcPr>
            <w:tcW w:w="0" w:type="auto"/>
            <w:gridSpan w:val="2"/>
            <w:vMerge w:val="restart"/>
            <w:vAlign w:val="center"/>
          </w:tcPr>
          <w:p w14:paraId="03B3047C" w14:textId="1D05DC01" w:rsidR="00861247" w:rsidRDefault="00861247" w:rsidP="00861247">
            <w:r w:rsidRPr="0019473F">
              <w:rPr>
                <w:i/>
              </w:rPr>
              <w:t>Assumption</w:t>
            </w:r>
            <w:r>
              <w:rPr>
                <w:i/>
              </w:rPr>
              <w:t xml:space="preserve"> base</w:t>
            </w:r>
            <w:r w:rsidR="00865F73">
              <w:rPr>
                <w:i/>
              </w:rPr>
              <w:t>d</w:t>
            </w:r>
            <w:r>
              <w:rPr>
                <w:i/>
              </w:rPr>
              <w:t xml:space="preserve"> on </w:t>
            </w:r>
            <w:r>
              <w:fldChar w:fldCharType="begin">
                <w:fldData xml:space="preserve">PEVuZE5vdGU+PENpdGU+PEF1dGhvcj5UYWJyaXppPC9BdXRob3I+PFllYXI+MjAxMjwvWWVhcj48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</w:fldData>
              </w:fldChar>
            </w:r>
            <w:r w:rsidR="001E1710">
              <w:instrText xml:space="preserve"> ADDIN EN.CITE </w:instrText>
            </w:r>
            <w:r w:rsidR="001E1710">
              <w:fldChar w:fldCharType="begin">
                <w:fldData xml:space="preserve">PEVuZE5vdGU+PENpdGU+PEF1dGhvcj5UYWJyaXppPC9BdXRob3I+PFllYXI+MjAxMjwvWWVhcj48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</w:fldData>
              </w:fldChar>
            </w:r>
            <w:r w:rsidR="001E1710">
              <w:instrText xml:space="preserve"> ADDIN EN.CITE.DATA </w:instrText>
            </w:r>
            <w:r w:rsidR="001E1710">
              <w:fldChar w:fldCharType="end"/>
            </w:r>
            <w:r>
              <w:fldChar w:fldCharType="separate"/>
            </w:r>
            <w:hyperlink w:anchor="_ENREF_6" w:tooltip="Tabrizi, 2012 #3682" w:history="1">
              <w:r w:rsidR="001E1710" w:rsidRPr="001E1710">
                <w:rPr>
                  <w:rStyle w:val="Hyperlink"/>
                  <w:noProof/>
                  <w:vertAlign w:val="superscript"/>
                </w:rPr>
                <w:t>6</w:t>
              </w:r>
            </w:hyperlink>
            <w:r w:rsidR="001E1710" w:rsidRPr="001E1710">
              <w:rPr>
                <w:noProof/>
                <w:vertAlign w:val="superscript"/>
              </w:rPr>
              <w:t xml:space="preserve"> </w:t>
            </w:r>
            <w:hyperlink w:anchor="_ENREF_7" w:tooltip="Tabrizi, 2014 #3727" w:history="1">
              <w:r w:rsidR="001E1710" w:rsidRPr="001E1710">
                <w:rPr>
                  <w:rStyle w:val="Hyperlink"/>
                  <w:noProof/>
                  <w:vertAlign w:val="superscript"/>
                </w:rPr>
                <w:t>7</w:t>
              </w:r>
            </w:hyperlink>
            <w:r>
              <w:fldChar w:fldCharType="end"/>
            </w:r>
            <w:r>
              <w:rPr>
                <w:i/>
              </w:rPr>
              <w:t xml:space="preserve"> , see text under HR HPV prevalence</w:t>
            </w:r>
          </w:p>
        </w:tc>
      </w:tr>
      <w:tr w:rsidR="00861247" w14:paraId="46E4AD50" w14:textId="77777777" w:rsidTr="00861247">
        <w:trPr>
          <w:cantSplit/>
          <w:trHeight w:val="736"/>
        </w:trPr>
        <w:tc>
          <w:tcPr>
            <w:tcW w:w="0" w:type="auto"/>
            <w:vAlign w:val="center"/>
          </w:tcPr>
          <w:p w14:paraId="29B2BB34" w14:textId="77777777" w:rsidR="00861247" w:rsidRPr="008B1D01" w:rsidRDefault="00861247" w:rsidP="00980304">
            <w:pPr>
              <w:rPr>
                <w:rFonts w:ascii="Calibri" w:eastAsia="Calibri" w:hAnsi="Calibri" w:cs="Times New Roman"/>
                <w:vertAlign w:val="subscript"/>
              </w:rPr>
            </w:pPr>
            <w:r>
              <w:rPr>
                <w:rFonts w:ascii="Calibri" w:eastAsia="Calibri" w:hAnsi="Calibri" w:cs="Times New Roman"/>
              </w:rPr>
              <w:t>PREV</w:t>
            </w:r>
            <w:r>
              <w:rPr>
                <w:rFonts w:ascii="Calibri" w:eastAsia="Calibri" w:hAnsi="Calibri" w:cs="Times New Roman"/>
                <w:vertAlign w:val="subscript"/>
              </w:rPr>
              <w:t>HR HPV,V</w:t>
            </w:r>
          </w:p>
        </w:tc>
        <w:tc>
          <w:tcPr>
            <w:tcW w:w="0" w:type="auto"/>
            <w:vAlign w:val="center"/>
          </w:tcPr>
          <w:p w14:paraId="48C48A83" w14:textId="77777777" w:rsidR="00861247" w:rsidRDefault="00861247" w:rsidP="00B83697">
            <w:r>
              <w:t xml:space="preserve">Prevalence of HR HPV, vaccinated </w:t>
            </w:r>
          </w:p>
        </w:tc>
        <w:tc>
          <w:tcPr>
            <w:tcW w:w="0" w:type="auto"/>
            <w:vAlign w:val="center"/>
          </w:tcPr>
          <w:p w14:paraId="3702AE83" w14:textId="77777777" w:rsidR="00861247" w:rsidRDefault="00861247" w:rsidP="00B83697">
            <w:r>
              <w:t>22.8% at t = 0</w:t>
            </w:r>
          </w:p>
        </w:tc>
        <w:tc>
          <w:tcPr>
            <w:tcW w:w="0" w:type="auto"/>
            <w:gridSpan w:val="2"/>
            <w:vMerge/>
            <w:vAlign w:val="center"/>
          </w:tcPr>
          <w:p w14:paraId="7CEDB925" w14:textId="77777777" w:rsidR="00861247" w:rsidRDefault="00861247" w:rsidP="00B202B0"/>
        </w:tc>
      </w:tr>
      <w:tr w:rsidR="009850D3" w14:paraId="43E5836A" w14:textId="77777777" w:rsidTr="00980304">
        <w:trPr>
          <w:cantSplit/>
        </w:trPr>
        <w:tc>
          <w:tcPr>
            <w:tcW w:w="0" w:type="auto"/>
            <w:vAlign w:val="center"/>
          </w:tcPr>
          <w:p w14:paraId="4DD9AD0E" w14:textId="77777777" w:rsidR="001D2851" w:rsidRDefault="00601040" w:rsidP="00980304">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oMath>
            </m:oMathPara>
          </w:p>
        </w:tc>
        <w:tc>
          <w:tcPr>
            <w:tcW w:w="0" w:type="auto"/>
            <w:vAlign w:val="center"/>
          </w:tcPr>
          <w:p w14:paraId="32D0C781" w14:textId="109AA0EA" w:rsidR="001D2851" w:rsidRDefault="001D2851" w:rsidP="00325DA3">
            <w:bookmarkStart w:id="6" w:name="_Hlk490581061"/>
            <w:r>
              <w:t xml:space="preserve">Probability of asymptomatic </w:t>
            </w:r>
            <w:bookmarkEnd w:id="6"/>
            <w:r>
              <w:t>infection</w:t>
            </w:r>
            <w:r w:rsidR="00325DA3">
              <w:t xml:space="preserve"> in female</w:t>
            </w:r>
          </w:p>
        </w:tc>
        <w:tc>
          <w:tcPr>
            <w:tcW w:w="0" w:type="auto"/>
            <w:vAlign w:val="center"/>
          </w:tcPr>
          <w:p w14:paraId="0E827C67" w14:textId="77777777" w:rsidR="001D2851" w:rsidRDefault="001D2851" w:rsidP="00980304">
            <w:pPr>
              <w:rPr>
                <w:color w:val="000000"/>
                <w:shd w:val="clear" w:color="auto" w:fill="FFFFFF"/>
              </w:rPr>
            </w:pPr>
            <w:r>
              <w:rPr>
                <w:color w:val="000000"/>
                <w:shd w:val="clear" w:color="auto" w:fill="FFFFFF"/>
              </w:rPr>
              <w:t>50%</w:t>
            </w:r>
          </w:p>
        </w:tc>
        <w:tc>
          <w:tcPr>
            <w:tcW w:w="0" w:type="auto"/>
            <w:vAlign w:val="center"/>
          </w:tcPr>
          <w:p w14:paraId="3EEB3B68" w14:textId="77777777" w:rsidR="001D2851" w:rsidRDefault="001D2851" w:rsidP="00980304">
            <w:pPr>
              <w:rPr>
                <w:color w:val="000000"/>
                <w:shd w:val="clear" w:color="auto" w:fill="FFFFFF"/>
              </w:rPr>
            </w:pPr>
            <w:r>
              <w:rPr>
                <w:color w:val="000000"/>
                <w:shd w:val="clear" w:color="auto" w:fill="FFFFFF"/>
              </w:rPr>
              <w:t>10 - 85%</w:t>
            </w:r>
          </w:p>
        </w:tc>
        <w:tc>
          <w:tcPr>
            <w:tcW w:w="0" w:type="auto"/>
            <w:vAlign w:val="center"/>
          </w:tcPr>
          <w:p w14:paraId="6152E344" w14:textId="7E24B5EC" w:rsidR="001D2851" w:rsidRDefault="00B202B0" w:rsidP="008221F4">
            <w:r>
              <w:fldChar w:fldCharType="begin">
                <w:fldData xml:space="preserve">PEVuZE5vdGU+PENpdGUgRXhjbHVkZUF1dGg9IjEiIEV4Y2x1ZGVZZWFyPSIxIj48QXV0aG9yPkFT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</w:fldData>
              </w:fldChar>
            </w:r>
            <w:r w:rsidR="001E1710">
              <w:instrText xml:space="preserve"> ADDIN EN.CITE </w:instrText>
            </w:r>
            <w:r w:rsidR="001E1710">
              <w:fldChar w:fldCharType="begin">
                <w:fldData xml:space="preserve">PEVuZE5vdGU+PENpdGUgRXhjbHVkZUF1dGg9IjEiIEV4Y2x1ZGVZZWFyPSIxIj48QXV0aG9yPkFT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</w:fldData>
              </w:fldChar>
            </w:r>
            <w:r w:rsidR="001E1710">
              <w:instrText xml:space="preserve"> ADDIN EN.CITE.DATA </w:instrText>
            </w:r>
            <w:r w:rsidR="001E1710">
              <w:fldChar w:fldCharType="end"/>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3" w:tooltip="Meites, 2013 #3735" w:history="1">
              <w:r w:rsidR="001E1710" w:rsidRPr="001E1710">
                <w:rPr>
                  <w:rStyle w:val="Hyperlink"/>
                  <w:noProof/>
                  <w:vertAlign w:val="superscript"/>
                </w:rPr>
                <w:t>3</w:t>
              </w:r>
            </w:hyperlink>
            <w:r w:rsidR="001E1710" w:rsidRPr="001E1710">
              <w:rPr>
                <w:noProof/>
                <w:vertAlign w:val="superscript"/>
              </w:rPr>
              <w:t xml:space="preserve"> </w:t>
            </w:r>
            <w:hyperlink w:anchor="_ENREF_8" w:tooltip="Lusk, 2010 #320" w:history="1">
              <w:r w:rsidR="001E1710" w:rsidRPr="001E1710">
                <w:rPr>
                  <w:rStyle w:val="Hyperlink"/>
                  <w:noProof/>
                  <w:vertAlign w:val="superscript"/>
                </w:rPr>
                <w:t>8-15</w:t>
              </w:r>
            </w:hyperlink>
            <w:r>
              <w:fldChar w:fldCharType="end"/>
            </w:r>
          </w:p>
        </w:tc>
      </w:tr>
      <w:tr w:rsidR="009850D3" w14:paraId="5CBB62AE" w14:textId="77777777" w:rsidTr="00980304">
        <w:trPr>
          <w:cantSplit/>
        </w:trPr>
        <w:tc>
          <w:tcPr>
            <w:tcW w:w="0" w:type="auto"/>
            <w:vAlign w:val="center"/>
          </w:tcPr>
          <w:p w14:paraId="56EF5FEF" w14:textId="77777777" w:rsidR="001D2851" w:rsidRDefault="00601040" w:rsidP="00980304">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f</m:t>
                    </m:r>
                  </m:sub>
                </m:sSub>
              </m:oMath>
            </m:oMathPara>
          </w:p>
        </w:tc>
        <w:tc>
          <w:tcPr>
            <w:tcW w:w="0" w:type="auto"/>
            <w:vAlign w:val="center"/>
          </w:tcPr>
          <w:p w14:paraId="38403947" w14:textId="171BF6D8" w:rsidR="001D2851" w:rsidRDefault="001D2851" w:rsidP="00980304">
            <w:r>
              <w:t xml:space="preserve">Probability of a symptomatic infected </w:t>
            </w:r>
            <w:r w:rsidR="00325DA3">
              <w:t xml:space="preserve">female </w:t>
            </w:r>
            <w:r>
              <w:t>seeking treatment</w:t>
            </w:r>
          </w:p>
        </w:tc>
        <w:tc>
          <w:tcPr>
            <w:tcW w:w="0" w:type="auto"/>
            <w:vAlign w:val="center"/>
          </w:tcPr>
          <w:p w14:paraId="12E23063" w14:textId="43250518" w:rsidR="001D2851" w:rsidRDefault="004E30A2" w:rsidP="00980304">
            <w:pPr>
              <w:rPr>
                <w:color w:val="000000"/>
                <w:shd w:val="clear" w:color="auto" w:fill="FFFFFF"/>
              </w:rPr>
            </w:pPr>
            <w:r>
              <w:rPr>
                <w:color w:val="000000"/>
                <w:shd w:val="clear" w:color="auto" w:fill="FFFFFF"/>
              </w:rPr>
              <w:t>0.</w:t>
            </w:r>
            <w:r w:rsidR="001D2851">
              <w:rPr>
                <w:color w:val="000000"/>
                <w:shd w:val="clear" w:color="auto" w:fill="FFFFFF"/>
              </w:rPr>
              <w:t>7</w:t>
            </w:r>
          </w:p>
        </w:tc>
        <w:tc>
          <w:tcPr>
            <w:tcW w:w="0" w:type="auto"/>
            <w:vAlign w:val="center"/>
          </w:tcPr>
          <w:p w14:paraId="0A670668" w14:textId="77777777" w:rsidR="001D2851" w:rsidRDefault="001D2851" w:rsidP="00980304">
            <w:pPr>
              <w:rPr>
                <w:color w:val="000000"/>
                <w:shd w:val="clear" w:color="auto" w:fill="FFFFFF"/>
              </w:rPr>
            </w:pPr>
            <w:r>
              <w:rPr>
                <w:color w:val="000000"/>
                <w:shd w:val="clear" w:color="auto" w:fill="FFFFFF"/>
              </w:rPr>
              <w:t xml:space="preserve">0.5 </w:t>
            </w:r>
            <w:r w:rsidR="00B724B9">
              <w:rPr>
                <w:color w:val="000000"/>
                <w:shd w:val="clear" w:color="auto" w:fill="FFFFFF"/>
              </w:rPr>
              <w:t>–</w:t>
            </w:r>
            <w:r>
              <w:rPr>
                <w:color w:val="000000"/>
                <w:shd w:val="clear" w:color="auto" w:fill="FFFFFF"/>
              </w:rPr>
              <w:t xml:space="preserve"> 1</w:t>
            </w:r>
          </w:p>
        </w:tc>
        <w:tc>
          <w:tcPr>
            <w:tcW w:w="0" w:type="auto"/>
            <w:vAlign w:val="center"/>
          </w:tcPr>
          <w:p w14:paraId="2D6D7F5A" w14:textId="77777777" w:rsidR="001D2851" w:rsidRPr="0019473F" w:rsidRDefault="001D2851" w:rsidP="00980304">
            <w:pPr>
              <w:rPr>
                <w:i/>
              </w:rPr>
            </w:pPr>
            <w:r w:rsidRPr="0019473F">
              <w:rPr>
                <w:i/>
              </w:rPr>
              <w:t>Assumption</w:t>
            </w:r>
          </w:p>
        </w:tc>
      </w:tr>
      <w:tr w:rsidR="009850D3" w14:paraId="39554784" w14:textId="77777777" w:rsidTr="00980304">
        <w:trPr>
          <w:cantSplit/>
        </w:trPr>
        <w:tc>
          <w:tcPr>
            <w:tcW w:w="0" w:type="auto"/>
            <w:vAlign w:val="center"/>
          </w:tcPr>
          <w:p w14:paraId="1BC595E3" w14:textId="77777777" w:rsidR="001D2851" w:rsidRDefault="001D2851" w:rsidP="00980304">
            <w:pPr>
              <w:rPr>
                <w:rFonts w:ascii="Calibri" w:eastAsia="Calibri" w:hAnsi="Calibri" w:cs="Times New Roman"/>
              </w:rPr>
            </w:pPr>
            <w:r w:rsidRPr="00971E94">
              <w:rPr>
                <w:b/>
              </w:rPr>
              <w:t>Parameter</w:t>
            </w:r>
          </w:p>
        </w:tc>
        <w:tc>
          <w:tcPr>
            <w:tcW w:w="0" w:type="auto"/>
            <w:vAlign w:val="center"/>
          </w:tcPr>
          <w:p w14:paraId="0613F5CB" w14:textId="77777777" w:rsidR="001D2851" w:rsidRDefault="001D2851" w:rsidP="00980304">
            <w:r w:rsidRPr="005A1F43">
              <w:rPr>
                <w:b/>
              </w:rPr>
              <w:t>Description</w:t>
            </w:r>
          </w:p>
        </w:tc>
        <w:tc>
          <w:tcPr>
            <w:tcW w:w="0" w:type="auto"/>
            <w:vAlign w:val="center"/>
          </w:tcPr>
          <w:p w14:paraId="46C9156F" w14:textId="77777777" w:rsidR="001D2851" w:rsidRDefault="001D2851" w:rsidP="00980304">
            <w:r>
              <w:rPr>
                <w:b/>
              </w:rPr>
              <w:t>Vaccination status</w:t>
            </w:r>
          </w:p>
        </w:tc>
        <w:tc>
          <w:tcPr>
            <w:tcW w:w="0" w:type="auto"/>
            <w:vAlign w:val="center"/>
          </w:tcPr>
          <w:p w14:paraId="2B480F01" w14:textId="77777777" w:rsidR="001D2851" w:rsidRPr="005A1F43" w:rsidRDefault="001D2851" w:rsidP="00980304">
            <w:pPr>
              <w:rPr>
                <w:b/>
              </w:rPr>
            </w:pPr>
            <w:r>
              <w:rPr>
                <w:b/>
              </w:rPr>
              <w:t>Formula</w:t>
            </w:r>
          </w:p>
        </w:tc>
        <w:tc>
          <w:tcPr>
            <w:tcW w:w="0" w:type="auto"/>
            <w:vAlign w:val="center"/>
          </w:tcPr>
          <w:p w14:paraId="06745E60" w14:textId="77777777" w:rsidR="001D2851" w:rsidRPr="005A1F43" w:rsidRDefault="001D2851" w:rsidP="00980304">
            <w:pPr>
              <w:rPr>
                <w:b/>
              </w:rPr>
            </w:pPr>
            <w:r>
              <w:rPr>
                <w:b/>
              </w:rPr>
              <w:t>Value</w:t>
            </w:r>
          </w:p>
        </w:tc>
      </w:tr>
      <w:tr w:rsidR="009850D3" w14:paraId="22AD8C55" w14:textId="77777777" w:rsidTr="00EA1392">
        <w:trPr>
          <w:cantSplit/>
          <w:trHeight w:val="1096"/>
        </w:trPr>
        <w:tc>
          <w:tcPr>
            <w:tcW w:w="0" w:type="auto"/>
            <w:vMerge w:val="restart"/>
            <w:vAlign w:val="center"/>
          </w:tcPr>
          <w:p w14:paraId="17A5671A" w14:textId="77777777" w:rsidR="001D2851" w:rsidRDefault="00601040" w:rsidP="00980304">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A, -</m:t>
                    </m:r>
                  </m:sub>
                </m:sSub>
              </m:oMath>
            </m:oMathPara>
          </w:p>
        </w:tc>
        <w:tc>
          <w:tcPr>
            <w:tcW w:w="0" w:type="auto"/>
            <w:vMerge w:val="restart"/>
            <w:vAlign w:val="center"/>
          </w:tcPr>
          <w:p w14:paraId="3F71033F" w14:textId="37B678F0" w:rsidR="001D2851" w:rsidRDefault="001D2851" w:rsidP="00980304">
            <w:r>
              <w:t xml:space="preserve">Daily </w:t>
            </w:r>
            <w:r w:rsidR="00DA22EC">
              <w:t>p</w:t>
            </w:r>
            <w:r>
              <w:t xml:space="preserve">rogression </w:t>
            </w:r>
            <w:r w:rsidR="00DA22EC">
              <w:t>r</w:t>
            </w:r>
            <w:r>
              <w:t xml:space="preserve">ate </w:t>
            </w:r>
            <w:r w:rsidRPr="009F4028">
              <w:rPr>
                <w:sz w:val="16"/>
                <w:szCs w:val="18"/>
              </w:rPr>
              <w:t>(Asymptomatic, HR HPV -)</w:t>
            </w:r>
          </w:p>
          <w:p w14:paraId="6D966791" w14:textId="77777777" w:rsidR="001D2851" w:rsidRDefault="001D2851" w:rsidP="00980304"/>
        </w:tc>
        <w:tc>
          <w:tcPr>
            <w:tcW w:w="0" w:type="auto"/>
            <w:vAlign w:val="center"/>
          </w:tcPr>
          <w:p w14:paraId="3E102428" w14:textId="77777777" w:rsidR="001D2851" w:rsidRDefault="001D2851" w:rsidP="00980304">
            <w:r>
              <w:t>Unvaccinated</w:t>
            </w:r>
          </w:p>
        </w:tc>
        <w:tc>
          <w:tcPr>
            <w:tcW w:w="0" w:type="auto"/>
            <w:vAlign w:val="center"/>
          </w:tcPr>
          <w:p w14:paraId="0C47DD63" w14:textId="77777777" w:rsidR="001D2851" w:rsidRPr="00497F57" w:rsidRDefault="00601040" w:rsidP="00980304">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U</m:t>
                        </m:r>
                      </m:sub>
                    </m:sSub>
                  </m:e>
                </m:d>
              </m:oMath>
            </m:oMathPara>
          </w:p>
        </w:tc>
        <w:tc>
          <w:tcPr>
            <w:tcW w:w="0" w:type="auto"/>
            <w:vAlign w:val="center"/>
          </w:tcPr>
          <w:p w14:paraId="3C04E40D" w14:textId="77777777" w:rsidR="001D2851" w:rsidRPr="00497F57" w:rsidRDefault="001D2851" w:rsidP="00980304">
            <w:pPr>
              <w:rPr>
                <w:rFonts w:ascii="Calibri" w:eastAsia="Calibri" w:hAnsi="Calibri" w:cs="Times New Roman"/>
              </w:rPr>
            </w:pPr>
            <w:r>
              <w:rPr>
                <w:rFonts w:ascii="Calibri" w:eastAsia="Calibri" w:hAnsi="Calibri" w:cs="Times New Roman"/>
              </w:rPr>
              <w:t>0.0414</w:t>
            </w:r>
          </w:p>
        </w:tc>
      </w:tr>
      <w:tr w:rsidR="009850D3" w14:paraId="7F765CCE" w14:textId="77777777" w:rsidTr="00EA1392">
        <w:trPr>
          <w:cantSplit/>
          <w:trHeight w:val="1096"/>
        </w:trPr>
        <w:tc>
          <w:tcPr>
            <w:tcW w:w="0" w:type="auto"/>
            <w:vMerge/>
            <w:vAlign w:val="center"/>
          </w:tcPr>
          <w:p w14:paraId="76ED68E6" w14:textId="77777777" w:rsidR="001D2851" w:rsidRDefault="001D2851" w:rsidP="00980304">
            <w:pPr>
              <w:rPr>
                <w:rFonts w:ascii="Calibri" w:eastAsia="Calibri" w:hAnsi="Calibri" w:cs="Times New Roman"/>
              </w:rPr>
            </w:pPr>
          </w:p>
        </w:tc>
        <w:tc>
          <w:tcPr>
            <w:tcW w:w="0" w:type="auto"/>
            <w:vMerge/>
            <w:vAlign w:val="center"/>
          </w:tcPr>
          <w:p w14:paraId="0CDE3F76" w14:textId="77777777" w:rsidR="001D2851" w:rsidRDefault="001D2851" w:rsidP="00980304"/>
        </w:tc>
        <w:tc>
          <w:tcPr>
            <w:tcW w:w="0" w:type="auto"/>
            <w:vAlign w:val="center"/>
          </w:tcPr>
          <w:p w14:paraId="453547BE" w14:textId="77777777" w:rsidR="001D2851" w:rsidRPr="00351614" w:rsidRDefault="001D2851" w:rsidP="00980304">
            <w:r>
              <w:t>Vaccinated</w:t>
            </w:r>
          </w:p>
        </w:tc>
        <w:tc>
          <w:tcPr>
            <w:tcW w:w="0" w:type="auto"/>
            <w:vAlign w:val="center"/>
          </w:tcPr>
          <w:p w14:paraId="280E0E81" w14:textId="77777777" w:rsidR="001D2851" w:rsidRPr="00497F57" w:rsidRDefault="00601040" w:rsidP="00980304">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V</m:t>
                        </m:r>
                      </m:sub>
                    </m:sSub>
                  </m:e>
                </m:d>
              </m:oMath>
            </m:oMathPara>
          </w:p>
        </w:tc>
        <w:tc>
          <w:tcPr>
            <w:tcW w:w="0" w:type="auto"/>
            <w:vAlign w:val="center"/>
          </w:tcPr>
          <w:p w14:paraId="3E4F3378" w14:textId="77777777" w:rsidR="001D2851" w:rsidRDefault="001D2851" w:rsidP="00980304">
            <w:pPr>
              <w:rPr>
                <w:rFonts w:ascii="Calibri" w:eastAsia="Calibri" w:hAnsi="Calibri" w:cs="Times New Roman"/>
              </w:rPr>
            </w:pPr>
            <w:r>
              <w:rPr>
                <w:rFonts w:ascii="Calibri" w:eastAsia="Calibri" w:hAnsi="Calibri" w:cs="Times New Roman"/>
              </w:rPr>
              <w:t>0.0480</w:t>
            </w:r>
          </w:p>
        </w:tc>
      </w:tr>
      <w:tr w:rsidR="009850D3" w14:paraId="1A017E68" w14:textId="77777777" w:rsidTr="00EA1392">
        <w:trPr>
          <w:cantSplit/>
          <w:trHeight w:val="1096"/>
        </w:trPr>
        <w:tc>
          <w:tcPr>
            <w:tcW w:w="0" w:type="auto"/>
            <w:vMerge w:val="restart"/>
            <w:vAlign w:val="center"/>
          </w:tcPr>
          <w:p w14:paraId="7AD33F59" w14:textId="77777777" w:rsidR="001D2851" w:rsidRDefault="00601040" w:rsidP="00980304">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A, +</m:t>
                    </m:r>
                  </m:sub>
                </m:sSub>
              </m:oMath>
            </m:oMathPara>
          </w:p>
        </w:tc>
        <w:tc>
          <w:tcPr>
            <w:tcW w:w="0" w:type="auto"/>
            <w:vMerge w:val="restart"/>
            <w:vAlign w:val="center"/>
          </w:tcPr>
          <w:p w14:paraId="1532248F" w14:textId="7EA970C5" w:rsidR="001D2851" w:rsidRDefault="001D2851" w:rsidP="00980304">
            <w:r>
              <w:t xml:space="preserve">Daily </w:t>
            </w:r>
            <w:r w:rsidR="00DA22EC">
              <w:t>p</w:t>
            </w:r>
            <w:r>
              <w:t xml:space="preserve">rogression </w:t>
            </w:r>
            <w:r w:rsidR="00DA22EC">
              <w:t>r</w:t>
            </w:r>
            <w:r>
              <w:t xml:space="preserve">ate </w:t>
            </w:r>
            <w:r w:rsidRPr="009F4028">
              <w:rPr>
                <w:sz w:val="16"/>
                <w:szCs w:val="18"/>
              </w:rPr>
              <w:t xml:space="preserve">(Asymptomatic, HR HPV </w:t>
            </w:r>
            <w:r>
              <w:rPr>
                <w:sz w:val="16"/>
                <w:szCs w:val="18"/>
              </w:rPr>
              <w:t>+</w:t>
            </w:r>
            <w:r w:rsidRPr="009F4028">
              <w:rPr>
                <w:sz w:val="16"/>
                <w:szCs w:val="18"/>
              </w:rPr>
              <w:t>)</w:t>
            </w:r>
          </w:p>
          <w:p w14:paraId="3FB132BA" w14:textId="77777777" w:rsidR="001D2851" w:rsidRPr="00E86932" w:rsidRDefault="001D2851" w:rsidP="00980304">
            <w:pPr>
              <w:rPr>
                <w:sz w:val="20"/>
                <w:szCs w:val="20"/>
              </w:rPr>
            </w:pPr>
          </w:p>
        </w:tc>
        <w:tc>
          <w:tcPr>
            <w:tcW w:w="0" w:type="auto"/>
            <w:vAlign w:val="center"/>
          </w:tcPr>
          <w:p w14:paraId="0BF3ECEE" w14:textId="77777777" w:rsidR="001D2851" w:rsidRDefault="001D2851" w:rsidP="00980304">
            <w:r>
              <w:t>Unvaccinated</w:t>
            </w:r>
          </w:p>
        </w:tc>
        <w:tc>
          <w:tcPr>
            <w:tcW w:w="0" w:type="auto"/>
            <w:vAlign w:val="center"/>
          </w:tcPr>
          <w:p w14:paraId="27D51465" w14:textId="77777777" w:rsidR="001D2851" w:rsidRPr="00497F57" w:rsidRDefault="00601040" w:rsidP="00980304">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U</m:t>
                    </m:r>
                  </m:sub>
                </m:sSub>
              </m:oMath>
            </m:oMathPara>
          </w:p>
        </w:tc>
        <w:tc>
          <w:tcPr>
            <w:tcW w:w="0" w:type="auto"/>
            <w:vAlign w:val="center"/>
          </w:tcPr>
          <w:p w14:paraId="347C276E" w14:textId="77777777" w:rsidR="001D2851" w:rsidRPr="00497F57" w:rsidRDefault="001D2851" w:rsidP="00980304">
            <w:r>
              <w:t>0.0301</w:t>
            </w:r>
          </w:p>
        </w:tc>
      </w:tr>
      <w:tr w:rsidR="009850D3" w14:paraId="52882752" w14:textId="77777777" w:rsidTr="00EA1392">
        <w:trPr>
          <w:cantSplit/>
          <w:trHeight w:val="1096"/>
        </w:trPr>
        <w:tc>
          <w:tcPr>
            <w:tcW w:w="0" w:type="auto"/>
            <w:vMerge/>
            <w:vAlign w:val="center"/>
          </w:tcPr>
          <w:p w14:paraId="465B0E48" w14:textId="77777777" w:rsidR="001D2851" w:rsidRDefault="001D2851" w:rsidP="00980304">
            <w:pPr>
              <w:rPr>
                <w:rFonts w:ascii="Calibri" w:eastAsia="Calibri" w:hAnsi="Calibri" w:cs="Times New Roman"/>
              </w:rPr>
            </w:pPr>
          </w:p>
        </w:tc>
        <w:tc>
          <w:tcPr>
            <w:tcW w:w="0" w:type="auto"/>
            <w:vMerge/>
            <w:vAlign w:val="center"/>
          </w:tcPr>
          <w:p w14:paraId="2E3FCA55" w14:textId="77777777" w:rsidR="001D2851" w:rsidRDefault="001D2851" w:rsidP="00980304"/>
        </w:tc>
        <w:tc>
          <w:tcPr>
            <w:tcW w:w="0" w:type="auto"/>
            <w:vAlign w:val="center"/>
          </w:tcPr>
          <w:p w14:paraId="6041E11D" w14:textId="77777777" w:rsidR="001D2851" w:rsidRPr="0038360A" w:rsidRDefault="001D2851" w:rsidP="00980304">
            <w:r>
              <w:t>Vaccinated</w:t>
            </w:r>
          </w:p>
        </w:tc>
        <w:tc>
          <w:tcPr>
            <w:tcW w:w="0" w:type="auto"/>
            <w:vAlign w:val="center"/>
          </w:tcPr>
          <w:p w14:paraId="5A660540" w14:textId="77777777" w:rsidR="001D2851" w:rsidRPr="00497F57" w:rsidRDefault="00601040" w:rsidP="00980304">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V</m:t>
                    </m:r>
                  </m:sub>
                </m:sSub>
              </m:oMath>
            </m:oMathPara>
          </w:p>
        </w:tc>
        <w:tc>
          <w:tcPr>
            <w:tcW w:w="0" w:type="auto"/>
            <w:vAlign w:val="center"/>
          </w:tcPr>
          <w:p w14:paraId="16E461C9" w14:textId="77777777" w:rsidR="001D2851" w:rsidRPr="00497F57" w:rsidRDefault="001D2851" w:rsidP="00980304">
            <w:r>
              <w:t>0.0234</w:t>
            </w:r>
          </w:p>
        </w:tc>
      </w:tr>
      <w:tr w:rsidR="009850D3" w14:paraId="6FDA715E" w14:textId="77777777" w:rsidTr="00EA1392">
        <w:trPr>
          <w:cantSplit/>
          <w:trHeight w:val="1096"/>
        </w:trPr>
        <w:tc>
          <w:tcPr>
            <w:tcW w:w="0" w:type="auto"/>
            <w:vMerge w:val="restart"/>
            <w:vAlign w:val="center"/>
          </w:tcPr>
          <w:p w14:paraId="4C5963AF" w14:textId="77777777" w:rsidR="001D2851" w:rsidRPr="00051D3C"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SNT, -</m:t>
                    </m:r>
                  </m:sub>
                </m:sSub>
              </m:oMath>
            </m:oMathPara>
          </w:p>
        </w:tc>
        <w:tc>
          <w:tcPr>
            <w:tcW w:w="0" w:type="auto"/>
            <w:vMerge w:val="restart"/>
            <w:vAlign w:val="center"/>
          </w:tcPr>
          <w:p w14:paraId="0A680292" w14:textId="77777777" w:rsidR="00821A4F" w:rsidRDefault="00DA22EC" w:rsidP="00980304">
            <w:r>
              <w:t>Daily p</w:t>
            </w:r>
            <w:r w:rsidR="001D2851">
              <w:t xml:space="preserve">rogression </w:t>
            </w:r>
            <w:r>
              <w:t>r</w:t>
            </w:r>
            <w:r w:rsidR="001D2851">
              <w:t xml:space="preserve">ate </w:t>
            </w:r>
          </w:p>
          <w:p w14:paraId="1C5203D2" w14:textId="53376405" w:rsidR="001D2851" w:rsidRDefault="001D2851" w:rsidP="00980304">
            <w:r w:rsidRPr="009F4028">
              <w:rPr>
                <w:sz w:val="16"/>
                <w:szCs w:val="18"/>
              </w:rPr>
              <w:t>(</w:t>
            </w:r>
            <w:r>
              <w:rPr>
                <w:sz w:val="16"/>
                <w:szCs w:val="18"/>
              </w:rPr>
              <w:t>Symptomatic not seeking treatment</w:t>
            </w:r>
            <w:r w:rsidRPr="009F4028">
              <w:rPr>
                <w:sz w:val="16"/>
                <w:szCs w:val="18"/>
              </w:rPr>
              <w:t xml:space="preserve">, HR HPV </w:t>
            </w:r>
            <w:r>
              <w:rPr>
                <w:sz w:val="16"/>
                <w:szCs w:val="18"/>
              </w:rPr>
              <w:t>-</w:t>
            </w:r>
            <w:r w:rsidRPr="009F4028">
              <w:rPr>
                <w:sz w:val="16"/>
                <w:szCs w:val="18"/>
              </w:rPr>
              <w:t>)</w:t>
            </w:r>
          </w:p>
          <w:p w14:paraId="11696190" w14:textId="77777777" w:rsidR="001D2851" w:rsidRDefault="001D2851" w:rsidP="00980304"/>
        </w:tc>
        <w:tc>
          <w:tcPr>
            <w:tcW w:w="0" w:type="auto"/>
            <w:vAlign w:val="center"/>
          </w:tcPr>
          <w:p w14:paraId="12D095BA" w14:textId="77777777" w:rsidR="001D2851" w:rsidRDefault="001D2851" w:rsidP="00980304">
            <w:r>
              <w:t>Unvaccinated</w:t>
            </w:r>
          </w:p>
        </w:tc>
        <w:tc>
          <w:tcPr>
            <w:tcW w:w="0" w:type="auto"/>
            <w:vAlign w:val="center"/>
          </w:tcPr>
          <w:p w14:paraId="670CADD3" w14:textId="77777777" w:rsidR="001D2851" w:rsidRPr="00497F57" w:rsidRDefault="00601040" w:rsidP="00980304">
            <m:oMathPara>
              <m:oMath>
                <m:d>
                  <m:dPr>
                    <m:ctrlPr>
                      <w:rPr>
                        <w:rFonts w:ascii="Cambria Math" w:hAnsi="Cambria Math"/>
                        <w:i/>
                      </w:rPr>
                    </m:ctrlPr>
                  </m:dPr>
                  <m:e>
                    <m:r>
                      <w:rPr>
                        <w:rFonts w:ascii="Cambria Math" w:hAnsi="Cambria Math"/>
                      </w:rPr>
                      <m:t>1-</m:t>
                    </m:r>
                    <m:sSub>
                      <m:sSubPr>
                        <m:ctrlPr>
                          <w:rPr>
                            <w:rFonts w:ascii="Cambria Math" w:eastAsia="Calibri" w:hAnsi="Cambria Math" w:cs="Times New Roman"/>
                            <w:i/>
                          </w:rPr>
                        </m:ctrlPr>
                      </m:sSubPr>
                      <m:e>
                        <m:r>
                          <w:rPr>
                            <w:rFonts w:ascii="Cambria Math" w:eastAsia="Calibri" w:hAnsi="Cambria Math" w:cs="Times New Roman"/>
                          </w:rPr>
                          <m:t>θ</m:t>
                        </m:r>
                        <m:ctrlPr>
                          <w:rPr>
                            <w:rFonts w:ascii="Cambria Math" w:hAnsi="Cambria Math"/>
                            <w:i/>
                          </w:rPr>
                        </m:ctrlPr>
                      </m:e>
                      <m:sub>
                        <m:r>
                          <w:rPr>
                            <w:rFonts w:ascii="Cambria Math" w:eastAsia="Calibri" w:hAnsi="Cambria Math" w:cs="Times New Roman"/>
                          </w:rPr>
                          <m:t>f</m:t>
                        </m:r>
                      </m:sub>
                    </m:sSub>
                    <m:ctrlPr>
                      <w:rPr>
                        <w:rFonts w:ascii="Cambria Math" w:eastAsia="Calibri" w:hAnsi="Cambria Math" w:cs="Times New Roman"/>
                        <w:i/>
                      </w:rPr>
                    </m:ctrlPr>
                  </m:e>
                </m:d>
                <m:r>
                  <w:rPr>
                    <w:rFonts w:ascii="Cambria Math" w:eastAsia="Calibri" w:hAnsi="Cambria Math" w:cs="Times New Roman"/>
                  </w:rPr>
                  <m:t>*</m:t>
                </m:r>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U</m:t>
                        </m:r>
                      </m:sub>
                    </m:sSub>
                  </m:e>
                </m:d>
              </m:oMath>
            </m:oMathPara>
          </w:p>
        </w:tc>
        <w:tc>
          <w:tcPr>
            <w:tcW w:w="0" w:type="auto"/>
            <w:vAlign w:val="center"/>
          </w:tcPr>
          <w:p w14:paraId="6C756CC3" w14:textId="77777777" w:rsidR="001D2851" w:rsidRPr="00497F57" w:rsidRDefault="001D2851" w:rsidP="00980304">
            <w:pPr>
              <w:rPr>
                <w:rFonts w:ascii="Calibri" w:eastAsia="Calibri" w:hAnsi="Calibri" w:cs="Times New Roman"/>
              </w:rPr>
            </w:pPr>
            <w:r>
              <w:rPr>
                <w:rFonts w:ascii="Calibri" w:eastAsia="Calibri" w:hAnsi="Calibri" w:cs="Times New Roman"/>
              </w:rPr>
              <w:t>0.0124</w:t>
            </w:r>
          </w:p>
        </w:tc>
      </w:tr>
      <w:tr w:rsidR="009850D3" w14:paraId="326CFBEF" w14:textId="77777777" w:rsidTr="00EA1392">
        <w:trPr>
          <w:cantSplit/>
          <w:trHeight w:val="1096"/>
        </w:trPr>
        <w:tc>
          <w:tcPr>
            <w:tcW w:w="0" w:type="auto"/>
            <w:vMerge/>
            <w:vAlign w:val="center"/>
          </w:tcPr>
          <w:p w14:paraId="2A3C1F28" w14:textId="77777777" w:rsidR="001D2851" w:rsidRDefault="001D2851" w:rsidP="00980304">
            <w:pPr>
              <w:tabs>
                <w:tab w:val="left" w:pos="889"/>
              </w:tabs>
              <w:rPr>
                <w:rFonts w:ascii="Calibri" w:eastAsia="Calibri" w:hAnsi="Calibri" w:cs="Times New Roman"/>
              </w:rPr>
            </w:pPr>
          </w:p>
        </w:tc>
        <w:tc>
          <w:tcPr>
            <w:tcW w:w="0" w:type="auto"/>
            <w:vMerge/>
            <w:vAlign w:val="center"/>
          </w:tcPr>
          <w:p w14:paraId="5F840CAF" w14:textId="77777777" w:rsidR="001D2851" w:rsidRDefault="001D2851" w:rsidP="00980304"/>
        </w:tc>
        <w:tc>
          <w:tcPr>
            <w:tcW w:w="0" w:type="auto"/>
            <w:vAlign w:val="center"/>
          </w:tcPr>
          <w:p w14:paraId="67E77688" w14:textId="77777777" w:rsidR="001D2851" w:rsidRDefault="001D2851" w:rsidP="00980304">
            <w:r>
              <w:t>Vaccinated</w:t>
            </w:r>
          </w:p>
        </w:tc>
        <w:tc>
          <w:tcPr>
            <w:tcW w:w="0" w:type="auto"/>
            <w:vAlign w:val="center"/>
          </w:tcPr>
          <w:p w14:paraId="35BB1AE5" w14:textId="77777777" w:rsidR="001D2851" w:rsidRPr="00497F57" w:rsidRDefault="00601040" w:rsidP="00980304">
            <m:oMathPara>
              <m:oMath>
                <m:d>
                  <m:dPr>
                    <m:ctrlPr>
                      <w:rPr>
                        <w:rFonts w:ascii="Cambria Math" w:hAnsi="Cambria Math"/>
                        <w:i/>
                      </w:rPr>
                    </m:ctrlPr>
                  </m:dPr>
                  <m:e>
                    <m:r>
                      <w:rPr>
                        <w:rFonts w:ascii="Cambria Math" w:hAnsi="Cambria Math"/>
                      </w:rPr>
                      <m:t>1-</m:t>
                    </m:r>
                    <m:sSub>
                      <m:sSubPr>
                        <m:ctrlPr>
                          <w:rPr>
                            <w:rFonts w:ascii="Cambria Math" w:eastAsia="Calibri" w:hAnsi="Cambria Math" w:cs="Times New Roman"/>
                            <w:i/>
                          </w:rPr>
                        </m:ctrlPr>
                      </m:sSubPr>
                      <m:e>
                        <m:r>
                          <w:rPr>
                            <w:rFonts w:ascii="Cambria Math" w:eastAsia="Calibri" w:hAnsi="Cambria Math" w:cs="Times New Roman"/>
                          </w:rPr>
                          <m:t>θ</m:t>
                        </m:r>
                        <m:ctrlPr>
                          <w:rPr>
                            <w:rFonts w:ascii="Cambria Math" w:hAnsi="Cambria Math"/>
                            <w:i/>
                          </w:rPr>
                        </m:ctrlPr>
                      </m:e>
                      <m:sub>
                        <m:r>
                          <w:rPr>
                            <w:rFonts w:ascii="Cambria Math" w:eastAsia="Calibri" w:hAnsi="Cambria Math" w:cs="Times New Roman"/>
                          </w:rPr>
                          <m:t>f</m:t>
                        </m:r>
                      </m:sub>
                    </m:sSub>
                    <m:ctrlPr>
                      <w:rPr>
                        <w:rFonts w:ascii="Cambria Math" w:eastAsia="Calibri" w:hAnsi="Cambria Math" w:cs="Times New Roman"/>
                        <w:i/>
                      </w:rPr>
                    </m:ctrlPr>
                  </m:e>
                </m:d>
                <m:r>
                  <w:rPr>
                    <w:rFonts w:ascii="Cambria Math" w:eastAsia="Calibri" w:hAnsi="Cambria Math" w:cs="Times New Roman"/>
                  </w:rPr>
                  <m:t>*</m:t>
                </m:r>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V</m:t>
                        </m:r>
                      </m:sub>
                    </m:sSub>
                  </m:e>
                </m:d>
              </m:oMath>
            </m:oMathPara>
          </w:p>
        </w:tc>
        <w:tc>
          <w:tcPr>
            <w:tcW w:w="0" w:type="auto"/>
            <w:vAlign w:val="center"/>
          </w:tcPr>
          <w:p w14:paraId="660394B6" w14:textId="77777777" w:rsidR="001D2851" w:rsidRPr="00497F57" w:rsidRDefault="001D2851" w:rsidP="00980304">
            <w:pPr>
              <w:rPr>
                <w:rFonts w:ascii="Calibri" w:eastAsia="Calibri" w:hAnsi="Calibri" w:cs="Times New Roman"/>
              </w:rPr>
            </w:pPr>
            <w:r>
              <w:rPr>
                <w:rFonts w:ascii="Calibri" w:eastAsia="Calibri" w:hAnsi="Calibri" w:cs="Times New Roman"/>
              </w:rPr>
              <w:t>0.0144</w:t>
            </w:r>
          </w:p>
        </w:tc>
      </w:tr>
      <w:tr w:rsidR="009850D3" w14:paraId="224FA2E6" w14:textId="77777777" w:rsidTr="00EA1392">
        <w:trPr>
          <w:cantSplit/>
          <w:trHeight w:val="1096"/>
        </w:trPr>
        <w:tc>
          <w:tcPr>
            <w:tcW w:w="0" w:type="auto"/>
            <w:vMerge w:val="restart"/>
            <w:vAlign w:val="center"/>
          </w:tcPr>
          <w:p w14:paraId="1A09D64B" w14:textId="77777777" w:rsidR="001D2851" w:rsidRPr="00051D3C"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SNT, +</m:t>
                    </m:r>
                  </m:sub>
                </m:sSub>
              </m:oMath>
            </m:oMathPara>
          </w:p>
        </w:tc>
        <w:tc>
          <w:tcPr>
            <w:tcW w:w="0" w:type="auto"/>
            <w:vMerge w:val="restart"/>
            <w:vAlign w:val="center"/>
          </w:tcPr>
          <w:p w14:paraId="0F04EA83" w14:textId="77777777" w:rsidR="00821A4F" w:rsidRDefault="001D2851" w:rsidP="00980304">
            <w:r>
              <w:t xml:space="preserve">Daily </w:t>
            </w:r>
            <w:r w:rsidR="00DA22EC">
              <w:t>p</w:t>
            </w:r>
            <w:r>
              <w:t xml:space="preserve">rogression </w:t>
            </w:r>
            <w:r w:rsidR="00DA22EC">
              <w:t>r</w:t>
            </w:r>
            <w:r>
              <w:t>ate</w:t>
            </w:r>
          </w:p>
          <w:p w14:paraId="066EC641" w14:textId="44F2CE5F" w:rsidR="001D2851" w:rsidRDefault="001D2851" w:rsidP="00980304">
            <w:r w:rsidRPr="009F4028">
              <w:rPr>
                <w:sz w:val="16"/>
                <w:szCs w:val="18"/>
              </w:rPr>
              <w:t>(</w:t>
            </w:r>
            <w:r>
              <w:rPr>
                <w:sz w:val="16"/>
                <w:szCs w:val="18"/>
              </w:rPr>
              <w:t>Symptomatic not seeking treatment</w:t>
            </w:r>
            <w:r w:rsidRPr="009F4028">
              <w:rPr>
                <w:sz w:val="16"/>
                <w:szCs w:val="18"/>
              </w:rPr>
              <w:t xml:space="preserve">, HR HPV </w:t>
            </w:r>
            <w:r>
              <w:rPr>
                <w:sz w:val="16"/>
                <w:szCs w:val="18"/>
              </w:rPr>
              <w:t>+</w:t>
            </w:r>
            <w:r w:rsidRPr="009F4028">
              <w:rPr>
                <w:sz w:val="16"/>
                <w:szCs w:val="18"/>
              </w:rPr>
              <w:t>)</w:t>
            </w:r>
          </w:p>
          <w:p w14:paraId="62B85845" w14:textId="77777777" w:rsidR="001D2851" w:rsidRDefault="001D2851" w:rsidP="00980304"/>
        </w:tc>
        <w:tc>
          <w:tcPr>
            <w:tcW w:w="0" w:type="auto"/>
            <w:vAlign w:val="center"/>
          </w:tcPr>
          <w:p w14:paraId="551F32CC" w14:textId="77777777" w:rsidR="001D2851" w:rsidRDefault="001D2851" w:rsidP="00980304">
            <w:r>
              <w:t>Unvaccinated</w:t>
            </w:r>
          </w:p>
        </w:tc>
        <w:tc>
          <w:tcPr>
            <w:tcW w:w="0" w:type="auto"/>
            <w:vAlign w:val="center"/>
          </w:tcPr>
          <w:p w14:paraId="28EC8CE2" w14:textId="77777777" w:rsidR="001D2851" w:rsidRPr="00497F57" w:rsidRDefault="00601040" w:rsidP="00980304">
            <m:oMathPara>
              <m:oMath>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f</m:t>
                        </m:r>
                      </m:sub>
                    </m:sSub>
                  </m:e>
                </m:d>
                <m:r>
                  <w:rPr>
                    <w:rFonts w:ascii="Cambria Math" w:eastAsia="Calibri" w:hAnsi="Cambria Math" w:cs="Times New Roman"/>
                  </w:rPr>
                  <m:t>*</m:t>
                </m:r>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m:t>
                        </m:r>
                      </m:sub>
                    </m:sSub>
                  </m:den>
                </m:f>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e>
                </m:d>
                <m: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U</m:t>
                    </m:r>
                  </m:sub>
                </m:sSub>
              </m:oMath>
            </m:oMathPara>
          </w:p>
        </w:tc>
        <w:tc>
          <w:tcPr>
            <w:tcW w:w="0" w:type="auto"/>
            <w:vAlign w:val="center"/>
          </w:tcPr>
          <w:p w14:paraId="15E58C9A" w14:textId="77777777" w:rsidR="001D2851" w:rsidRPr="00497F57" w:rsidRDefault="001D2851" w:rsidP="00980304">
            <w:r>
              <w:t>0.0090</w:t>
            </w:r>
          </w:p>
        </w:tc>
      </w:tr>
      <w:tr w:rsidR="009850D3" w14:paraId="53EC7CB6" w14:textId="77777777" w:rsidTr="00EA1392">
        <w:trPr>
          <w:cantSplit/>
          <w:trHeight w:val="1096"/>
        </w:trPr>
        <w:tc>
          <w:tcPr>
            <w:tcW w:w="0" w:type="auto"/>
            <w:vMerge/>
            <w:vAlign w:val="center"/>
          </w:tcPr>
          <w:p w14:paraId="642918CF" w14:textId="77777777" w:rsidR="001D2851" w:rsidRDefault="001D2851" w:rsidP="00980304">
            <w:pPr>
              <w:tabs>
                <w:tab w:val="left" w:pos="889"/>
              </w:tabs>
              <w:rPr>
                <w:rFonts w:ascii="Calibri" w:eastAsia="Calibri" w:hAnsi="Calibri" w:cs="Times New Roman"/>
              </w:rPr>
            </w:pPr>
          </w:p>
        </w:tc>
        <w:tc>
          <w:tcPr>
            <w:tcW w:w="0" w:type="auto"/>
            <w:vMerge/>
            <w:vAlign w:val="center"/>
          </w:tcPr>
          <w:p w14:paraId="17A9B370" w14:textId="77777777" w:rsidR="001D2851" w:rsidRDefault="001D2851" w:rsidP="00980304"/>
        </w:tc>
        <w:tc>
          <w:tcPr>
            <w:tcW w:w="0" w:type="auto"/>
            <w:vAlign w:val="center"/>
          </w:tcPr>
          <w:p w14:paraId="64559B4A" w14:textId="77777777" w:rsidR="001D2851" w:rsidRDefault="001D2851" w:rsidP="00980304">
            <w:r>
              <w:t>Vaccinated</w:t>
            </w:r>
          </w:p>
        </w:tc>
        <w:tc>
          <w:tcPr>
            <w:tcW w:w="0" w:type="auto"/>
            <w:vAlign w:val="center"/>
          </w:tcPr>
          <w:p w14:paraId="43334A49" w14:textId="77777777" w:rsidR="001D2851" w:rsidRPr="00497F57" w:rsidRDefault="00601040" w:rsidP="00980304">
            <m:oMathPara>
              <m:oMath>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f</m:t>
                        </m:r>
                      </m:sub>
                    </m:sSub>
                  </m:e>
                </m:d>
                <m:r>
                  <w:rPr>
                    <w:rFonts w:ascii="Cambria Math" w:eastAsia="Calibri" w:hAnsi="Cambria Math" w:cs="Times New Roman"/>
                  </w:rPr>
                  <m:t>*</m:t>
                </m:r>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e>
                </m:d>
                <m: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PREV</m:t>
                    </m:r>
                  </m:e>
                  <m:sub>
                    <m:r>
                      <m:rPr>
                        <m:sty m:val="p"/>
                      </m:rPr>
                      <w:rPr>
                        <w:rFonts w:ascii="Cambria Math" w:eastAsia="Calibri" w:hAnsi="Cambria Math" w:cs="Times New Roman"/>
                        <w:vertAlign w:val="subscript"/>
                      </w:rPr>
                      <m:t>HR HPV, V</m:t>
                    </m:r>
                  </m:sub>
                </m:sSub>
              </m:oMath>
            </m:oMathPara>
          </w:p>
        </w:tc>
        <w:tc>
          <w:tcPr>
            <w:tcW w:w="0" w:type="auto"/>
            <w:vAlign w:val="center"/>
          </w:tcPr>
          <w:p w14:paraId="21B5BBA5" w14:textId="77777777" w:rsidR="001D2851" w:rsidRPr="00497F57" w:rsidRDefault="001D2851" w:rsidP="00980304">
            <w:r>
              <w:t>0.0070</w:t>
            </w:r>
          </w:p>
        </w:tc>
      </w:tr>
      <w:tr w:rsidR="009850D3" w14:paraId="6809393E" w14:textId="77777777" w:rsidTr="00EA1392">
        <w:trPr>
          <w:cantSplit/>
          <w:trHeight w:val="1097"/>
        </w:trPr>
        <w:tc>
          <w:tcPr>
            <w:tcW w:w="0" w:type="auto"/>
            <w:vAlign w:val="center"/>
          </w:tcPr>
          <w:p w14:paraId="32792ECE" w14:textId="77777777" w:rsidR="001D2851"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ST</m:t>
                    </m:r>
                  </m:sub>
                </m:sSub>
              </m:oMath>
            </m:oMathPara>
          </w:p>
        </w:tc>
        <w:tc>
          <w:tcPr>
            <w:tcW w:w="0" w:type="auto"/>
            <w:vAlign w:val="center"/>
          </w:tcPr>
          <w:p w14:paraId="31E3F75E" w14:textId="77777777" w:rsidR="00821A4F" w:rsidRDefault="00DA22EC" w:rsidP="00980304">
            <w:r>
              <w:t>Daily p</w:t>
            </w:r>
            <w:r w:rsidR="001D2851">
              <w:t xml:space="preserve">rogression </w:t>
            </w:r>
            <w:r>
              <w:t>r</w:t>
            </w:r>
            <w:r w:rsidR="001D2851">
              <w:t xml:space="preserve">ate </w:t>
            </w:r>
          </w:p>
          <w:p w14:paraId="6E0562C2" w14:textId="1195975C" w:rsidR="001D2851" w:rsidRDefault="001D2851" w:rsidP="00980304">
            <w:r w:rsidRPr="009F4028">
              <w:rPr>
                <w:sz w:val="16"/>
                <w:szCs w:val="18"/>
              </w:rPr>
              <w:t>(</w:t>
            </w:r>
            <w:r>
              <w:rPr>
                <w:sz w:val="16"/>
                <w:szCs w:val="18"/>
              </w:rPr>
              <w:t>Symptomatic seeking treatment</w:t>
            </w:r>
            <w:r w:rsidRPr="009F4028">
              <w:rPr>
                <w:sz w:val="16"/>
                <w:szCs w:val="18"/>
              </w:rPr>
              <w:t>)</w:t>
            </w:r>
          </w:p>
          <w:p w14:paraId="5FAAA915" w14:textId="77777777" w:rsidR="001D2851" w:rsidRDefault="001D2851" w:rsidP="00980304">
            <w:pPr>
              <w:rPr>
                <w:rFonts w:ascii="Calibri" w:eastAsia="Calibri" w:hAnsi="Calibri" w:cs="Times New Roman"/>
              </w:rPr>
            </w:pPr>
          </w:p>
        </w:tc>
        <w:tc>
          <w:tcPr>
            <w:tcW w:w="0" w:type="auto"/>
            <w:vAlign w:val="center"/>
          </w:tcPr>
          <w:p w14:paraId="3125672B" w14:textId="77777777" w:rsidR="001D2851" w:rsidRPr="0038360A" w:rsidRDefault="001D2851" w:rsidP="00980304">
            <w:r>
              <w:t>Unvaccinated / Vaccinated</w:t>
            </w:r>
          </w:p>
        </w:tc>
        <w:tc>
          <w:tcPr>
            <w:tcW w:w="0" w:type="auto"/>
            <w:vAlign w:val="center"/>
          </w:tcPr>
          <w:p w14:paraId="02F39C9D" w14:textId="77777777" w:rsidR="001D2851" w:rsidRPr="00497F57" w:rsidRDefault="00601040" w:rsidP="00980304">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f</m:t>
                    </m:r>
                  </m:sub>
                </m:sSub>
                <m:r>
                  <w:rPr>
                    <w:rFonts w:ascii="Cambria Math" w:eastAsia="Calibri" w:hAnsi="Cambria Math" w:cs="Times New Roman"/>
                  </w:rPr>
                  <m:t>*</m:t>
                </m:r>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den>
                </m:f>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e>
                </m:d>
              </m:oMath>
            </m:oMathPara>
          </w:p>
        </w:tc>
        <w:tc>
          <w:tcPr>
            <w:tcW w:w="0" w:type="auto"/>
            <w:vAlign w:val="center"/>
          </w:tcPr>
          <w:p w14:paraId="56CBEB28" w14:textId="77777777" w:rsidR="001D2851" w:rsidRPr="00497F57" w:rsidRDefault="001D2851" w:rsidP="00980304">
            <w:r>
              <w:t>0.0500</w:t>
            </w:r>
          </w:p>
        </w:tc>
      </w:tr>
      <w:tr w:rsidR="001D2851" w14:paraId="4625F907" w14:textId="77777777" w:rsidTr="00980304">
        <w:trPr>
          <w:cantSplit/>
        </w:trPr>
        <w:tc>
          <w:tcPr>
            <w:tcW w:w="0" w:type="auto"/>
            <w:gridSpan w:val="5"/>
            <w:shd w:val="clear" w:color="auto" w:fill="DBE5F1" w:themeFill="accent1" w:themeFillTint="33"/>
            <w:vAlign w:val="center"/>
          </w:tcPr>
          <w:p w14:paraId="44E5FCF4" w14:textId="72C40181" w:rsidR="001D2851" w:rsidRPr="00953538" w:rsidRDefault="00475562" w:rsidP="00980304">
            <w:pPr>
              <w:rPr>
                <w:sz w:val="32"/>
                <w:szCs w:val="32"/>
              </w:rPr>
            </w:pPr>
            <m:oMathPara>
              <m:oMath>
                <m:r>
                  <m:rPr>
                    <m:sty m:val="bi"/>
                  </m:rPr>
                  <w:rPr>
                    <w:rFonts w:ascii="Cambria Math" w:hAnsi="Cambria Math"/>
                    <w:color w:val="1F497D" w:themeColor="text2"/>
                    <w:sz w:val="32"/>
                    <w:szCs w:val="32"/>
                  </w:rPr>
                  <m:t>A/Y</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T</m:t>
                </m:r>
                <m:r>
                  <m:rPr>
                    <m:sty m:val="p"/>
                  </m:rPr>
                  <w:rPr>
                    <w:rFonts w:ascii="Cambria Math" w:hAnsi="Cambria Math"/>
                    <w:color w:val="1F497D" w:themeColor="text2"/>
                    <w:sz w:val="32"/>
                    <w:szCs w:val="32"/>
                  </w:rPr>
                  <m:t xml:space="preserve">    </m:t>
                </m:r>
                <m:r>
                  <m:rPr>
                    <m:sty m:val="bi"/>
                  </m:rPr>
                  <w:rPr>
                    <w:rFonts w:ascii="Cambria Math" w:hAnsi="Cambria Math"/>
                    <w:color w:val="1F497D" w:themeColor="text2"/>
                    <w:sz w:val="32"/>
                    <w:szCs w:val="32"/>
                  </w:rPr>
                  <m:t>or</m:t>
                </m:r>
                <m:r>
                  <m:rPr>
                    <m:sty m:val="p"/>
                  </m:rPr>
                  <w:rPr>
                    <w:rFonts w:ascii="Cambria Math" w:hAnsi="Cambria Math"/>
                    <w:color w:val="1F497D" w:themeColor="text2"/>
                    <w:sz w:val="32"/>
                    <w:szCs w:val="32"/>
                  </w:rPr>
                  <m:t xml:space="preserve">   </m:t>
                </m:r>
                <m:r>
                  <m:rPr>
                    <m:sty m:val="bi"/>
                  </m:rPr>
                  <w:rPr>
                    <w:rFonts w:ascii="Cambria Math" w:hAnsi="Cambria Math"/>
                    <w:color w:val="1F497D" w:themeColor="text2"/>
                    <w:sz w:val="32"/>
                    <w:szCs w:val="32"/>
                  </w:rPr>
                  <m:t>A/Y</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S</m:t>
                </m:r>
              </m:oMath>
            </m:oMathPara>
          </w:p>
        </w:tc>
      </w:tr>
      <w:tr w:rsidR="009850D3" w14:paraId="48748F82" w14:textId="77777777" w:rsidTr="00980304">
        <w:trPr>
          <w:cantSplit/>
        </w:trPr>
        <w:tc>
          <w:tcPr>
            <w:tcW w:w="0" w:type="auto"/>
            <w:vAlign w:val="center"/>
          </w:tcPr>
          <w:p w14:paraId="39CF59F6" w14:textId="77777777" w:rsidR="001D2851" w:rsidRPr="00971E94" w:rsidRDefault="001D2851" w:rsidP="00980304">
            <w:pPr>
              <w:rPr>
                <w:b/>
              </w:rPr>
            </w:pPr>
            <w:r w:rsidRPr="00971E94">
              <w:rPr>
                <w:b/>
              </w:rPr>
              <w:t>Parameter</w:t>
            </w:r>
          </w:p>
        </w:tc>
        <w:tc>
          <w:tcPr>
            <w:tcW w:w="0" w:type="auto"/>
            <w:vAlign w:val="center"/>
          </w:tcPr>
          <w:p w14:paraId="62BAF2BB" w14:textId="77777777" w:rsidR="001D2851" w:rsidRPr="005A1F43" w:rsidRDefault="001D2851" w:rsidP="00980304">
            <w:pPr>
              <w:rPr>
                <w:b/>
              </w:rPr>
            </w:pPr>
            <w:r w:rsidRPr="005A1F43">
              <w:rPr>
                <w:b/>
              </w:rPr>
              <w:t>Description</w:t>
            </w:r>
          </w:p>
        </w:tc>
        <w:tc>
          <w:tcPr>
            <w:tcW w:w="0" w:type="auto"/>
            <w:vAlign w:val="center"/>
          </w:tcPr>
          <w:p w14:paraId="38FECAE6" w14:textId="77777777" w:rsidR="001D2851" w:rsidRPr="005A1F43" w:rsidRDefault="001D2851" w:rsidP="00980304">
            <w:pPr>
              <w:rPr>
                <w:b/>
              </w:rPr>
            </w:pPr>
            <w:r w:rsidRPr="005A1F43">
              <w:rPr>
                <w:b/>
              </w:rPr>
              <w:t>Base Case</w:t>
            </w:r>
          </w:p>
        </w:tc>
        <w:tc>
          <w:tcPr>
            <w:tcW w:w="0" w:type="auto"/>
            <w:vAlign w:val="center"/>
          </w:tcPr>
          <w:p w14:paraId="21BAA0AA" w14:textId="77777777" w:rsidR="001D2851" w:rsidRPr="005A1F43" w:rsidRDefault="001D2851" w:rsidP="00980304">
            <w:pPr>
              <w:rPr>
                <w:b/>
              </w:rPr>
            </w:pPr>
            <w:r w:rsidRPr="005A1F43">
              <w:rPr>
                <w:b/>
              </w:rPr>
              <w:t>Range</w:t>
            </w:r>
          </w:p>
        </w:tc>
        <w:tc>
          <w:tcPr>
            <w:tcW w:w="0" w:type="auto"/>
            <w:vAlign w:val="center"/>
          </w:tcPr>
          <w:p w14:paraId="0FB25BB3" w14:textId="77777777" w:rsidR="001D2851" w:rsidRPr="005A1F43" w:rsidRDefault="001D2851" w:rsidP="00980304">
            <w:pPr>
              <w:rPr>
                <w:b/>
              </w:rPr>
            </w:pPr>
            <w:r w:rsidRPr="005A1F43">
              <w:rPr>
                <w:b/>
              </w:rPr>
              <w:t>Source</w:t>
            </w:r>
          </w:p>
        </w:tc>
      </w:tr>
      <w:tr w:rsidR="009850D3" w14:paraId="7A37657C" w14:textId="77777777" w:rsidTr="00980304">
        <w:trPr>
          <w:cantSplit/>
        </w:trPr>
        <w:tc>
          <w:tcPr>
            <w:tcW w:w="0" w:type="auto"/>
            <w:vAlign w:val="center"/>
          </w:tcPr>
          <w:p w14:paraId="3AB251E2" w14:textId="77777777" w:rsidR="001D2851"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r>
                      <w:rPr>
                        <w:rFonts w:ascii="Cambria Math" w:eastAsia="Calibri" w:hAnsi="Cambria Math" w:cs="Times New Roman"/>
                      </w:rPr>
                      <m:t>baseline</m:t>
                    </m:r>
                  </m:sub>
                </m:sSub>
              </m:oMath>
            </m:oMathPara>
          </w:p>
        </w:tc>
        <w:tc>
          <w:tcPr>
            <w:tcW w:w="0" w:type="auto"/>
            <w:vAlign w:val="center"/>
          </w:tcPr>
          <w:p w14:paraId="65FC14E7" w14:textId="703CE12F" w:rsidR="001D2851" w:rsidRDefault="001D2851" w:rsidP="00980304">
            <w:pPr>
              <w:rPr>
                <w:rFonts w:ascii="Calibri" w:eastAsia="Calibri" w:hAnsi="Calibri" w:cs="Times New Roman"/>
              </w:rPr>
            </w:pPr>
            <w:r>
              <w:rPr>
                <w:rFonts w:ascii="Calibri" w:eastAsia="Calibri" w:hAnsi="Calibri" w:cs="Times New Roman"/>
              </w:rPr>
              <w:t>Estimated 2</w:t>
            </w:r>
            <w:r w:rsidR="00220E65">
              <w:rPr>
                <w:rFonts w:ascii="Calibri" w:eastAsia="Calibri" w:hAnsi="Calibri" w:cs="Times New Roman"/>
              </w:rPr>
              <w:t>-</w:t>
            </w:r>
            <w:r>
              <w:rPr>
                <w:rFonts w:ascii="Calibri" w:eastAsia="Calibri" w:hAnsi="Calibri" w:cs="Times New Roman"/>
              </w:rPr>
              <w:t>year</w:t>
            </w:r>
            <w:r w:rsidR="00220E65">
              <w:rPr>
                <w:rFonts w:ascii="Calibri" w:eastAsia="Calibri" w:hAnsi="Calibri" w:cs="Times New Roman"/>
              </w:rPr>
              <w:t>ly</w:t>
            </w:r>
            <w:r>
              <w:rPr>
                <w:rFonts w:ascii="Calibri" w:eastAsia="Calibri" w:hAnsi="Calibri" w:cs="Times New Roman"/>
              </w:rPr>
              <w:t xml:space="preserve"> participation rate in routine cervical testing</w:t>
            </w:r>
          </w:p>
        </w:tc>
        <w:tc>
          <w:tcPr>
            <w:tcW w:w="0" w:type="auto"/>
            <w:vAlign w:val="center"/>
          </w:tcPr>
          <w:p w14:paraId="12BADEE7" w14:textId="77777777" w:rsidR="001D2851" w:rsidRDefault="001D2851" w:rsidP="00980304">
            <w:r>
              <w:t>60%</w:t>
            </w:r>
          </w:p>
        </w:tc>
        <w:tc>
          <w:tcPr>
            <w:tcW w:w="0" w:type="auto"/>
            <w:vAlign w:val="center"/>
          </w:tcPr>
          <w:p w14:paraId="2605F67F" w14:textId="77777777" w:rsidR="001D2851" w:rsidRPr="00497F57" w:rsidRDefault="001D2851" w:rsidP="00980304">
            <w:r>
              <w:t>60% - 80%</w:t>
            </w:r>
          </w:p>
        </w:tc>
        <w:tc>
          <w:tcPr>
            <w:tcW w:w="0" w:type="auto"/>
            <w:vAlign w:val="center"/>
          </w:tcPr>
          <w:p w14:paraId="4DCE30EA" w14:textId="3F01EEF2" w:rsidR="001D2851" w:rsidRPr="00497F57" w:rsidRDefault="00601040" w:rsidP="00B202B0">
            <w:hyperlink w:anchor="_ENREF_16" w:tooltip="AIHW, 2016 #3753" w:history="1">
              <w:r w:rsidR="00B202B0" w:rsidRPr="001E1710">
                <w:rPr>
                  <w:rStyle w:val="Hyperlink"/>
                </w:rPr>
                <w:fldChar w:fldCharType="begin"/>
              </w:r>
              <w:r w:rsidR="001E1710" w:rsidRPr="001E1710">
                <w:rPr>
                  <w:rStyle w:val="Hyperlink"/>
                </w:rPr>
                <w:instrText xml:space="preserve"> ADDIN EN.CITE &lt;EndNote&gt;&lt;Cite&gt;&lt;Author&gt;AIHW&lt;/Author&gt;&lt;Year&gt;2016&lt;/Year&gt;&lt;RecNum&gt;3753&lt;/RecNum&gt;&lt;DisplayText&gt;&lt;style face="superscript"&gt;16&lt;/style&gt;&lt;/DisplayText&gt;&lt;record&gt;&lt;rec-number&gt;3753&lt;/rec-number&gt;&lt;foreign-keys&gt;&lt;key app="EN" db-id="2arzpv9pv25wrded5p0p0xfosad09td55r0p" timestamp="1476231332"&gt;3753&lt;/key&gt;&lt;/foreign-keys&gt;&lt;ref-type name="Report"&gt;27&lt;/ref-type&gt;&lt;contributors&gt;&lt;authors&gt;&lt;author&gt;AIHW&lt;/author&gt;&lt;/authors&gt;&lt;/contributors&gt;&lt;titles&gt;&lt;title&gt;Cervical screening in Australia 2013–2014&lt;/title&gt;&lt;secondary-title&gt;Cancer series no. 97&lt;/secondary-title&gt;&lt;/titles&gt;&lt;number&gt;CAN 95&lt;/number&gt;&lt;dates&gt;&lt;year&gt;2016&lt;/year&gt;&lt;/dates&gt;&lt;pub-location&gt;Canberra&lt;/pub-location&gt;&lt;publisher&gt;AIHW&lt;/publisher&gt;&lt;urls&gt;&lt;related-urls&gt;&lt;url&gt;http://www.aihw.gov.au/publication-detail/?id=60129554885&amp;amp;tab=3&lt;/url&gt;&lt;/related-urls&gt;&lt;/urls&gt;&lt;/record&gt;&lt;/Cite&gt;&lt;/EndNote&gt;</w:instrText>
              </w:r>
              <w:r w:rsidR="00B202B0" w:rsidRPr="001E1710">
                <w:rPr>
                  <w:rStyle w:val="Hyperlink"/>
                </w:rPr>
                <w:fldChar w:fldCharType="separate"/>
              </w:r>
              <w:r w:rsidR="001E1710" w:rsidRPr="001E1710">
                <w:rPr>
                  <w:rStyle w:val="Hyperlink"/>
                  <w:noProof/>
                  <w:vertAlign w:val="superscript"/>
                </w:rPr>
                <w:t>16</w:t>
              </w:r>
              <w:r w:rsidR="00B202B0" w:rsidRPr="001E1710">
                <w:rPr>
                  <w:rStyle w:val="Hyperlink"/>
                </w:rPr>
                <w:fldChar w:fldCharType="end"/>
              </w:r>
            </w:hyperlink>
          </w:p>
        </w:tc>
      </w:tr>
      <w:tr w:rsidR="009850D3" w14:paraId="794ACD5E" w14:textId="77777777" w:rsidTr="00980304">
        <w:trPr>
          <w:cantSplit/>
        </w:trPr>
        <w:tc>
          <w:tcPr>
            <w:tcW w:w="0" w:type="auto"/>
            <w:vAlign w:val="center"/>
          </w:tcPr>
          <w:p w14:paraId="3A3D3624" w14:textId="77777777" w:rsidR="001D2851" w:rsidRPr="00400A63"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δ</m:t>
                    </m:r>
                  </m:e>
                  <m:sub>
                    <m:r>
                      <w:rPr>
                        <w:rFonts w:ascii="Cambria Math" w:eastAsia="Calibri" w:hAnsi="Cambria Math" w:cs="Times New Roman"/>
                      </w:rPr>
                      <m:t>new</m:t>
                    </m:r>
                  </m:sub>
                </m:sSub>
              </m:oMath>
            </m:oMathPara>
          </w:p>
        </w:tc>
        <w:tc>
          <w:tcPr>
            <w:tcW w:w="0" w:type="auto"/>
            <w:vAlign w:val="center"/>
          </w:tcPr>
          <w:p w14:paraId="5952D2BA" w14:textId="6A97B6D1" w:rsidR="001D2851" w:rsidRDefault="001D2851" w:rsidP="00980304">
            <w:pPr>
              <w:rPr>
                <w:rFonts w:ascii="Calibri" w:eastAsia="Calibri" w:hAnsi="Calibri" w:cs="Times New Roman"/>
              </w:rPr>
            </w:pPr>
            <w:r>
              <w:rPr>
                <w:rFonts w:ascii="Calibri" w:eastAsia="Calibri" w:hAnsi="Calibri" w:cs="Times New Roman"/>
              </w:rPr>
              <w:t>Estimated 5</w:t>
            </w:r>
            <w:r w:rsidR="00220E65">
              <w:rPr>
                <w:rFonts w:ascii="Calibri" w:eastAsia="Calibri" w:hAnsi="Calibri" w:cs="Times New Roman"/>
              </w:rPr>
              <w:t>-</w:t>
            </w:r>
            <w:r>
              <w:rPr>
                <w:rFonts w:ascii="Calibri" w:eastAsia="Calibri" w:hAnsi="Calibri" w:cs="Times New Roman"/>
              </w:rPr>
              <w:t>year</w:t>
            </w:r>
            <w:r w:rsidR="00220E65">
              <w:rPr>
                <w:rFonts w:ascii="Calibri" w:eastAsia="Calibri" w:hAnsi="Calibri" w:cs="Times New Roman"/>
              </w:rPr>
              <w:t>ly</w:t>
            </w:r>
            <w:r>
              <w:rPr>
                <w:rFonts w:ascii="Calibri" w:eastAsia="Calibri" w:hAnsi="Calibri" w:cs="Times New Roman"/>
              </w:rPr>
              <w:t xml:space="preserve"> participation rate in routine HPV testing</w:t>
            </w:r>
          </w:p>
        </w:tc>
        <w:tc>
          <w:tcPr>
            <w:tcW w:w="0" w:type="auto"/>
            <w:vAlign w:val="center"/>
          </w:tcPr>
          <w:p w14:paraId="596B06A1" w14:textId="77777777" w:rsidR="001D2851" w:rsidRDefault="001D2851" w:rsidP="00980304">
            <w:r>
              <w:t>80%</w:t>
            </w:r>
          </w:p>
        </w:tc>
        <w:tc>
          <w:tcPr>
            <w:tcW w:w="0" w:type="auto"/>
            <w:vAlign w:val="center"/>
          </w:tcPr>
          <w:p w14:paraId="79EA3F41" w14:textId="77777777" w:rsidR="001D2851" w:rsidRPr="00497F57" w:rsidRDefault="001D2851" w:rsidP="00980304">
            <w:r>
              <w:t>80% - 100%</w:t>
            </w:r>
          </w:p>
        </w:tc>
        <w:tc>
          <w:tcPr>
            <w:tcW w:w="0" w:type="auto"/>
            <w:vAlign w:val="center"/>
          </w:tcPr>
          <w:p w14:paraId="2A89889E" w14:textId="3B15FF21" w:rsidR="001D2851" w:rsidRPr="00497F57" w:rsidRDefault="00601040" w:rsidP="00B202B0">
            <w:hyperlink w:anchor="_ENREF_17" w:tooltip="Field,  #3754" w:history="1">
              <w:r w:rsidR="00B202B0" w:rsidRPr="001E1710">
                <w:rPr>
                  <w:rStyle w:val="Hyperlink"/>
                </w:rPr>
                <w:fldChar w:fldCharType="begin"/>
              </w:r>
              <w:r w:rsidR="001E1710" w:rsidRPr="001E1710">
                <w:rPr>
                  <w:rStyle w:val="Hyperlink"/>
                </w:rPr>
                <w:instrText xml:space="preserve"> ADDIN EN.CITE &lt;EndNote&gt;&lt;Cite ExcludeYear="1"&gt;&lt;Author&gt;Field&lt;/Author&gt;&lt;RecNum&gt;3754&lt;/RecNum&gt;&lt;DisplayText&gt;&lt;style face="superscript"&gt;17&lt;/style&gt;&lt;/DisplayText&gt;&lt;record&gt;&lt;rec-number&gt;3754&lt;/rec-number&gt;&lt;foreign-keys&gt;&lt;key app="EN" db-id="2arzpv9pv25wrded5p0p0xfosad09td55r0p" timestamp="1476231856"&gt;3754&lt;/key&gt;&lt;/foreign-keys&gt;&lt;ref-type name="Web Page"&gt;12&lt;/ref-type&gt;&lt;contributors&gt;&lt;authors&gt;&lt;author&gt;Field, Tony&lt;/author&gt;&lt;/authors&gt;&lt;/contributors&gt;&lt;titles&gt;&lt;title&gt;HPV Testing  - Warts ‘n’ All.&lt;/title&gt;&lt;/titles&gt;&lt;dates&gt;&lt;/dates&gt;&lt;urls&gt;&lt;related-urls&gt;&lt;url&gt;http://www.nrl.gov.au/CA25782200833499/All/1FC618DDA51A69F8CA257D1E00837B74/$file/P3_Tony%20Field.pdf&lt;/url&gt;&lt;/related-urls&gt;&lt;/urls&gt;&lt;/record&gt;&lt;/Cite&gt;&lt;/EndNote&gt;</w:instrText>
              </w:r>
              <w:r w:rsidR="00B202B0" w:rsidRPr="001E1710">
                <w:rPr>
                  <w:rStyle w:val="Hyperlink"/>
                </w:rPr>
                <w:fldChar w:fldCharType="separate"/>
              </w:r>
              <w:r w:rsidR="001E1710" w:rsidRPr="001E1710">
                <w:rPr>
                  <w:rStyle w:val="Hyperlink"/>
                  <w:noProof/>
                  <w:vertAlign w:val="superscript"/>
                </w:rPr>
                <w:t>17</w:t>
              </w:r>
              <w:r w:rsidR="00B202B0" w:rsidRPr="001E1710">
                <w:rPr>
                  <w:rStyle w:val="Hyperlink"/>
                </w:rPr>
                <w:fldChar w:fldCharType="end"/>
              </w:r>
            </w:hyperlink>
          </w:p>
        </w:tc>
      </w:tr>
      <w:tr w:rsidR="009850D3" w:rsidRPr="00D7175E" w14:paraId="47CF3EDF" w14:textId="77777777" w:rsidTr="00980304">
        <w:trPr>
          <w:cantSplit/>
        </w:trPr>
        <w:tc>
          <w:tcPr>
            <w:tcW w:w="0" w:type="auto"/>
            <w:vAlign w:val="center"/>
          </w:tcPr>
          <w:p w14:paraId="45B5834A" w14:textId="77777777" w:rsidR="001D2851" w:rsidRPr="001246FB"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f</m:t>
                    </m:r>
                  </m:sub>
                </m:sSub>
              </m:oMath>
            </m:oMathPara>
          </w:p>
        </w:tc>
        <w:tc>
          <w:tcPr>
            <w:tcW w:w="0" w:type="auto"/>
            <w:vAlign w:val="center"/>
          </w:tcPr>
          <w:p w14:paraId="5F7A7656" w14:textId="64F1D0DF" w:rsidR="001D2851" w:rsidRPr="001246FB" w:rsidRDefault="001D2851" w:rsidP="00287E5E">
            <w:pPr>
              <w:rPr>
                <w:rFonts w:ascii="Calibri" w:eastAsia="Calibri" w:hAnsi="Calibri" w:cs="Times New Roman"/>
              </w:rPr>
            </w:pPr>
            <w:r w:rsidRPr="001246FB">
              <w:rPr>
                <w:rFonts w:ascii="Calibri" w:eastAsia="Calibri" w:hAnsi="Calibri" w:cs="Times New Roman"/>
              </w:rPr>
              <w:t xml:space="preserve">Sensitivity of detecting </w:t>
            </w:r>
            <w:r w:rsidR="00287E5E">
              <w:t>TV</w:t>
            </w:r>
            <w:r w:rsidR="00287E5E" w:rsidRPr="0042776D">
              <w:t xml:space="preserve"> </w:t>
            </w:r>
            <w:r w:rsidRPr="001246FB">
              <w:rPr>
                <w:rFonts w:ascii="Calibri" w:eastAsia="Calibri" w:hAnsi="Calibri" w:cs="Times New Roman"/>
              </w:rPr>
              <w:t>when actively seeking treatment (wet mount and culture)</w:t>
            </w:r>
            <w:r w:rsidR="00866E30">
              <w:rPr>
                <w:rStyle w:val="FootnoteReference"/>
                <w:rFonts w:ascii="Calibri" w:eastAsia="Calibri" w:hAnsi="Calibri" w:cs="Times New Roman"/>
              </w:rPr>
              <w:footnoteReference w:id="3"/>
            </w:r>
          </w:p>
        </w:tc>
        <w:tc>
          <w:tcPr>
            <w:tcW w:w="0" w:type="auto"/>
            <w:vAlign w:val="center"/>
          </w:tcPr>
          <w:p w14:paraId="781AB3E1" w14:textId="77777777" w:rsidR="001D2851" w:rsidRDefault="001D2851" w:rsidP="00980304">
            <w:r>
              <w:t>70%</w:t>
            </w:r>
          </w:p>
        </w:tc>
        <w:tc>
          <w:tcPr>
            <w:tcW w:w="0" w:type="auto"/>
            <w:vAlign w:val="center"/>
          </w:tcPr>
          <w:p w14:paraId="3373BB7F" w14:textId="77777777" w:rsidR="001D2851" w:rsidRDefault="001D2851" w:rsidP="00980304">
            <w:r>
              <w:t xml:space="preserve">36.4 </w:t>
            </w:r>
          </w:p>
          <w:p w14:paraId="79ECBB3E" w14:textId="77777777" w:rsidR="001D2851" w:rsidRDefault="001D2851" w:rsidP="00980304">
            <w:r>
              <w:t>– 98%</w:t>
            </w:r>
          </w:p>
        </w:tc>
        <w:tc>
          <w:tcPr>
            <w:tcW w:w="0" w:type="auto"/>
            <w:vAlign w:val="center"/>
          </w:tcPr>
          <w:p w14:paraId="09D83E00" w14:textId="679B9BB3" w:rsidR="00E50B8B" w:rsidRDefault="00B202B0" w:rsidP="00B202B0">
            <w:r>
              <w:fldChar w:fldCharType="begin">
                <w:fldData xml:space="preserve">PEVuZE5vdGU+PENpdGU+PEF1dGhvcj5NZWl0ZXM8L0F1dGhvcj48WWVhcj4yMDEzPC9ZZWFyPjxS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</w:fldData>
              </w:fldChar>
            </w:r>
            <w:r w:rsidR="001E1710">
              <w:instrText xml:space="preserve"> ADDIN EN.CITE </w:instrText>
            </w:r>
            <w:r w:rsidR="001E1710">
              <w:fldChar w:fldCharType="begin">
                <w:fldData xml:space="preserve">PEVuZE5vdGU+PENpdGU+PEF1dGhvcj5NZWl0ZXM8L0F1dGhvcj48WWVhcj4yMDEzPC9ZZWFyPjxS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</w:fldData>
              </w:fldChar>
            </w:r>
            <w:r w:rsidR="001E1710">
              <w:instrText xml:space="preserve"> ADDIN EN.CITE.DATA </w:instrText>
            </w:r>
            <w:r w:rsidR="001E1710">
              <w:fldChar w:fldCharType="end"/>
            </w:r>
            <w:r>
              <w:fldChar w:fldCharType="separate"/>
            </w:r>
            <w:hyperlink w:anchor="_ENREF_3" w:tooltip="Meites, 2013 #3735" w:history="1">
              <w:r w:rsidR="001E1710" w:rsidRPr="001E1710">
                <w:rPr>
                  <w:rStyle w:val="Hyperlink"/>
                  <w:noProof/>
                  <w:vertAlign w:val="superscript"/>
                </w:rPr>
                <w:t>3</w:t>
              </w:r>
            </w:hyperlink>
            <w:r w:rsidR="001E1710" w:rsidRPr="001E1710">
              <w:rPr>
                <w:noProof/>
                <w:vertAlign w:val="superscript"/>
              </w:rPr>
              <w:t xml:space="preserve"> </w:t>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14" w:tooltip="Poole, 2013 #2084" w:history="1">
              <w:r w:rsidR="001E1710" w:rsidRPr="001E1710">
                <w:rPr>
                  <w:rStyle w:val="Hyperlink"/>
                  <w:noProof/>
                  <w:vertAlign w:val="superscript"/>
                </w:rPr>
                <w:t>14</w:t>
              </w:r>
            </w:hyperlink>
            <w:r w:rsidR="001E1710" w:rsidRPr="001E1710">
              <w:rPr>
                <w:noProof/>
                <w:vertAlign w:val="superscript"/>
              </w:rPr>
              <w:t xml:space="preserve"> </w:t>
            </w:r>
            <w:hyperlink w:anchor="_ENREF_18" w:tooltip="Kwon, 2013 #3755" w:history="1">
              <w:r w:rsidR="001E1710" w:rsidRPr="001E1710">
                <w:rPr>
                  <w:rStyle w:val="Hyperlink"/>
                  <w:noProof/>
                  <w:vertAlign w:val="superscript"/>
                </w:rPr>
                <w:t>18-21</w:t>
              </w:r>
            </w:hyperlink>
            <w:r>
              <w:fldChar w:fldCharType="end"/>
            </w:r>
          </w:p>
        </w:tc>
      </w:tr>
      <w:tr w:rsidR="009850D3" w:rsidRPr="008413DE" w14:paraId="318D8A60" w14:textId="77777777" w:rsidTr="00980304">
        <w:trPr>
          <w:cantSplit/>
        </w:trPr>
        <w:tc>
          <w:tcPr>
            <w:tcW w:w="0" w:type="auto"/>
            <w:vAlign w:val="center"/>
          </w:tcPr>
          <w:p w14:paraId="74ABC5AE" w14:textId="77777777" w:rsidR="001D2851" w:rsidRPr="008413DE"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Γ</m:t>
                    </m:r>
                  </m:e>
                  <m:sub>
                    <m:r>
                      <m:rPr>
                        <m:sty m:val="p"/>
                      </m:rPr>
                      <w:rPr>
                        <w:rFonts w:ascii="Cambria Math" w:eastAsia="Calibri" w:hAnsi="Cambria Math" w:cs="Times New Roman"/>
                      </w:rPr>
                      <m:t>f</m:t>
                    </m:r>
                  </m:sub>
                </m:sSub>
              </m:oMath>
            </m:oMathPara>
          </w:p>
        </w:tc>
        <w:tc>
          <w:tcPr>
            <w:tcW w:w="0" w:type="auto"/>
            <w:vAlign w:val="center"/>
          </w:tcPr>
          <w:p w14:paraId="7CCB87CA" w14:textId="260207E6" w:rsidR="001D2851" w:rsidRPr="008413DE" w:rsidRDefault="001D2851" w:rsidP="00DA22EC">
            <w:r w:rsidRPr="008413DE">
              <w:t>Sensitivity of</w:t>
            </w:r>
            <w:r w:rsidR="00DA22EC">
              <w:t xml:space="preserve"> p</w:t>
            </w:r>
            <w:r w:rsidRPr="008413DE">
              <w:t xml:space="preserve">ap smear in </w:t>
            </w:r>
            <w:r w:rsidR="00287E5E">
              <w:t>TV</w:t>
            </w:r>
            <w:r w:rsidR="00287E5E" w:rsidRPr="0042776D">
              <w:t xml:space="preserve"> </w:t>
            </w:r>
            <w:r w:rsidRPr="008413DE">
              <w:t>detection</w:t>
            </w:r>
          </w:p>
        </w:tc>
        <w:tc>
          <w:tcPr>
            <w:tcW w:w="0" w:type="auto"/>
            <w:vAlign w:val="center"/>
          </w:tcPr>
          <w:p w14:paraId="272539A9" w14:textId="77777777" w:rsidR="001D2851" w:rsidRPr="008413DE" w:rsidRDefault="001D2851" w:rsidP="00980304">
            <w:r w:rsidRPr="008413DE">
              <w:t>57%</w:t>
            </w:r>
          </w:p>
        </w:tc>
        <w:tc>
          <w:tcPr>
            <w:tcW w:w="0" w:type="auto"/>
            <w:vAlign w:val="center"/>
          </w:tcPr>
          <w:p w14:paraId="5A21C3D0" w14:textId="77777777" w:rsidR="001D2851" w:rsidRPr="008413DE" w:rsidRDefault="001D2851" w:rsidP="00980304">
            <w:r w:rsidRPr="008413DE">
              <w:t>18-83%</w:t>
            </w:r>
          </w:p>
        </w:tc>
        <w:tc>
          <w:tcPr>
            <w:tcW w:w="0" w:type="auto"/>
            <w:vAlign w:val="center"/>
          </w:tcPr>
          <w:p w14:paraId="5C61DDF9" w14:textId="7A5C8932" w:rsidR="00075050" w:rsidRPr="008413DE" w:rsidRDefault="00B202B0" w:rsidP="00B202B0">
            <w:r>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 </w:instrText>
            </w:r>
            <w:r w:rsidR="001E1710">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DATA </w:instrText>
            </w:r>
            <w:r w:rsidR="001E1710">
              <w:fldChar w:fldCharType="end"/>
            </w:r>
            <w:r>
              <w:fldChar w:fldCharType="separate"/>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21" w:tooltip="White, 2004 #3758" w:history="1">
              <w:r w:rsidR="001E1710" w:rsidRPr="001E1710">
                <w:rPr>
                  <w:rStyle w:val="Hyperlink"/>
                  <w:noProof/>
                  <w:vertAlign w:val="superscript"/>
                </w:rPr>
                <w:t>21</w:t>
              </w:r>
            </w:hyperlink>
            <w:r>
              <w:fldChar w:fldCharType="end"/>
            </w:r>
          </w:p>
        </w:tc>
      </w:tr>
      <w:tr w:rsidR="009850D3" w14:paraId="7BC43A3D" w14:textId="77777777" w:rsidTr="00980304">
        <w:trPr>
          <w:cantSplit/>
        </w:trPr>
        <w:tc>
          <w:tcPr>
            <w:tcW w:w="0" w:type="auto"/>
            <w:vAlign w:val="center"/>
          </w:tcPr>
          <w:p w14:paraId="1E025474" w14:textId="77777777" w:rsidR="001D2851"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f</m:t>
                    </m:r>
                  </m:sub>
                </m:sSub>
              </m:oMath>
            </m:oMathPara>
          </w:p>
        </w:tc>
        <w:tc>
          <w:tcPr>
            <w:tcW w:w="0" w:type="auto"/>
            <w:vAlign w:val="center"/>
          </w:tcPr>
          <w:p w14:paraId="5A6E95DE" w14:textId="5BAAB97A" w:rsidR="001D2851" w:rsidRDefault="00206C92" w:rsidP="00681CC5">
            <w:pPr>
              <w:rPr>
                <w:rFonts w:ascii="Calibri" w:eastAsia="Calibri" w:hAnsi="Calibri" w:cs="Times New Roman"/>
              </w:rPr>
            </w:pPr>
            <w:r>
              <w:rPr>
                <w:rFonts w:ascii="Calibri" w:eastAsia="Calibri" w:hAnsi="Calibri" w:cs="Times New Roman"/>
              </w:rPr>
              <w:t>Average time</w:t>
            </w:r>
            <w:r w:rsidR="00A50535">
              <w:rPr>
                <w:rFonts w:ascii="Calibri" w:eastAsia="Calibri" w:hAnsi="Calibri" w:cs="Times New Roman"/>
              </w:rPr>
              <w:t xml:space="preserve"> from initial infection</w:t>
            </w:r>
            <w:r>
              <w:rPr>
                <w:rFonts w:ascii="Calibri" w:eastAsia="Calibri" w:hAnsi="Calibri" w:cs="Times New Roman"/>
              </w:rPr>
              <w:t xml:space="preserve"> for TV symptoms to appear and TV treatment to be sought (for female</w:t>
            </w:r>
            <w:r w:rsidR="00A50535">
              <w:rPr>
                <w:rFonts w:ascii="Calibri" w:eastAsia="Calibri" w:hAnsi="Calibri" w:cs="Times New Roman"/>
              </w:rPr>
              <w:t>s with symptomatic TV infections</w:t>
            </w:r>
            <w:r>
              <w:rPr>
                <w:rFonts w:ascii="Calibri" w:eastAsia="Calibri" w:hAnsi="Calibri" w:cs="Times New Roman"/>
              </w:rPr>
              <w:t xml:space="preserve"> who seek treatment) </w:t>
            </w:r>
            <w:r w:rsidR="001D2851">
              <w:rPr>
                <w:rFonts w:ascii="Calibri" w:eastAsia="Calibri" w:hAnsi="Calibri" w:cs="Times New Roman"/>
              </w:rPr>
              <w:t xml:space="preserve"> </w:t>
            </w:r>
          </w:p>
        </w:tc>
        <w:tc>
          <w:tcPr>
            <w:tcW w:w="0" w:type="auto"/>
            <w:vAlign w:val="center"/>
          </w:tcPr>
          <w:p w14:paraId="5F785A89" w14:textId="77777777" w:rsidR="001D2851" w:rsidRDefault="001D2851" w:rsidP="00980304">
            <w:pPr>
              <w:rPr>
                <w:color w:val="000000"/>
                <w:shd w:val="clear" w:color="auto" w:fill="FFFFFF"/>
              </w:rPr>
            </w:pPr>
            <w:r>
              <w:rPr>
                <w:color w:val="000000"/>
                <w:shd w:val="clear" w:color="auto" w:fill="FFFFFF"/>
              </w:rPr>
              <w:t>14 days</w:t>
            </w:r>
          </w:p>
        </w:tc>
        <w:tc>
          <w:tcPr>
            <w:tcW w:w="0" w:type="auto"/>
            <w:vAlign w:val="center"/>
          </w:tcPr>
          <w:p w14:paraId="27362166" w14:textId="58523B25" w:rsidR="001D2851" w:rsidRDefault="004657AA" w:rsidP="00980304">
            <w:pPr>
              <w:rPr>
                <w:color w:val="000000"/>
                <w:shd w:val="clear" w:color="auto" w:fill="FFFFFF"/>
              </w:rPr>
            </w:pPr>
            <w:r>
              <w:rPr>
                <w:color w:val="000000"/>
                <w:shd w:val="clear" w:color="auto" w:fill="FFFFFF"/>
              </w:rPr>
              <w:t>0-</w:t>
            </w:r>
            <w:r w:rsidR="001D2851">
              <w:rPr>
                <w:color w:val="000000"/>
                <w:shd w:val="clear" w:color="auto" w:fill="FFFFFF"/>
              </w:rPr>
              <w:t>14 days</w:t>
            </w:r>
          </w:p>
        </w:tc>
        <w:tc>
          <w:tcPr>
            <w:tcW w:w="0" w:type="auto"/>
            <w:vAlign w:val="center"/>
          </w:tcPr>
          <w:p w14:paraId="62AC018C" w14:textId="691A9CD2" w:rsidR="001D2851" w:rsidRDefault="00601040" w:rsidP="00B202B0">
            <w:hyperlink w:anchor="_ENREF_12" w:tooltip="Van Der Pol, 2005 #3751" w:history="1">
              <w:r w:rsidR="00B202B0" w:rsidRPr="001E1710">
                <w:rPr>
                  <w:rStyle w:val="Hyperlink"/>
                </w:rPr>
                <w:fldChar w:fldCharType="begin">
                  <w:fldData xml:space="preserve">PEVuZE5vdGU+PENpdGU+PEF1dGhvcj5WYW4gRGVyIFBvbDwvQXV0aG9yPjxZZWFyPjIwMDU8L1ll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</w:fldData>
                </w:fldChar>
              </w:r>
              <w:r w:rsidR="001E1710" w:rsidRPr="001E1710">
                <w:rPr>
                  <w:rStyle w:val="Hyperlink"/>
                </w:rPr>
                <w:instrText xml:space="preserve"> ADDIN EN.CITE </w:instrText>
              </w:r>
              <w:r w:rsidR="001E1710" w:rsidRPr="001E1710">
                <w:rPr>
                  <w:rStyle w:val="Hyperlink"/>
                </w:rPr>
                <w:fldChar w:fldCharType="begin">
                  <w:fldData xml:space="preserve">PEVuZE5vdGU+PENpdGU+PEF1dGhvcj5WYW4gRGVyIFBvbDwvQXV0aG9yPjxZZWFyPjIwMDU8L1ll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</w:fldData>
                </w:fldChar>
              </w:r>
              <w:r w:rsidR="001E1710" w:rsidRPr="001E1710">
                <w:rPr>
                  <w:rStyle w:val="Hyperlink"/>
                </w:rPr>
                <w:instrText xml:space="preserve"> ADDIN EN.CITE.DATA </w:instrText>
              </w:r>
              <w:r w:rsidR="001E1710" w:rsidRPr="001E1710">
                <w:rPr>
                  <w:rStyle w:val="Hyperlink"/>
                </w:rPr>
              </w:r>
              <w:r w:rsidR="001E1710" w:rsidRPr="001E1710">
                <w:rPr>
                  <w:rStyle w:val="Hyperlink"/>
                </w:rPr>
                <w:fldChar w:fldCharType="end"/>
              </w:r>
              <w:r w:rsidR="00B202B0" w:rsidRPr="001E1710">
                <w:rPr>
                  <w:rStyle w:val="Hyperlink"/>
                </w:rPr>
              </w:r>
              <w:r w:rsidR="00B202B0" w:rsidRPr="001E1710">
                <w:rPr>
                  <w:rStyle w:val="Hyperlink"/>
                </w:rPr>
                <w:fldChar w:fldCharType="separate"/>
              </w:r>
              <w:r w:rsidR="001E1710" w:rsidRPr="001E1710">
                <w:rPr>
                  <w:rStyle w:val="Hyperlink"/>
                  <w:noProof/>
                  <w:vertAlign w:val="superscript"/>
                </w:rPr>
                <w:t>12</w:t>
              </w:r>
              <w:r w:rsidR="00B202B0" w:rsidRPr="001E1710">
                <w:rPr>
                  <w:rStyle w:val="Hyperlink"/>
                </w:rPr>
                <w:fldChar w:fldCharType="end"/>
              </w:r>
            </w:hyperlink>
          </w:p>
        </w:tc>
      </w:tr>
      <w:tr w:rsidR="009850D3" w14:paraId="6F99E455" w14:textId="77777777" w:rsidTr="00980304">
        <w:trPr>
          <w:cantSplit/>
        </w:trPr>
        <w:tc>
          <w:tcPr>
            <w:tcW w:w="0" w:type="auto"/>
            <w:vAlign w:val="center"/>
          </w:tcPr>
          <w:p w14:paraId="31FB22F5" w14:textId="77777777" w:rsidR="001D2851" w:rsidRDefault="001D2851" w:rsidP="00980304">
            <w:pPr>
              <w:rPr>
                <w:rFonts w:ascii="Calibri" w:eastAsia="Calibri" w:hAnsi="Calibri" w:cs="Times New Roman"/>
              </w:rPr>
            </w:pPr>
            <w:r w:rsidRPr="00971E94">
              <w:rPr>
                <w:b/>
              </w:rPr>
              <w:t>Parameter</w:t>
            </w:r>
          </w:p>
        </w:tc>
        <w:tc>
          <w:tcPr>
            <w:tcW w:w="0" w:type="auto"/>
            <w:vAlign w:val="center"/>
          </w:tcPr>
          <w:p w14:paraId="0A78E0F5" w14:textId="77777777" w:rsidR="001D2851" w:rsidRDefault="001D2851" w:rsidP="00980304">
            <w:r w:rsidRPr="005A1F43">
              <w:rPr>
                <w:b/>
              </w:rPr>
              <w:t>Description</w:t>
            </w:r>
          </w:p>
        </w:tc>
        <w:tc>
          <w:tcPr>
            <w:tcW w:w="0" w:type="auto"/>
            <w:vAlign w:val="center"/>
          </w:tcPr>
          <w:p w14:paraId="5A5AC336" w14:textId="77777777" w:rsidR="001D2851" w:rsidRDefault="001D2851" w:rsidP="00980304">
            <w:r>
              <w:rPr>
                <w:b/>
              </w:rPr>
              <w:t>Model</w:t>
            </w:r>
            <w:r>
              <w:rPr>
                <w:rStyle w:val="FootnoteReference"/>
                <w:b/>
              </w:rPr>
              <w:footnoteReference w:id="4"/>
            </w:r>
          </w:p>
        </w:tc>
        <w:tc>
          <w:tcPr>
            <w:tcW w:w="0" w:type="auto"/>
            <w:vAlign w:val="center"/>
          </w:tcPr>
          <w:p w14:paraId="66FFCEE6" w14:textId="77777777" w:rsidR="001D2851" w:rsidRPr="005A1F43" w:rsidRDefault="001D2851" w:rsidP="00980304">
            <w:pPr>
              <w:rPr>
                <w:b/>
              </w:rPr>
            </w:pPr>
            <w:r>
              <w:rPr>
                <w:b/>
              </w:rPr>
              <w:t>Formula</w:t>
            </w:r>
          </w:p>
        </w:tc>
        <w:tc>
          <w:tcPr>
            <w:tcW w:w="0" w:type="auto"/>
            <w:vAlign w:val="center"/>
          </w:tcPr>
          <w:p w14:paraId="7EB1370D" w14:textId="77777777" w:rsidR="001D2851" w:rsidRPr="005A1F43" w:rsidRDefault="001D2851" w:rsidP="00980304">
            <w:pPr>
              <w:rPr>
                <w:b/>
              </w:rPr>
            </w:pPr>
            <w:r>
              <w:rPr>
                <w:b/>
              </w:rPr>
              <w:t>Value</w:t>
            </w:r>
          </w:p>
        </w:tc>
      </w:tr>
      <w:tr w:rsidR="009850D3" w14:paraId="2FC2391F" w14:textId="77777777" w:rsidTr="00EA1392">
        <w:trPr>
          <w:cantSplit/>
          <w:trHeight w:val="532"/>
        </w:trPr>
        <w:tc>
          <w:tcPr>
            <w:tcW w:w="0" w:type="auto"/>
            <w:vMerge w:val="restart"/>
            <w:vAlign w:val="center"/>
          </w:tcPr>
          <w:p w14:paraId="7DD97F65" w14:textId="77777777" w:rsidR="001D2851" w:rsidRDefault="001D2851" w:rsidP="00980304">
            <w:pPr>
              <w:tabs>
                <w:tab w:val="left" w:pos="889"/>
              </w:tabs>
              <w:rPr>
                <w:rFonts w:ascii="Calibri" w:eastAsia="Calibri" w:hAnsi="Calibri" w:cs="Times New Roman"/>
              </w:rPr>
            </w:pPr>
            <m:oMathPara>
              <m:oMath>
                <m:r>
                  <w:rPr>
                    <w:rFonts w:ascii="Cambria Math" w:eastAsia="Calibri" w:hAnsi="Cambria Math" w:cs="Times New Roman"/>
                  </w:rPr>
                  <w:lastRenderedPageBreak/>
                  <m:t>ρ</m:t>
                </m:r>
              </m:oMath>
            </m:oMathPara>
          </w:p>
        </w:tc>
        <w:tc>
          <w:tcPr>
            <w:tcW w:w="0" w:type="auto"/>
            <w:vMerge w:val="restart"/>
            <w:vAlign w:val="center"/>
          </w:tcPr>
          <w:p w14:paraId="1BF942E6" w14:textId="77777777" w:rsidR="001D2851" w:rsidRDefault="001D2851" w:rsidP="00980304">
            <w:pPr>
              <w:rPr>
                <w:rFonts w:ascii="Calibri" w:eastAsia="Calibri" w:hAnsi="Calibri" w:cs="Times New Roman"/>
              </w:rPr>
            </w:pPr>
            <w:r>
              <w:rPr>
                <w:rFonts w:ascii="Calibri" w:eastAsia="Calibri" w:hAnsi="Calibri" w:cs="Times New Roman"/>
              </w:rPr>
              <w:t>Daily probability of participating in cervical screening</w:t>
            </w:r>
          </w:p>
          <w:p w14:paraId="4488391C" w14:textId="77777777" w:rsidR="001D2851" w:rsidRDefault="001D2851" w:rsidP="00980304">
            <w:pPr>
              <w:rPr>
                <w:rFonts w:ascii="Calibri" w:eastAsia="Calibri" w:hAnsi="Calibri" w:cs="Times New Roman"/>
              </w:rPr>
            </w:pPr>
          </w:p>
        </w:tc>
        <w:tc>
          <w:tcPr>
            <w:tcW w:w="0" w:type="auto"/>
            <w:vAlign w:val="center"/>
          </w:tcPr>
          <w:p w14:paraId="3903D2EB" w14:textId="77777777" w:rsidR="001D2851" w:rsidRDefault="001D2851" w:rsidP="00980304">
            <w:r>
              <w:t>Baseline</w:t>
            </w:r>
          </w:p>
        </w:tc>
        <w:tc>
          <w:tcPr>
            <w:tcW w:w="0" w:type="auto"/>
            <w:vAlign w:val="center"/>
          </w:tcPr>
          <w:p w14:paraId="62BF62DA" w14:textId="77777777" w:rsidR="001D2851" w:rsidRDefault="001D2851" w:rsidP="00B857E1">
            <m:oMathPara>
              <m:oMath>
                <m:r>
                  <w:rPr>
                    <w:rFonts w:ascii="Cambria Math" w:hAnsi="Cambria Math"/>
                  </w:rPr>
                  <m:t>1-</m:t>
                </m:r>
                <m:sSup>
                  <m:sSupPr>
                    <m:ctrlPr>
                      <w:rPr>
                        <w:rFonts w:ascii="Cambria Math"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δ</m:t>
                                        </m:r>
                                      </m:e>
                                      <m:sub>
                                        <m:r>
                                          <w:rPr>
                                            <w:rFonts w:ascii="Cambria Math" w:hAnsi="Cambria Math"/>
                                          </w:rPr>
                                          <m:t>baseline</m:t>
                                        </m:r>
                                      </m:sub>
                                    </m:sSub>
                                  </m:e>
                                </m:d>
                              </m:e>
                            </m:func>
                          </m:num>
                          <m:den>
                            <m:r>
                              <w:rPr>
                                <w:rFonts w:ascii="Cambria Math" w:hAnsi="Cambria Math"/>
                              </w:rPr>
                              <m:t>2*365</m:t>
                            </m:r>
                          </m:den>
                        </m:f>
                      </m:e>
                    </m:d>
                    <m:r>
                      <w:rPr>
                        <w:rFonts w:ascii="Cambria Math" w:hAnsi="Cambria Math"/>
                      </w:rPr>
                      <m:t xml:space="preserve"> </m:t>
                    </m:r>
                  </m:sup>
                </m:sSup>
              </m:oMath>
            </m:oMathPara>
          </w:p>
        </w:tc>
        <w:tc>
          <w:tcPr>
            <w:tcW w:w="0" w:type="auto"/>
            <w:vAlign w:val="center"/>
          </w:tcPr>
          <w:p w14:paraId="63402B19" w14:textId="77777777" w:rsidR="001D2851" w:rsidRDefault="001D2851" w:rsidP="00980304">
            <w:r>
              <w:t>0.0013</w:t>
            </w:r>
          </w:p>
        </w:tc>
      </w:tr>
      <w:tr w:rsidR="009850D3" w14:paraId="722240C3" w14:textId="77777777" w:rsidTr="00EA1392">
        <w:trPr>
          <w:cantSplit/>
          <w:trHeight w:val="532"/>
        </w:trPr>
        <w:tc>
          <w:tcPr>
            <w:tcW w:w="0" w:type="auto"/>
            <w:vMerge/>
            <w:vAlign w:val="center"/>
          </w:tcPr>
          <w:p w14:paraId="49162856" w14:textId="77777777" w:rsidR="001D2851" w:rsidRDefault="001D2851" w:rsidP="00980304">
            <w:pPr>
              <w:tabs>
                <w:tab w:val="left" w:pos="889"/>
              </w:tabs>
              <w:rPr>
                <w:rFonts w:ascii="Calibri" w:eastAsia="Calibri" w:hAnsi="Calibri" w:cs="Times New Roman"/>
              </w:rPr>
            </w:pPr>
          </w:p>
        </w:tc>
        <w:tc>
          <w:tcPr>
            <w:tcW w:w="0" w:type="auto"/>
            <w:vMerge/>
            <w:vAlign w:val="center"/>
          </w:tcPr>
          <w:p w14:paraId="72164F6B" w14:textId="77777777" w:rsidR="001D2851" w:rsidRDefault="001D2851" w:rsidP="00980304">
            <w:pPr>
              <w:rPr>
                <w:rFonts w:ascii="Calibri" w:eastAsia="Calibri" w:hAnsi="Calibri" w:cs="Times New Roman"/>
              </w:rPr>
            </w:pPr>
          </w:p>
        </w:tc>
        <w:tc>
          <w:tcPr>
            <w:tcW w:w="0" w:type="auto"/>
            <w:vAlign w:val="center"/>
          </w:tcPr>
          <w:p w14:paraId="5CF1B674" w14:textId="77777777" w:rsidR="001D2851" w:rsidRDefault="001D2851" w:rsidP="00EA1392">
            <w:r>
              <w:t xml:space="preserve">New </w:t>
            </w:r>
          </w:p>
        </w:tc>
        <w:tc>
          <w:tcPr>
            <w:tcW w:w="0" w:type="auto"/>
            <w:vAlign w:val="center"/>
          </w:tcPr>
          <w:p w14:paraId="3FF16046" w14:textId="77777777" w:rsidR="001D2851" w:rsidRDefault="001D2851" w:rsidP="00B857E1">
            <w:pPr>
              <w:rPr>
                <w:rFonts w:ascii="Calibri" w:eastAsia="Calibri" w:hAnsi="Calibri" w:cs="Times New Roman"/>
              </w:rPr>
            </w:pPr>
            <m:oMathPara>
              <m:oMath>
                <m:r>
                  <w:rPr>
                    <w:rFonts w:ascii="Cambria Math" w:hAnsi="Cambria Math"/>
                  </w:rPr>
                  <m:t>1-</m:t>
                </m:r>
                <m:sSup>
                  <m:sSupPr>
                    <m:ctrlPr>
                      <w:rPr>
                        <w:rFonts w:ascii="Cambria Math"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δ</m:t>
                                        </m:r>
                                      </m:e>
                                      <m:sub>
                                        <m:r>
                                          <w:rPr>
                                            <w:rFonts w:ascii="Cambria Math" w:hAnsi="Cambria Math"/>
                                          </w:rPr>
                                          <m:t>new</m:t>
                                        </m:r>
                                      </m:sub>
                                    </m:sSub>
                                  </m:e>
                                </m:d>
                              </m:e>
                            </m:func>
                          </m:num>
                          <m:den>
                            <m:r>
                              <w:rPr>
                                <w:rFonts w:ascii="Cambria Math" w:hAnsi="Cambria Math"/>
                              </w:rPr>
                              <m:t>5*365</m:t>
                            </m:r>
                          </m:den>
                        </m:f>
                      </m:e>
                    </m:d>
                    <m:r>
                      <w:rPr>
                        <w:rFonts w:ascii="Cambria Math" w:hAnsi="Cambria Math"/>
                      </w:rPr>
                      <m:t xml:space="preserve"> </m:t>
                    </m:r>
                  </m:sup>
                </m:sSup>
              </m:oMath>
            </m:oMathPara>
          </w:p>
        </w:tc>
        <w:tc>
          <w:tcPr>
            <w:tcW w:w="0" w:type="auto"/>
            <w:vAlign w:val="center"/>
          </w:tcPr>
          <w:p w14:paraId="2A0738FE" w14:textId="77777777" w:rsidR="001D2851" w:rsidRDefault="001D2851" w:rsidP="00980304">
            <w:r>
              <w:t>0.00088</w:t>
            </w:r>
          </w:p>
        </w:tc>
      </w:tr>
      <w:tr w:rsidR="009850D3" w14:paraId="23D2CE10" w14:textId="77777777" w:rsidTr="00EA1392">
        <w:trPr>
          <w:cantSplit/>
          <w:trHeight w:val="666"/>
        </w:trPr>
        <w:tc>
          <w:tcPr>
            <w:tcW w:w="0" w:type="auto"/>
            <w:vMerge w:val="restart"/>
            <w:vAlign w:val="center"/>
          </w:tcPr>
          <w:p w14:paraId="271B6689" w14:textId="77777777" w:rsidR="001D2851" w:rsidRDefault="001D2851" w:rsidP="00980304">
            <w:pPr>
              <w:tabs>
                <w:tab w:val="left" w:pos="889"/>
              </w:tabs>
              <w:rPr>
                <w:rFonts w:ascii="Calibri" w:eastAsia="Calibri" w:hAnsi="Calibri" w:cs="Times New Roman"/>
              </w:rPr>
            </w:pPr>
            <m:oMathPara>
              <m:oMath>
                <m:r>
                  <w:rPr>
                    <w:rFonts w:ascii="Cambria Math" w:eastAsia="Calibri" w:hAnsi="Cambria Math" w:cs="Times New Roman"/>
                  </w:rPr>
                  <m:t>τ</m:t>
                </m:r>
              </m:oMath>
            </m:oMathPara>
          </w:p>
        </w:tc>
        <w:tc>
          <w:tcPr>
            <w:tcW w:w="0" w:type="auto"/>
            <w:vMerge w:val="restart"/>
            <w:vAlign w:val="center"/>
          </w:tcPr>
          <w:p w14:paraId="61396C9C" w14:textId="77777777" w:rsidR="001D2851" w:rsidRDefault="001D2851" w:rsidP="00980304">
            <w:pPr>
              <w:rPr>
                <w:rFonts w:ascii="Calibri" w:eastAsia="Calibri" w:hAnsi="Calibri" w:cs="Times New Roman"/>
              </w:rPr>
            </w:pPr>
            <w:r>
              <w:rPr>
                <w:rFonts w:ascii="Calibri" w:eastAsia="Calibri" w:hAnsi="Calibri" w:cs="Times New Roman"/>
              </w:rPr>
              <w:t xml:space="preserve">Daily probability of detecting </w:t>
            </w:r>
            <w:r w:rsidR="00DA4583">
              <w:rPr>
                <w:rFonts w:ascii="Calibri" w:eastAsia="Calibri" w:hAnsi="Calibri" w:cs="Times New Roman"/>
              </w:rPr>
              <w:t>TV</w:t>
            </w:r>
            <w:r>
              <w:rPr>
                <w:rFonts w:ascii="Calibri" w:eastAsia="Calibri" w:hAnsi="Calibri" w:cs="Times New Roman"/>
              </w:rPr>
              <w:t xml:space="preserve"> through cervical screening</w:t>
            </w:r>
          </w:p>
          <w:p w14:paraId="73088A84" w14:textId="77777777" w:rsidR="001D2851" w:rsidRDefault="001D2851" w:rsidP="00980304">
            <w:pPr>
              <w:rPr>
                <w:rFonts w:ascii="Calibri" w:eastAsia="Calibri" w:hAnsi="Calibri" w:cs="Times New Roman"/>
              </w:rPr>
            </w:pPr>
          </w:p>
        </w:tc>
        <w:tc>
          <w:tcPr>
            <w:tcW w:w="0" w:type="auto"/>
            <w:vAlign w:val="center"/>
          </w:tcPr>
          <w:p w14:paraId="29B6CEBC" w14:textId="77777777" w:rsidR="001D2851" w:rsidRDefault="001D2851" w:rsidP="00980304">
            <w:r>
              <w:t>Baseline</w:t>
            </w:r>
          </w:p>
        </w:tc>
        <w:tc>
          <w:tcPr>
            <w:tcW w:w="0" w:type="auto"/>
            <w:vMerge w:val="restart"/>
            <w:vAlign w:val="center"/>
          </w:tcPr>
          <w:p w14:paraId="6525C19C" w14:textId="77777777" w:rsidR="001D2851" w:rsidRDefault="001D2851" w:rsidP="00980304">
            <w:pPr>
              <w:rPr>
                <w:color w:val="000000"/>
                <w:shd w:val="clear" w:color="auto" w:fill="FFFFFF"/>
              </w:rPr>
            </w:pPr>
            <m:oMathPara>
              <m:oMath>
                <m:r>
                  <w:rPr>
                    <w:rFonts w:ascii="Cambria Math" w:eastAsia="Calibri" w:hAnsi="Cambria Math" w:cs="Times New Roman"/>
                  </w:rPr>
                  <m:t>ρ*</m:t>
                </m:r>
                <m:sSub>
                  <m:sSubPr>
                    <m:ctrlPr>
                      <w:rPr>
                        <w:rFonts w:ascii="Cambria Math" w:eastAsia="Calibri" w:hAnsi="Cambria Math" w:cs="Times New Roman"/>
                      </w:rPr>
                    </m:ctrlPr>
                  </m:sSubPr>
                  <m:e>
                    <m:r>
                      <m:rPr>
                        <m:sty m:val="p"/>
                      </m:rPr>
                      <w:rPr>
                        <w:rFonts w:ascii="Cambria Math" w:eastAsia="Calibri" w:hAnsi="Cambria Math" w:cs="Times New Roman"/>
                      </w:rPr>
                      <m:t>Γ</m:t>
                    </m:r>
                  </m:e>
                  <m:sub>
                    <m:r>
                      <m:rPr>
                        <m:sty m:val="p"/>
                      </m:rPr>
                      <w:rPr>
                        <w:rFonts w:ascii="Cambria Math" w:eastAsia="Calibri" w:hAnsi="Cambria Math" w:cs="Times New Roman"/>
                      </w:rPr>
                      <m:t>f</m:t>
                    </m:r>
                  </m:sub>
                </m:sSub>
              </m:oMath>
            </m:oMathPara>
          </w:p>
        </w:tc>
        <w:tc>
          <w:tcPr>
            <w:tcW w:w="0" w:type="auto"/>
            <w:vAlign w:val="center"/>
          </w:tcPr>
          <w:p w14:paraId="74816A2A" w14:textId="77777777" w:rsidR="001D2851" w:rsidRDefault="001D2851" w:rsidP="00980304">
            <w:r w:rsidRPr="008413DE">
              <w:t>0.0005016</w:t>
            </w:r>
          </w:p>
        </w:tc>
      </w:tr>
      <w:tr w:rsidR="009850D3" w14:paraId="59B33CE9" w14:textId="77777777" w:rsidTr="00EA1392">
        <w:trPr>
          <w:cantSplit/>
          <w:trHeight w:val="667"/>
        </w:trPr>
        <w:tc>
          <w:tcPr>
            <w:tcW w:w="0" w:type="auto"/>
            <w:vMerge/>
            <w:vAlign w:val="center"/>
          </w:tcPr>
          <w:p w14:paraId="6937F894" w14:textId="77777777" w:rsidR="001D2851" w:rsidRDefault="001D2851" w:rsidP="00980304">
            <w:pPr>
              <w:tabs>
                <w:tab w:val="left" w:pos="889"/>
              </w:tabs>
              <w:rPr>
                <w:rFonts w:ascii="Calibri" w:eastAsia="Calibri" w:hAnsi="Calibri" w:cs="Times New Roman"/>
              </w:rPr>
            </w:pPr>
          </w:p>
        </w:tc>
        <w:tc>
          <w:tcPr>
            <w:tcW w:w="0" w:type="auto"/>
            <w:vMerge/>
            <w:vAlign w:val="center"/>
          </w:tcPr>
          <w:p w14:paraId="23482B85" w14:textId="77777777" w:rsidR="001D2851" w:rsidRDefault="001D2851" w:rsidP="00980304">
            <w:pPr>
              <w:rPr>
                <w:rFonts w:ascii="Calibri" w:eastAsia="Calibri" w:hAnsi="Calibri" w:cs="Times New Roman"/>
              </w:rPr>
            </w:pPr>
          </w:p>
        </w:tc>
        <w:tc>
          <w:tcPr>
            <w:tcW w:w="0" w:type="auto"/>
            <w:vAlign w:val="center"/>
          </w:tcPr>
          <w:p w14:paraId="22BA5A6B" w14:textId="77777777" w:rsidR="001D2851" w:rsidRDefault="001D2851" w:rsidP="00EA1392">
            <w:r>
              <w:t xml:space="preserve">New </w:t>
            </w:r>
          </w:p>
        </w:tc>
        <w:tc>
          <w:tcPr>
            <w:tcW w:w="0" w:type="auto"/>
            <w:vMerge/>
            <w:vAlign w:val="center"/>
          </w:tcPr>
          <w:p w14:paraId="622B9130" w14:textId="77777777" w:rsidR="001D2851" w:rsidRDefault="001D2851" w:rsidP="00980304">
            <w:pPr>
              <w:rPr>
                <w:rFonts w:ascii="Calibri" w:eastAsia="Calibri" w:hAnsi="Calibri" w:cs="Times New Roman"/>
              </w:rPr>
            </w:pPr>
          </w:p>
        </w:tc>
        <w:tc>
          <w:tcPr>
            <w:tcW w:w="0" w:type="auto"/>
            <w:vAlign w:val="center"/>
          </w:tcPr>
          <w:p w14:paraId="3C6DC1DE" w14:textId="77777777" w:rsidR="001D2851" w:rsidRPr="008413DE" w:rsidRDefault="001D2851" w:rsidP="00980304">
            <w:r w:rsidRPr="00E866AF">
              <w:t>0.000741</w:t>
            </w:r>
          </w:p>
        </w:tc>
      </w:tr>
      <w:tr w:rsidR="009850D3" w14:paraId="3524AA63" w14:textId="77777777" w:rsidTr="00EA1392">
        <w:trPr>
          <w:cantSplit/>
          <w:trHeight w:val="732"/>
        </w:trPr>
        <w:tc>
          <w:tcPr>
            <w:tcW w:w="0" w:type="auto"/>
            <w:vMerge w:val="restart"/>
            <w:vAlign w:val="center"/>
          </w:tcPr>
          <w:p w14:paraId="4C3499A0" w14:textId="77777777" w:rsidR="001D2851" w:rsidRPr="00051D3C" w:rsidRDefault="00601040" w:rsidP="005B2A4A">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A,-</m:t>
                    </m:r>
                  </m:sub>
                </m:sSub>
              </m:oMath>
            </m:oMathPara>
          </w:p>
        </w:tc>
        <w:tc>
          <w:tcPr>
            <w:tcW w:w="0" w:type="auto"/>
            <w:vMerge w:val="restart"/>
            <w:vAlign w:val="center"/>
          </w:tcPr>
          <w:p w14:paraId="18F666F2" w14:textId="5CE5108F" w:rsidR="001D2851" w:rsidRDefault="001D2851" w:rsidP="00CA260D">
            <w:r>
              <w:t xml:space="preserve">Daily </w:t>
            </w:r>
            <w:r w:rsidR="00CA260D">
              <w:t>t</w:t>
            </w:r>
            <w:r>
              <w:t xml:space="preserve">reatment </w:t>
            </w:r>
            <w:r w:rsidR="00CA260D">
              <w:t>r</w:t>
            </w:r>
            <w:r>
              <w:t xml:space="preserve">ate </w:t>
            </w:r>
            <w:r w:rsidRPr="009F4028">
              <w:rPr>
                <w:sz w:val="16"/>
                <w:szCs w:val="18"/>
              </w:rPr>
              <w:t>(Asymptomatic, HR HPV -)</w:t>
            </w:r>
          </w:p>
        </w:tc>
        <w:tc>
          <w:tcPr>
            <w:tcW w:w="0" w:type="auto"/>
            <w:vAlign w:val="center"/>
          </w:tcPr>
          <w:p w14:paraId="3FD800E5" w14:textId="77777777" w:rsidR="001D2851" w:rsidRDefault="001D2851" w:rsidP="00980304">
            <w:r>
              <w:t>Baseline</w:t>
            </w:r>
          </w:p>
        </w:tc>
        <w:tc>
          <w:tcPr>
            <w:tcW w:w="0" w:type="auto"/>
            <w:vAlign w:val="center"/>
          </w:tcPr>
          <w:p w14:paraId="5CA726C2" w14:textId="77777777" w:rsidR="001D2851" w:rsidRPr="00497F57" w:rsidRDefault="001D2851" w:rsidP="00980304">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1386CAF4" w14:textId="77777777" w:rsidR="001D2851" w:rsidRPr="00497F57" w:rsidRDefault="001D2851" w:rsidP="00980304">
            <w:r w:rsidRPr="00E866AF">
              <w:t>0.000741</w:t>
            </w:r>
          </w:p>
        </w:tc>
      </w:tr>
      <w:tr w:rsidR="009850D3" w14:paraId="409469FB" w14:textId="77777777" w:rsidTr="00EA1392">
        <w:trPr>
          <w:cantSplit/>
          <w:trHeight w:val="732"/>
        </w:trPr>
        <w:tc>
          <w:tcPr>
            <w:tcW w:w="0" w:type="auto"/>
            <w:vMerge/>
            <w:vAlign w:val="center"/>
          </w:tcPr>
          <w:p w14:paraId="5AA97733" w14:textId="77777777" w:rsidR="001D2851" w:rsidRDefault="001D2851" w:rsidP="00980304">
            <w:pPr>
              <w:tabs>
                <w:tab w:val="left" w:pos="889"/>
              </w:tabs>
              <w:rPr>
                <w:rFonts w:ascii="Calibri" w:eastAsia="Calibri" w:hAnsi="Calibri" w:cs="Times New Roman"/>
              </w:rPr>
            </w:pPr>
          </w:p>
        </w:tc>
        <w:tc>
          <w:tcPr>
            <w:tcW w:w="0" w:type="auto"/>
            <w:vMerge/>
            <w:vAlign w:val="center"/>
          </w:tcPr>
          <w:p w14:paraId="324EB433" w14:textId="77777777" w:rsidR="001D2851" w:rsidRDefault="001D2851" w:rsidP="00980304"/>
        </w:tc>
        <w:tc>
          <w:tcPr>
            <w:tcW w:w="0" w:type="auto"/>
            <w:vAlign w:val="center"/>
          </w:tcPr>
          <w:p w14:paraId="1063C5BF" w14:textId="77777777" w:rsidR="001D2851" w:rsidRDefault="001D2851" w:rsidP="00EA1392">
            <w:r>
              <w:t xml:space="preserve">New </w:t>
            </w:r>
          </w:p>
        </w:tc>
        <w:tc>
          <w:tcPr>
            <w:tcW w:w="0" w:type="auto"/>
            <w:vAlign w:val="center"/>
          </w:tcPr>
          <w:p w14:paraId="5EA5F339" w14:textId="77777777" w:rsidR="001D2851" w:rsidRDefault="001D2851" w:rsidP="00980304">
            <m:oMathPara>
              <m:oMath>
                <m:r>
                  <w:rPr>
                    <w:rFonts w:ascii="Cambria Math" w:hAnsi="Cambria Math"/>
                  </w:rPr>
                  <m:t>0</m:t>
                </m:r>
              </m:oMath>
            </m:oMathPara>
          </w:p>
        </w:tc>
        <w:tc>
          <w:tcPr>
            <w:tcW w:w="0" w:type="auto"/>
            <w:vAlign w:val="center"/>
          </w:tcPr>
          <w:p w14:paraId="1F70AC73" w14:textId="77777777" w:rsidR="001D2851" w:rsidRDefault="001D2851" w:rsidP="00980304">
            <w:r>
              <w:t>0</w:t>
            </w:r>
          </w:p>
        </w:tc>
      </w:tr>
      <w:tr w:rsidR="009850D3" w14:paraId="00AB8D0D" w14:textId="77777777" w:rsidTr="00EA1392">
        <w:trPr>
          <w:cantSplit/>
          <w:trHeight w:val="732"/>
        </w:trPr>
        <w:tc>
          <w:tcPr>
            <w:tcW w:w="0" w:type="auto"/>
            <w:vMerge w:val="restart"/>
            <w:vAlign w:val="center"/>
          </w:tcPr>
          <w:p w14:paraId="18B2907D" w14:textId="77777777" w:rsidR="001D2851" w:rsidRPr="00051D3C" w:rsidRDefault="00601040" w:rsidP="005B2A4A">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A,+</m:t>
                    </m:r>
                  </m:sub>
                </m:sSub>
              </m:oMath>
            </m:oMathPara>
          </w:p>
        </w:tc>
        <w:tc>
          <w:tcPr>
            <w:tcW w:w="0" w:type="auto"/>
            <w:vMerge w:val="restart"/>
            <w:vAlign w:val="center"/>
          </w:tcPr>
          <w:p w14:paraId="155DB7C5" w14:textId="4666F9AE" w:rsidR="001D2851" w:rsidRDefault="001D2851" w:rsidP="00980304">
            <w:pPr>
              <w:rPr>
                <w:sz w:val="16"/>
                <w:szCs w:val="18"/>
              </w:rPr>
            </w:pPr>
            <w:r>
              <w:t xml:space="preserve">Daily </w:t>
            </w:r>
            <w:r w:rsidR="00CA260D">
              <w:t>t</w:t>
            </w:r>
            <w:r>
              <w:t xml:space="preserve">reatment </w:t>
            </w:r>
            <w:r w:rsidR="00CA260D">
              <w:t>r</w:t>
            </w:r>
            <w:r>
              <w:t xml:space="preserve">ate </w:t>
            </w:r>
            <w:r w:rsidRPr="009F4028">
              <w:rPr>
                <w:sz w:val="16"/>
                <w:szCs w:val="18"/>
              </w:rPr>
              <w:t>(Asymptomatic, HR H</w:t>
            </w:r>
            <w:r>
              <w:rPr>
                <w:sz w:val="16"/>
                <w:szCs w:val="18"/>
              </w:rPr>
              <w:t>PV +</w:t>
            </w:r>
            <w:r w:rsidRPr="009F4028">
              <w:rPr>
                <w:sz w:val="16"/>
                <w:szCs w:val="18"/>
              </w:rPr>
              <w:t>)</w:t>
            </w:r>
          </w:p>
          <w:p w14:paraId="475FC86C" w14:textId="77777777" w:rsidR="001D2851" w:rsidRDefault="001D2851" w:rsidP="00980304"/>
        </w:tc>
        <w:tc>
          <w:tcPr>
            <w:tcW w:w="0" w:type="auto"/>
            <w:vAlign w:val="center"/>
          </w:tcPr>
          <w:p w14:paraId="4098B87E" w14:textId="77777777" w:rsidR="001D2851" w:rsidRDefault="001D2851" w:rsidP="00980304">
            <w:r>
              <w:t>Baseline</w:t>
            </w:r>
          </w:p>
        </w:tc>
        <w:tc>
          <w:tcPr>
            <w:tcW w:w="0" w:type="auto"/>
            <w:vAlign w:val="center"/>
          </w:tcPr>
          <w:p w14:paraId="3DEA8AC5" w14:textId="77777777" w:rsidR="001D2851" w:rsidRPr="00497F57" w:rsidRDefault="001D2851" w:rsidP="00980304">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69DA8EF7" w14:textId="77777777" w:rsidR="001D2851" w:rsidRPr="00497F57" w:rsidRDefault="001D2851" w:rsidP="00980304">
            <w:r w:rsidRPr="00E866AF">
              <w:t>0.000741</w:t>
            </w:r>
          </w:p>
        </w:tc>
      </w:tr>
      <w:tr w:rsidR="009850D3" w14:paraId="4BC37EEF" w14:textId="77777777" w:rsidTr="00EA1392">
        <w:trPr>
          <w:cantSplit/>
          <w:trHeight w:val="732"/>
        </w:trPr>
        <w:tc>
          <w:tcPr>
            <w:tcW w:w="0" w:type="auto"/>
            <w:vMerge/>
            <w:vAlign w:val="center"/>
          </w:tcPr>
          <w:p w14:paraId="504ECDBD" w14:textId="77777777" w:rsidR="001D2851" w:rsidRDefault="001D2851" w:rsidP="00980304">
            <w:pPr>
              <w:tabs>
                <w:tab w:val="left" w:pos="889"/>
              </w:tabs>
              <w:rPr>
                <w:rFonts w:ascii="Calibri" w:eastAsia="Calibri" w:hAnsi="Calibri" w:cs="Times New Roman"/>
              </w:rPr>
            </w:pPr>
          </w:p>
        </w:tc>
        <w:tc>
          <w:tcPr>
            <w:tcW w:w="0" w:type="auto"/>
            <w:vMerge/>
            <w:vAlign w:val="center"/>
          </w:tcPr>
          <w:p w14:paraId="7A37B754" w14:textId="77777777" w:rsidR="001D2851" w:rsidRDefault="001D2851" w:rsidP="00980304"/>
        </w:tc>
        <w:tc>
          <w:tcPr>
            <w:tcW w:w="0" w:type="auto"/>
            <w:vAlign w:val="center"/>
          </w:tcPr>
          <w:p w14:paraId="46811DDB" w14:textId="77777777" w:rsidR="001D2851" w:rsidRDefault="001D2851" w:rsidP="00EA1392">
            <w:r>
              <w:t xml:space="preserve">New </w:t>
            </w:r>
          </w:p>
        </w:tc>
        <w:tc>
          <w:tcPr>
            <w:tcW w:w="0" w:type="auto"/>
            <w:vAlign w:val="center"/>
          </w:tcPr>
          <w:p w14:paraId="62633CA3" w14:textId="77777777" w:rsidR="001D2851" w:rsidRDefault="001D2851" w:rsidP="00980304">
            <w:pPr>
              <w:rPr>
                <w:rFonts w:ascii="Calibri" w:eastAsia="Calibri" w:hAnsi="Calibri" w:cs="Times New Roman"/>
              </w:rPr>
            </w:pPr>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141A3081" w14:textId="77777777" w:rsidR="001D2851" w:rsidRPr="008413DE" w:rsidRDefault="001D2851" w:rsidP="00980304">
            <w:r w:rsidRPr="008413DE">
              <w:t>0.0005016</w:t>
            </w:r>
          </w:p>
        </w:tc>
      </w:tr>
      <w:tr w:rsidR="009850D3" w14:paraId="0C086635" w14:textId="77777777" w:rsidTr="00EA1392">
        <w:trPr>
          <w:cantSplit/>
          <w:trHeight w:val="732"/>
        </w:trPr>
        <w:tc>
          <w:tcPr>
            <w:tcW w:w="0" w:type="auto"/>
            <w:vMerge w:val="restart"/>
            <w:vAlign w:val="center"/>
          </w:tcPr>
          <w:p w14:paraId="25E967E6" w14:textId="77777777" w:rsidR="001D2851" w:rsidRPr="00051D3C" w:rsidRDefault="00601040" w:rsidP="00980304">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SNT,-</m:t>
                    </m:r>
                  </m:sub>
                </m:sSub>
              </m:oMath>
            </m:oMathPara>
          </w:p>
        </w:tc>
        <w:tc>
          <w:tcPr>
            <w:tcW w:w="0" w:type="auto"/>
            <w:vMerge w:val="restart"/>
            <w:vAlign w:val="center"/>
          </w:tcPr>
          <w:p w14:paraId="0643AA91" w14:textId="300ED356" w:rsidR="001D2851" w:rsidRDefault="00CA260D" w:rsidP="00CA260D">
            <w:r>
              <w:t>Daily t</w:t>
            </w:r>
            <w:r w:rsidR="001D2851">
              <w:t xml:space="preserve">reatment </w:t>
            </w:r>
            <w:r>
              <w:t>r</w:t>
            </w:r>
            <w:r w:rsidR="001D2851">
              <w:t xml:space="preserve">ate </w:t>
            </w:r>
            <w:r w:rsidR="001D2851">
              <w:rPr>
                <w:sz w:val="16"/>
                <w:szCs w:val="18"/>
              </w:rPr>
              <w:t>(S</w:t>
            </w:r>
            <w:r w:rsidR="001D2851" w:rsidRPr="009F4028">
              <w:rPr>
                <w:sz w:val="16"/>
                <w:szCs w:val="18"/>
              </w:rPr>
              <w:t>ymptomatic, HR HPV -)</w:t>
            </w:r>
          </w:p>
        </w:tc>
        <w:tc>
          <w:tcPr>
            <w:tcW w:w="0" w:type="auto"/>
            <w:vAlign w:val="center"/>
          </w:tcPr>
          <w:p w14:paraId="6CF31F24" w14:textId="77777777" w:rsidR="001D2851" w:rsidRDefault="001D2851" w:rsidP="00980304">
            <w:r>
              <w:t>Baseline</w:t>
            </w:r>
          </w:p>
        </w:tc>
        <w:tc>
          <w:tcPr>
            <w:tcW w:w="0" w:type="auto"/>
            <w:vAlign w:val="center"/>
          </w:tcPr>
          <w:p w14:paraId="45FE9732" w14:textId="77777777" w:rsidR="001D2851" w:rsidRPr="00EC36FC" w:rsidRDefault="001D2851" w:rsidP="00980304">
            <w:pPr>
              <w:rPr>
                <w:color w:val="FF0000"/>
              </w:rPr>
            </w:pPr>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52FB4163" w14:textId="77777777" w:rsidR="001D2851" w:rsidRPr="00EC36FC" w:rsidRDefault="001D2851" w:rsidP="00980304">
            <w:pPr>
              <w:rPr>
                <w:color w:val="FF0000"/>
              </w:rPr>
            </w:pPr>
            <w:r w:rsidRPr="00E866AF">
              <w:t>0.000741</w:t>
            </w:r>
          </w:p>
        </w:tc>
      </w:tr>
      <w:tr w:rsidR="009850D3" w14:paraId="228A5CBA" w14:textId="77777777" w:rsidTr="00EA1392">
        <w:trPr>
          <w:cantSplit/>
          <w:trHeight w:val="732"/>
        </w:trPr>
        <w:tc>
          <w:tcPr>
            <w:tcW w:w="0" w:type="auto"/>
            <w:vMerge/>
            <w:vAlign w:val="center"/>
          </w:tcPr>
          <w:p w14:paraId="3945C0AB" w14:textId="77777777" w:rsidR="001D2851" w:rsidRDefault="001D2851" w:rsidP="00980304">
            <w:pPr>
              <w:tabs>
                <w:tab w:val="left" w:pos="889"/>
              </w:tabs>
              <w:rPr>
                <w:rFonts w:ascii="Calibri" w:eastAsia="Calibri" w:hAnsi="Calibri" w:cs="Times New Roman"/>
              </w:rPr>
            </w:pPr>
          </w:p>
        </w:tc>
        <w:tc>
          <w:tcPr>
            <w:tcW w:w="0" w:type="auto"/>
            <w:vMerge/>
            <w:vAlign w:val="center"/>
          </w:tcPr>
          <w:p w14:paraId="43FD298D" w14:textId="77777777" w:rsidR="001D2851" w:rsidRDefault="001D2851" w:rsidP="00980304"/>
        </w:tc>
        <w:tc>
          <w:tcPr>
            <w:tcW w:w="0" w:type="auto"/>
            <w:vAlign w:val="center"/>
          </w:tcPr>
          <w:p w14:paraId="622FE05C" w14:textId="77777777" w:rsidR="001D2851" w:rsidRDefault="001D2851" w:rsidP="00EA1392">
            <w:r>
              <w:t xml:space="preserve">New </w:t>
            </w:r>
          </w:p>
        </w:tc>
        <w:tc>
          <w:tcPr>
            <w:tcW w:w="0" w:type="auto"/>
            <w:vAlign w:val="center"/>
          </w:tcPr>
          <w:p w14:paraId="61BF16F7" w14:textId="77777777" w:rsidR="001D2851" w:rsidRDefault="001D2851" w:rsidP="00980304">
            <m:oMathPara>
              <m:oMath>
                <m:r>
                  <w:rPr>
                    <w:rFonts w:ascii="Cambria Math" w:hAnsi="Cambria Math"/>
                  </w:rPr>
                  <m:t>0</m:t>
                </m:r>
              </m:oMath>
            </m:oMathPara>
          </w:p>
        </w:tc>
        <w:tc>
          <w:tcPr>
            <w:tcW w:w="0" w:type="auto"/>
            <w:vAlign w:val="center"/>
          </w:tcPr>
          <w:p w14:paraId="7AE0F0FF" w14:textId="77777777" w:rsidR="001D2851" w:rsidRDefault="001D2851" w:rsidP="00980304">
            <w:r>
              <w:t>0</w:t>
            </w:r>
          </w:p>
        </w:tc>
      </w:tr>
      <w:tr w:rsidR="009850D3" w14:paraId="58A76E77" w14:textId="77777777" w:rsidTr="00EA1392">
        <w:trPr>
          <w:cantSplit/>
          <w:trHeight w:val="732"/>
        </w:trPr>
        <w:tc>
          <w:tcPr>
            <w:tcW w:w="0" w:type="auto"/>
            <w:vMerge w:val="restart"/>
            <w:vAlign w:val="center"/>
          </w:tcPr>
          <w:p w14:paraId="3114093D" w14:textId="77777777" w:rsidR="001D2851" w:rsidRDefault="00601040" w:rsidP="00980304">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SNT,+</m:t>
                    </m:r>
                  </m:sub>
                </m:sSub>
              </m:oMath>
            </m:oMathPara>
          </w:p>
        </w:tc>
        <w:tc>
          <w:tcPr>
            <w:tcW w:w="0" w:type="auto"/>
            <w:vMerge w:val="restart"/>
            <w:vAlign w:val="center"/>
          </w:tcPr>
          <w:p w14:paraId="68B32F71" w14:textId="30A78D73" w:rsidR="001D2851" w:rsidRDefault="001D2851" w:rsidP="00CA260D">
            <w:r>
              <w:t xml:space="preserve">Daily </w:t>
            </w:r>
            <w:r w:rsidR="00CA260D">
              <w:t>t</w:t>
            </w:r>
            <w:r>
              <w:t xml:space="preserve">reatment </w:t>
            </w:r>
            <w:r w:rsidR="00CA260D">
              <w:t>r</w:t>
            </w:r>
            <w:r>
              <w:t xml:space="preserve">ate </w:t>
            </w:r>
            <w:r>
              <w:rPr>
                <w:sz w:val="16"/>
                <w:szCs w:val="18"/>
              </w:rPr>
              <w:t>(S</w:t>
            </w:r>
            <w:r w:rsidRPr="009F4028">
              <w:rPr>
                <w:sz w:val="16"/>
                <w:szCs w:val="18"/>
              </w:rPr>
              <w:t>ymptomatic, HR H</w:t>
            </w:r>
            <w:r>
              <w:rPr>
                <w:sz w:val="16"/>
                <w:szCs w:val="18"/>
              </w:rPr>
              <w:t>PV +</w:t>
            </w:r>
            <w:r w:rsidRPr="009F4028">
              <w:rPr>
                <w:sz w:val="16"/>
                <w:szCs w:val="18"/>
              </w:rPr>
              <w:t>)</w:t>
            </w:r>
            <w:r>
              <w:rPr>
                <w:sz w:val="16"/>
                <w:szCs w:val="18"/>
              </w:rPr>
              <w:br/>
            </w:r>
          </w:p>
        </w:tc>
        <w:tc>
          <w:tcPr>
            <w:tcW w:w="0" w:type="auto"/>
            <w:vAlign w:val="center"/>
          </w:tcPr>
          <w:p w14:paraId="3D2FEA6D" w14:textId="77777777" w:rsidR="001D2851" w:rsidRDefault="001D2851" w:rsidP="00980304">
            <w:r>
              <w:t>Baseline</w:t>
            </w:r>
          </w:p>
        </w:tc>
        <w:tc>
          <w:tcPr>
            <w:tcW w:w="0" w:type="auto"/>
            <w:vAlign w:val="center"/>
          </w:tcPr>
          <w:p w14:paraId="72413268" w14:textId="77777777" w:rsidR="001D2851" w:rsidRPr="00EC36FC" w:rsidRDefault="001D2851" w:rsidP="00980304">
            <w:pPr>
              <w:rPr>
                <w:color w:val="FF0000"/>
              </w:rPr>
            </w:pPr>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4A37C5AE" w14:textId="77777777" w:rsidR="001D2851" w:rsidRPr="00EC36FC" w:rsidRDefault="001D2851" w:rsidP="00980304">
            <w:pPr>
              <w:rPr>
                <w:color w:val="FF0000"/>
              </w:rPr>
            </w:pPr>
            <w:r w:rsidRPr="00E866AF">
              <w:t>0.000741</w:t>
            </w:r>
          </w:p>
        </w:tc>
      </w:tr>
      <w:tr w:rsidR="009850D3" w14:paraId="427DC764" w14:textId="77777777" w:rsidTr="00EA1392">
        <w:trPr>
          <w:cantSplit/>
          <w:trHeight w:val="732"/>
        </w:trPr>
        <w:tc>
          <w:tcPr>
            <w:tcW w:w="0" w:type="auto"/>
            <w:vMerge/>
            <w:vAlign w:val="center"/>
          </w:tcPr>
          <w:p w14:paraId="2A45A54C" w14:textId="77777777" w:rsidR="001D2851" w:rsidRDefault="001D2851" w:rsidP="00980304">
            <w:pPr>
              <w:rPr>
                <w:rFonts w:ascii="Calibri" w:eastAsia="Calibri" w:hAnsi="Calibri" w:cs="Times New Roman"/>
              </w:rPr>
            </w:pPr>
          </w:p>
        </w:tc>
        <w:tc>
          <w:tcPr>
            <w:tcW w:w="0" w:type="auto"/>
            <w:vMerge/>
            <w:vAlign w:val="center"/>
          </w:tcPr>
          <w:p w14:paraId="4CE314D3" w14:textId="77777777" w:rsidR="001D2851" w:rsidRDefault="001D2851" w:rsidP="00980304"/>
        </w:tc>
        <w:tc>
          <w:tcPr>
            <w:tcW w:w="0" w:type="auto"/>
            <w:vAlign w:val="center"/>
          </w:tcPr>
          <w:p w14:paraId="3EA2AFAE" w14:textId="77777777" w:rsidR="001D2851" w:rsidRDefault="001D2851" w:rsidP="00EA1392">
            <w:r>
              <w:t xml:space="preserve">New </w:t>
            </w:r>
          </w:p>
        </w:tc>
        <w:tc>
          <w:tcPr>
            <w:tcW w:w="0" w:type="auto"/>
            <w:vAlign w:val="center"/>
          </w:tcPr>
          <w:p w14:paraId="023A7590" w14:textId="77777777" w:rsidR="001D2851" w:rsidRDefault="001D2851" w:rsidP="00980304">
            <w:pPr>
              <w:rPr>
                <w:rFonts w:ascii="Calibri" w:eastAsia="Calibri" w:hAnsi="Calibri" w:cs="Times New Roman"/>
              </w:rPr>
            </w:pPr>
            <m:oMathPara>
              <m:oMath>
                <m:r>
                  <w:rPr>
                    <w:rFonts w:ascii="Cambria Math" w:hAnsi="Cambria Math"/>
                  </w:rPr>
                  <m:t>-</m:t>
                </m:r>
                <m:r>
                  <m:rPr>
                    <m:sty m:val="p"/>
                  </m:rPr>
                  <w:rPr>
                    <w:rFonts w:ascii="Cambria Math" w:hAnsi="Cambria Math"/>
                  </w:rPr>
                  <m:t>ln⁡</m:t>
                </m:r>
                <m:r>
                  <w:rPr>
                    <w:rFonts w:ascii="Cambria Math" w:hAnsi="Cambria Math"/>
                  </w:rPr>
                  <m:t>(1-</m:t>
                </m:r>
                <m:r>
                  <w:rPr>
                    <w:rFonts w:ascii="Cambria Math" w:eastAsia="Calibri" w:hAnsi="Cambria Math" w:cs="Times New Roman"/>
                  </w:rPr>
                  <m:t>τ)</m:t>
                </m:r>
              </m:oMath>
            </m:oMathPara>
          </w:p>
        </w:tc>
        <w:tc>
          <w:tcPr>
            <w:tcW w:w="0" w:type="auto"/>
            <w:vAlign w:val="center"/>
          </w:tcPr>
          <w:p w14:paraId="17BCD681" w14:textId="77777777" w:rsidR="001D2851" w:rsidRPr="008413DE" w:rsidRDefault="001D2851" w:rsidP="00980304">
            <w:r w:rsidRPr="008413DE">
              <w:t>0.0005016</w:t>
            </w:r>
          </w:p>
        </w:tc>
      </w:tr>
      <w:tr w:rsidR="009850D3" w14:paraId="7AF8BE91" w14:textId="77777777" w:rsidTr="00EA1392">
        <w:trPr>
          <w:cantSplit/>
          <w:trHeight w:val="732"/>
        </w:trPr>
        <w:tc>
          <w:tcPr>
            <w:tcW w:w="0" w:type="auto"/>
            <w:vAlign w:val="center"/>
          </w:tcPr>
          <w:p w14:paraId="6E571E78" w14:textId="77777777" w:rsidR="001D2851" w:rsidRDefault="00601040" w:rsidP="00980304">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ST</m:t>
                    </m:r>
                  </m:sub>
                </m:sSub>
              </m:oMath>
            </m:oMathPara>
          </w:p>
        </w:tc>
        <w:tc>
          <w:tcPr>
            <w:tcW w:w="0" w:type="auto"/>
            <w:vAlign w:val="center"/>
          </w:tcPr>
          <w:p w14:paraId="1F38C4F3" w14:textId="160CD61E" w:rsidR="001D2851" w:rsidRDefault="00CA260D" w:rsidP="00980304">
            <w:pPr>
              <w:rPr>
                <w:sz w:val="16"/>
                <w:szCs w:val="16"/>
              </w:rPr>
            </w:pPr>
            <w:r>
              <w:t>Daily t</w:t>
            </w:r>
            <w:r w:rsidR="001D2851">
              <w:t xml:space="preserve">reatment </w:t>
            </w:r>
            <w:r>
              <w:t>r</w:t>
            </w:r>
            <w:r w:rsidR="001D2851">
              <w:t xml:space="preserve">ate </w:t>
            </w:r>
            <w:r w:rsidR="001D2851" w:rsidRPr="002870D0">
              <w:rPr>
                <w:sz w:val="16"/>
                <w:szCs w:val="16"/>
              </w:rPr>
              <w:t xml:space="preserve">(Symptomatic, </w:t>
            </w:r>
            <w:r w:rsidR="001D2851">
              <w:rPr>
                <w:sz w:val="16"/>
                <w:szCs w:val="16"/>
              </w:rPr>
              <w:t>Seeks Treat</w:t>
            </w:r>
            <w:r w:rsidR="001D2851" w:rsidRPr="002870D0">
              <w:rPr>
                <w:sz w:val="16"/>
                <w:szCs w:val="16"/>
              </w:rPr>
              <w:t>)</w:t>
            </w:r>
          </w:p>
          <w:p w14:paraId="5FE872B8" w14:textId="77777777" w:rsidR="001D2851" w:rsidRDefault="001D2851" w:rsidP="00980304"/>
        </w:tc>
        <w:tc>
          <w:tcPr>
            <w:tcW w:w="0" w:type="auto"/>
            <w:vAlign w:val="center"/>
          </w:tcPr>
          <w:p w14:paraId="7385F1E1" w14:textId="77777777" w:rsidR="001D2851" w:rsidRPr="0038360A" w:rsidRDefault="001D2851" w:rsidP="00EA1392">
            <w:r>
              <w:t xml:space="preserve">Baseline / New </w:t>
            </w:r>
          </w:p>
        </w:tc>
        <w:tc>
          <w:tcPr>
            <w:tcW w:w="0" w:type="auto"/>
            <w:vAlign w:val="center"/>
          </w:tcPr>
          <w:p w14:paraId="749D3A4C" w14:textId="77777777" w:rsidR="001D2851" w:rsidRPr="00EC36FC" w:rsidRDefault="00601040" w:rsidP="00980304">
            <w:pPr>
              <w:rPr>
                <w:color w:val="FF0000"/>
              </w:rPr>
            </w:pPr>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f</m:t>
                        </m:r>
                      </m:sub>
                    </m:sSub>
                  </m:den>
                </m:f>
                <m:r>
                  <w:rPr>
                    <w:rFonts w:ascii="Cambria Math" w:hAnsi="Cambria Math"/>
                  </w:rPr>
                  <m:t>*</m:t>
                </m:r>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f</m:t>
                    </m:r>
                  </m:sub>
                </m:sSub>
              </m:oMath>
            </m:oMathPara>
          </w:p>
        </w:tc>
        <w:tc>
          <w:tcPr>
            <w:tcW w:w="0" w:type="auto"/>
            <w:vAlign w:val="center"/>
          </w:tcPr>
          <w:p w14:paraId="4ED275A9" w14:textId="77777777" w:rsidR="001D2851" w:rsidRPr="00EC36FC" w:rsidRDefault="001D2851" w:rsidP="00980304">
            <w:pPr>
              <w:rPr>
                <w:color w:val="FF0000"/>
              </w:rPr>
            </w:pPr>
            <w:r>
              <w:t>.05</w:t>
            </w:r>
          </w:p>
        </w:tc>
      </w:tr>
      <w:tr w:rsidR="001D2851" w14:paraId="0E71D227" w14:textId="77777777" w:rsidTr="00980304">
        <w:trPr>
          <w:cantSplit/>
        </w:trPr>
        <w:tc>
          <w:tcPr>
            <w:tcW w:w="0" w:type="auto"/>
            <w:gridSpan w:val="5"/>
            <w:shd w:val="clear" w:color="auto" w:fill="DBE5F1" w:themeFill="accent1" w:themeFillTint="33"/>
            <w:vAlign w:val="center"/>
          </w:tcPr>
          <w:p w14:paraId="33B3A947" w14:textId="77777777" w:rsidR="001D2851" w:rsidRPr="00953538" w:rsidRDefault="001D2851" w:rsidP="00980304">
            <w:pPr>
              <w:rPr>
                <w:sz w:val="32"/>
                <w:szCs w:val="32"/>
              </w:rPr>
            </w:pPr>
            <m:oMathPara>
              <m:oMathParaPr>
                <m:jc m:val="center"/>
              </m:oMathParaPr>
              <m:oMath>
                <m:r>
                  <m:rPr>
                    <m:sty m:val="bi"/>
                  </m:rPr>
                  <w:rPr>
                    <w:rFonts w:ascii="Cambria Math" w:hAnsi="Cambria Math"/>
                    <w:color w:val="1F497D" w:themeColor="text2"/>
                    <w:sz w:val="32"/>
                    <w:szCs w:val="32"/>
                  </w:rPr>
                  <m:t>T</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S</m:t>
                </m:r>
              </m:oMath>
            </m:oMathPara>
          </w:p>
        </w:tc>
      </w:tr>
      <w:tr w:rsidR="009850D3" w14:paraId="2D6AA816" w14:textId="77777777" w:rsidTr="00EA1392">
        <w:trPr>
          <w:cantSplit/>
        </w:trPr>
        <w:tc>
          <w:tcPr>
            <w:tcW w:w="0" w:type="auto"/>
            <w:vAlign w:val="center"/>
          </w:tcPr>
          <w:p w14:paraId="3F97CEFA" w14:textId="77777777" w:rsidR="001D2851" w:rsidRPr="00971E94" w:rsidRDefault="001D2851" w:rsidP="00652F98">
            <w:pPr>
              <w:rPr>
                <w:b/>
              </w:rPr>
            </w:pPr>
            <w:r w:rsidRPr="00971E94">
              <w:rPr>
                <w:b/>
              </w:rPr>
              <w:t>Parameter</w:t>
            </w:r>
          </w:p>
        </w:tc>
        <w:tc>
          <w:tcPr>
            <w:tcW w:w="0" w:type="auto"/>
            <w:vAlign w:val="center"/>
          </w:tcPr>
          <w:p w14:paraId="3DEC1820" w14:textId="77777777" w:rsidR="001D2851" w:rsidRPr="005A1F43" w:rsidRDefault="001D2851" w:rsidP="00652F98">
            <w:pPr>
              <w:rPr>
                <w:b/>
              </w:rPr>
            </w:pPr>
            <w:r w:rsidRPr="005A1F43">
              <w:rPr>
                <w:b/>
              </w:rPr>
              <w:t>Description</w:t>
            </w:r>
          </w:p>
        </w:tc>
        <w:tc>
          <w:tcPr>
            <w:tcW w:w="0" w:type="auto"/>
            <w:vAlign w:val="center"/>
          </w:tcPr>
          <w:p w14:paraId="25664C28" w14:textId="77777777" w:rsidR="001D2851" w:rsidRPr="005A1F43" w:rsidRDefault="001D2851" w:rsidP="00652F98">
            <w:pPr>
              <w:rPr>
                <w:b/>
              </w:rPr>
            </w:pPr>
            <w:r w:rsidRPr="005A1F43">
              <w:rPr>
                <w:b/>
              </w:rPr>
              <w:t>Base Case</w:t>
            </w:r>
          </w:p>
        </w:tc>
        <w:tc>
          <w:tcPr>
            <w:tcW w:w="0" w:type="auto"/>
            <w:vAlign w:val="center"/>
          </w:tcPr>
          <w:p w14:paraId="60846DC6" w14:textId="77777777" w:rsidR="001D2851" w:rsidRPr="005A1F43" w:rsidRDefault="001D2851" w:rsidP="00652F98">
            <w:pPr>
              <w:rPr>
                <w:b/>
              </w:rPr>
            </w:pPr>
            <w:r w:rsidRPr="005A1F43">
              <w:rPr>
                <w:b/>
              </w:rPr>
              <w:t>Range</w:t>
            </w:r>
          </w:p>
        </w:tc>
        <w:tc>
          <w:tcPr>
            <w:tcW w:w="0" w:type="auto"/>
            <w:vAlign w:val="center"/>
          </w:tcPr>
          <w:p w14:paraId="53743D90" w14:textId="77777777" w:rsidR="001D2851" w:rsidRPr="005A1F43" w:rsidRDefault="001D2851" w:rsidP="00652F98">
            <w:pPr>
              <w:rPr>
                <w:b/>
              </w:rPr>
            </w:pPr>
            <w:r w:rsidRPr="005A1F43">
              <w:rPr>
                <w:b/>
              </w:rPr>
              <w:t>Source</w:t>
            </w:r>
          </w:p>
        </w:tc>
      </w:tr>
      <w:tr w:rsidR="009850D3" w14:paraId="154B1C99" w14:textId="77777777" w:rsidTr="009F6E04">
        <w:trPr>
          <w:cantSplit/>
        </w:trPr>
        <w:tc>
          <w:tcPr>
            <w:tcW w:w="0" w:type="auto"/>
            <w:vAlign w:val="center"/>
          </w:tcPr>
          <w:p w14:paraId="6FBF279C" w14:textId="77777777" w:rsidR="001D2851" w:rsidRPr="006C29B5" w:rsidRDefault="00601040" w:rsidP="00D07D76">
            <w:pPr>
              <w:tabs>
                <w:tab w:val="left" w:pos="889"/>
              </w:tabs>
              <w:rPr>
                <w:rFonts w:ascii="Calibri" w:eastAsia="Calibri" w:hAnsi="Calibri" w:cs="Times New Roman"/>
                <w:vertAlign w:val="subscript"/>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Abstinence,f</m:t>
                    </m:r>
                  </m:sub>
                </m:sSub>
              </m:oMath>
            </m:oMathPara>
          </w:p>
        </w:tc>
        <w:tc>
          <w:tcPr>
            <w:tcW w:w="0" w:type="auto"/>
            <w:vAlign w:val="center"/>
          </w:tcPr>
          <w:p w14:paraId="135F80CA" w14:textId="3712131B" w:rsidR="001D2851" w:rsidRDefault="001D2851" w:rsidP="009F6E04">
            <w:r>
              <w:t>Duration recommended to abstain from sexual intercourse after receiving treatment</w:t>
            </w:r>
            <w:r w:rsidR="00220E65">
              <w:t xml:space="preserve"> for TV</w:t>
            </w:r>
            <w:r>
              <w:rPr>
                <w:rStyle w:val="FootnoteReference"/>
              </w:rPr>
              <w:footnoteReference w:id="5"/>
            </w:r>
          </w:p>
          <w:p w14:paraId="51DC7543" w14:textId="77777777" w:rsidR="001D2851" w:rsidRDefault="001D2851" w:rsidP="009F6E04"/>
        </w:tc>
        <w:tc>
          <w:tcPr>
            <w:tcW w:w="0" w:type="auto"/>
            <w:vAlign w:val="center"/>
          </w:tcPr>
          <w:p w14:paraId="118B67CE" w14:textId="77777777" w:rsidR="001D2851" w:rsidRPr="00E90DC6" w:rsidRDefault="001D2851" w:rsidP="009F6E04">
            <w:r w:rsidRPr="00E90DC6">
              <w:t>7 days</w:t>
            </w:r>
          </w:p>
        </w:tc>
        <w:tc>
          <w:tcPr>
            <w:tcW w:w="0" w:type="auto"/>
            <w:vAlign w:val="center"/>
          </w:tcPr>
          <w:p w14:paraId="2C1A02DC" w14:textId="77777777" w:rsidR="001D2851" w:rsidRPr="00E90DC6" w:rsidRDefault="001D2851" w:rsidP="009F6E04">
            <w:r w:rsidRPr="00E90DC6">
              <w:t>7 – 14 days</w:t>
            </w:r>
          </w:p>
        </w:tc>
        <w:tc>
          <w:tcPr>
            <w:tcW w:w="0" w:type="auto"/>
            <w:vAlign w:val="center"/>
          </w:tcPr>
          <w:p w14:paraId="7CEC6E29" w14:textId="073593F1" w:rsidR="001D2851" w:rsidRPr="00EC36FC" w:rsidRDefault="00EA4065" w:rsidP="008154B6">
            <w:pPr>
              <w:rPr>
                <w:color w:val="FF0000"/>
              </w:rPr>
            </w:pPr>
            <w:r w:rsidRPr="002B54AB">
              <w:rPr>
                <w:i/>
              </w:rPr>
              <w:t>Assumption</w:t>
            </w:r>
          </w:p>
        </w:tc>
      </w:tr>
      <w:tr w:rsidR="009850D3" w14:paraId="32C7E417" w14:textId="77777777" w:rsidTr="009F6E04">
        <w:trPr>
          <w:cantSplit/>
        </w:trPr>
        <w:tc>
          <w:tcPr>
            <w:tcW w:w="0" w:type="auto"/>
            <w:vAlign w:val="center"/>
          </w:tcPr>
          <w:p w14:paraId="7D94DD3D" w14:textId="77777777" w:rsidR="001D2851" w:rsidRPr="00015DFA" w:rsidRDefault="00601040" w:rsidP="009F6E04">
            <w:pPr>
              <w:tabs>
                <w:tab w:val="left" w:pos="889"/>
              </w:tabs>
              <w:rPr>
                <w:rFonts w:ascii="Calibri" w:eastAsia="Calibri" w:hAnsi="Calibri" w:cs="Times New Roman"/>
                <w:vertAlign w:val="subscript"/>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fectious,f</m:t>
                    </m:r>
                  </m:sub>
                </m:sSub>
              </m:oMath>
            </m:oMathPara>
          </w:p>
        </w:tc>
        <w:tc>
          <w:tcPr>
            <w:tcW w:w="0" w:type="auto"/>
            <w:vAlign w:val="center"/>
          </w:tcPr>
          <w:p w14:paraId="52F86E30" w14:textId="58BB89A2" w:rsidR="001D2851" w:rsidRDefault="001D2851" w:rsidP="009F6E04">
            <w:r>
              <w:t xml:space="preserve">Average duration of </w:t>
            </w:r>
            <w:r w:rsidR="00220E65">
              <w:t xml:space="preserve">untreated TV </w:t>
            </w:r>
            <w:r>
              <w:t>Infection</w:t>
            </w:r>
          </w:p>
        </w:tc>
        <w:tc>
          <w:tcPr>
            <w:tcW w:w="0" w:type="auto"/>
            <w:vAlign w:val="center"/>
          </w:tcPr>
          <w:p w14:paraId="1FA7F930" w14:textId="77777777" w:rsidR="001D2851" w:rsidRDefault="001D2851" w:rsidP="009F6E04">
            <w:r>
              <w:t>3 years</w:t>
            </w:r>
          </w:p>
        </w:tc>
        <w:tc>
          <w:tcPr>
            <w:tcW w:w="0" w:type="auto"/>
            <w:vAlign w:val="center"/>
          </w:tcPr>
          <w:p w14:paraId="0A0F6070" w14:textId="77777777" w:rsidR="001D2851" w:rsidRDefault="001D2851" w:rsidP="009F6E04">
            <w:r>
              <w:t>3 months -5 years</w:t>
            </w:r>
          </w:p>
        </w:tc>
        <w:tc>
          <w:tcPr>
            <w:tcW w:w="0" w:type="auto"/>
            <w:vAlign w:val="center"/>
          </w:tcPr>
          <w:p w14:paraId="0AF34C6F" w14:textId="31FD239A" w:rsidR="001D2851" w:rsidRDefault="00B202B0" w:rsidP="00B202B0">
            <w:r>
              <w:fldChar w:fldCharType="begin">
                <w:fldData xml:space="preserve">PEVuZE5vdGU+PENpdGUgRXhjbHVkZUF1dGg9IjEiIEV4Y2x1ZGVZZWFyPSIxIj48QXV0aG9yPkFT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yMDM5LTQ0PC9wYWdlcz48dm9sdW1lPjE5Mjwvdm9sdW1lPjxudW1i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</w:fldData>
              </w:fldChar>
            </w:r>
            <w:r w:rsidR="001E1710">
              <w:instrText xml:space="preserve"> ADDIN EN.CITE </w:instrText>
            </w:r>
            <w:r w:rsidR="001E1710">
              <w:fldChar w:fldCharType="begin">
                <w:fldData xml:space="preserve">PEVuZE5vdGU+PENpdGUgRXhjbHVkZUF1dGg9IjEiIEV4Y2x1ZGVZZWFyPSIxIj48QXV0aG9yPkFT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yMDM5LTQ0PC9wYWdlcz48dm9sdW1lPjE5Mjwvdm9sdW1lPjxudW1i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</w:fldData>
              </w:fldChar>
            </w:r>
            <w:r w:rsidR="001E1710">
              <w:instrText xml:space="preserve"> ADDIN EN.CITE.DATA </w:instrText>
            </w:r>
            <w:r w:rsidR="001E1710">
              <w:fldChar w:fldCharType="end"/>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12" w:tooltip="Van Der Pol, 2005 #3751" w:history="1">
              <w:r w:rsidR="001E1710" w:rsidRPr="001E1710">
                <w:rPr>
                  <w:rStyle w:val="Hyperlink"/>
                  <w:noProof/>
                  <w:vertAlign w:val="superscript"/>
                </w:rPr>
                <w:t>12</w:t>
              </w:r>
            </w:hyperlink>
            <w:r w:rsidR="001E1710" w:rsidRPr="001E1710">
              <w:rPr>
                <w:noProof/>
                <w:vertAlign w:val="superscript"/>
              </w:rPr>
              <w:t xml:space="preserve"> </w:t>
            </w:r>
            <w:hyperlink w:anchor="_ENREF_22" w:tooltip="Bowden, 2000 #95" w:history="1">
              <w:r w:rsidR="001E1710" w:rsidRPr="001E1710">
                <w:rPr>
                  <w:rStyle w:val="Hyperlink"/>
                  <w:noProof/>
                  <w:vertAlign w:val="superscript"/>
                </w:rPr>
                <w:t>22</w:t>
              </w:r>
            </w:hyperlink>
            <w:r w:rsidR="001E1710" w:rsidRPr="001E1710">
              <w:rPr>
                <w:noProof/>
                <w:vertAlign w:val="superscript"/>
              </w:rPr>
              <w:t xml:space="preserve"> </w:t>
            </w:r>
            <w:hyperlink w:anchor="_ENREF_23" w:tooltip="World Health Organization Department of Reproductive Health and Research, 2011 #3760" w:history="1">
              <w:r w:rsidR="001E1710" w:rsidRPr="001E1710">
                <w:rPr>
                  <w:rStyle w:val="Hyperlink"/>
                  <w:noProof/>
                  <w:vertAlign w:val="superscript"/>
                </w:rPr>
                <w:t>23</w:t>
              </w:r>
            </w:hyperlink>
            <w:r>
              <w:fldChar w:fldCharType="end"/>
            </w:r>
          </w:p>
        </w:tc>
      </w:tr>
      <w:tr w:rsidR="009850D3" w14:paraId="5B4587E9" w14:textId="77777777" w:rsidTr="00652F98">
        <w:trPr>
          <w:cantSplit/>
        </w:trPr>
        <w:tc>
          <w:tcPr>
            <w:tcW w:w="0" w:type="auto"/>
            <w:vAlign w:val="center"/>
          </w:tcPr>
          <w:p w14:paraId="39860ED0" w14:textId="77777777" w:rsidR="001D2851" w:rsidRDefault="001D2851" w:rsidP="00652F98">
            <w:pPr>
              <w:rPr>
                <w:rFonts w:ascii="Calibri" w:eastAsia="Calibri" w:hAnsi="Calibri" w:cs="Times New Roman"/>
              </w:rPr>
            </w:pPr>
            <w:r w:rsidRPr="00971E94">
              <w:rPr>
                <w:b/>
              </w:rPr>
              <w:t>Parameter</w:t>
            </w:r>
          </w:p>
        </w:tc>
        <w:tc>
          <w:tcPr>
            <w:tcW w:w="0" w:type="auto"/>
            <w:vAlign w:val="center"/>
          </w:tcPr>
          <w:p w14:paraId="66F30DD6" w14:textId="77777777" w:rsidR="001D2851" w:rsidRDefault="001D2851" w:rsidP="00652F98">
            <w:r w:rsidRPr="005A1F43">
              <w:rPr>
                <w:b/>
              </w:rPr>
              <w:t>Description</w:t>
            </w:r>
          </w:p>
        </w:tc>
        <w:tc>
          <w:tcPr>
            <w:tcW w:w="0" w:type="auto"/>
            <w:gridSpan w:val="2"/>
            <w:vAlign w:val="center"/>
          </w:tcPr>
          <w:p w14:paraId="1566C780" w14:textId="77777777" w:rsidR="001D2851" w:rsidRPr="005A1F43" w:rsidRDefault="001D2851" w:rsidP="00652F98">
            <w:pPr>
              <w:rPr>
                <w:b/>
              </w:rPr>
            </w:pPr>
            <w:r>
              <w:rPr>
                <w:b/>
              </w:rPr>
              <w:t>Formula</w:t>
            </w:r>
          </w:p>
        </w:tc>
        <w:tc>
          <w:tcPr>
            <w:tcW w:w="0" w:type="auto"/>
            <w:vAlign w:val="center"/>
          </w:tcPr>
          <w:p w14:paraId="23003D89" w14:textId="77777777" w:rsidR="001D2851" w:rsidRPr="005A1F43" w:rsidRDefault="001D2851" w:rsidP="00652F98">
            <w:pPr>
              <w:rPr>
                <w:b/>
              </w:rPr>
            </w:pPr>
            <w:r>
              <w:rPr>
                <w:b/>
              </w:rPr>
              <w:t>Value</w:t>
            </w:r>
          </w:p>
        </w:tc>
      </w:tr>
      <w:tr w:rsidR="009850D3" w14:paraId="1A5D4C12" w14:textId="77777777" w:rsidTr="00652F98">
        <w:trPr>
          <w:cantSplit/>
        </w:trPr>
        <w:tc>
          <w:tcPr>
            <w:tcW w:w="0" w:type="auto"/>
            <w:vAlign w:val="center"/>
          </w:tcPr>
          <w:p w14:paraId="157BD901" w14:textId="77777777" w:rsidR="001D2851" w:rsidRPr="00015DFA" w:rsidRDefault="00601040" w:rsidP="009F6E04">
            <w:pPr>
              <w:tabs>
                <w:tab w:val="left" w:pos="889"/>
              </w:tabs>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μ</m:t>
                    </m:r>
                  </m:e>
                  <m:sub>
                    <m:r>
                      <w:rPr>
                        <w:rFonts w:ascii="Cambria Math" w:eastAsia="Calibri" w:hAnsi="Cambria Math" w:cs="Times New Roman"/>
                        <w:vertAlign w:val="subscript"/>
                      </w:rPr>
                      <m:t>f</m:t>
                    </m:r>
                  </m:sub>
                </m:sSub>
              </m:oMath>
            </m:oMathPara>
          </w:p>
        </w:tc>
        <w:tc>
          <w:tcPr>
            <w:tcW w:w="0" w:type="auto"/>
            <w:vAlign w:val="center"/>
          </w:tcPr>
          <w:p w14:paraId="4B40A94B" w14:textId="77777777" w:rsidR="001D2851" w:rsidRDefault="001D2851" w:rsidP="009F6E04">
            <w:pPr>
              <w:rPr>
                <w:rFonts w:ascii="Calibri" w:eastAsia="Calibri" w:hAnsi="Calibri" w:cs="Times New Roman"/>
              </w:rPr>
            </w:pPr>
            <w:r>
              <w:rPr>
                <w:rFonts w:ascii="Calibri" w:eastAsia="Calibri" w:hAnsi="Calibri" w:cs="Times New Roman"/>
              </w:rPr>
              <w:t>Daily rate of natural recovery</w:t>
            </w:r>
          </w:p>
          <w:p w14:paraId="0AAB895A" w14:textId="77777777" w:rsidR="001D2851" w:rsidRDefault="001D2851" w:rsidP="009F6E04"/>
        </w:tc>
        <w:tc>
          <w:tcPr>
            <w:tcW w:w="0" w:type="auto"/>
            <w:gridSpan w:val="2"/>
            <w:vAlign w:val="center"/>
          </w:tcPr>
          <w:p w14:paraId="71C0F2C5" w14:textId="77777777" w:rsidR="001D2851" w:rsidRDefault="00601040" w:rsidP="009F6E04">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nfectious,f</m:t>
                        </m:r>
                      </m:sub>
                    </m:sSub>
                  </m:den>
                </m:f>
              </m:oMath>
            </m:oMathPara>
          </w:p>
        </w:tc>
        <w:tc>
          <w:tcPr>
            <w:tcW w:w="0" w:type="auto"/>
            <w:vAlign w:val="center"/>
          </w:tcPr>
          <w:p w14:paraId="122E6ECC" w14:textId="77777777" w:rsidR="001D2851" w:rsidRDefault="00601040" w:rsidP="009F6E04">
            <m:oMathPara>
              <m:oMath>
                <m:f>
                  <m:fPr>
                    <m:ctrlPr>
                      <w:rPr>
                        <w:rFonts w:ascii="Cambria Math" w:hAnsi="Cambria Math"/>
                        <w:i/>
                      </w:rPr>
                    </m:ctrlPr>
                  </m:fPr>
                  <m:num>
                    <m:r>
                      <w:rPr>
                        <w:rFonts w:ascii="Cambria Math" w:hAnsi="Cambria Math"/>
                      </w:rPr>
                      <m:t>1</m:t>
                    </m:r>
                  </m:num>
                  <m:den>
                    <m:r>
                      <w:rPr>
                        <w:rFonts w:ascii="Cambria Math" w:hAnsi="Cambria Math"/>
                      </w:rPr>
                      <m:t>3*365</m:t>
                    </m:r>
                  </m:den>
                </m:f>
              </m:oMath>
            </m:oMathPara>
          </w:p>
        </w:tc>
      </w:tr>
      <w:tr w:rsidR="009850D3" w14:paraId="421ADBE0" w14:textId="77777777" w:rsidTr="00652F98">
        <w:trPr>
          <w:cantSplit/>
        </w:trPr>
        <w:tc>
          <w:tcPr>
            <w:tcW w:w="0" w:type="auto"/>
            <w:vAlign w:val="center"/>
          </w:tcPr>
          <w:p w14:paraId="083C1EB7" w14:textId="77777777" w:rsidR="001D2851" w:rsidRDefault="00601040" w:rsidP="009F6E04">
            <w:pPr>
              <w:tabs>
                <w:tab w:val="left" w:pos="889"/>
              </w:tabs>
              <w:rPr>
                <w:rFonts w:ascii="Calibri" w:eastAsia="Calibri" w:hAnsi="Calibri" w:cs="Times New Roman"/>
                <w:vertAlign w:val="subscript"/>
              </w:rPr>
            </w:pPr>
            <m:oMathPara>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f</m:t>
                    </m:r>
                  </m:sub>
                </m:sSub>
              </m:oMath>
            </m:oMathPara>
          </w:p>
        </w:tc>
        <w:tc>
          <w:tcPr>
            <w:tcW w:w="0" w:type="auto"/>
            <w:vAlign w:val="center"/>
          </w:tcPr>
          <w:p w14:paraId="05731399" w14:textId="0D9F426E" w:rsidR="001D2851" w:rsidRDefault="001D2851" w:rsidP="00652F98">
            <w:r>
              <w:t xml:space="preserve">Recovery </w:t>
            </w:r>
            <w:r w:rsidR="002012D4">
              <w:t>r</w:t>
            </w:r>
            <w:r>
              <w:t>ate after treatment</w:t>
            </w:r>
          </w:p>
          <w:p w14:paraId="2AC38224" w14:textId="77777777" w:rsidR="001D2851" w:rsidRDefault="001D2851" w:rsidP="00652F98"/>
        </w:tc>
        <w:tc>
          <w:tcPr>
            <w:tcW w:w="0" w:type="auto"/>
            <w:gridSpan w:val="2"/>
            <w:vAlign w:val="center"/>
          </w:tcPr>
          <w:p w14:paraId="29646357" w14:textId="77777777" w:rsidR="001D2851" w:rsidRPr="00EC36FC" w:rsidRDefault="00601040" w:rsidP="00531679">
            <w:pPr>
              <w:rPr>
                <w:color w:val="FF0000"/>
              </w:rPr>
            </w:pPr>
            <m:oMathPara>
              <m:oMath>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eastAsia="Calibri" w:hAnsi="Cambria Math" w:cs="Times New Roman"/>
                            <w:i/>
                          </w:rPr>
                        </m:ctrlPr>
                      </m:sSubPr>
                      <m:e>
                        <m:r>
                          <w:rPr>
                            <w:rFonts w:ascii="Cambria Math" w:eastAsia="Calibri" w:hAnsi="Cambria Math" w:cs="Times New Roman"/>
                          </w:rPr>
                          <m:t xml:space="preserve"> D</m:t>
                        </m:r>
                      </m:e>
                      <m:sub>
                        <m:r>
                          <w:rPr>
                            <w:rFonts w:ascii="Cambria Math" w:eastAsia="Calibri" w:hAnsi="Cambria Math" w:cs="Times New Roman"/>
                          </w:rPr>
                          <m:t>Abstinence,f</m:t>
                        </m:r>
                      </m:sub>
                    </m:sSub>
                  </m:den>
                </m:f>
              </m:oMath>
            </m:oMathPara>
          </w:p>
        </w:tc>
        <w:tc>
          <w:tcPr>
            <w:tcW w:w="0" w:type="auto"/>
            <w:vAlign w:val="center"/>
          </w:tcPr>
          <w:p w14:paraId="0B43C64B" w14:textId="77777777" w:rsidR="001D2851" w:rsidRPr="00EC36FC" w:rsidRDefault="00601040" w:rsidP="00652F98">
            <w:pPr>
              <w:rPr>
                <w:rFonts w:ascii="Calibri" w:eastAsia="Calibri" w:hAnsi="Calibri" w:cs="Times New Roman"/>
                <w:color w:val="FF0000"/>
              </w:rPr>
            </w:pPr>
            <m:oMathPara>
              <m:oMath>
                <m:f>
                  <m:fPr>
                    <m:ctrlPr>
                      <w:rPr>
                        <w:rFonts w:ascii="Cambria Math" w:hAnsi="Cambria Math"/>
                        <w:i/>
                      </w:rPr>
                    </m:ctrlPr>
                  </m:fPr>
                  <m:num>
                    <m:r>
                      <w:rPr>
                        <w:rFonts w:ascii="Cambria Math" w:hAnsi="Cambria Math"/>
                      </w:rPr>
                      <m:t>1</m:t>
                    </m:r>
                  </m:num>
                  <m:den>
                    <m:r>
                      <w:rPr>
                        <w:rFonts w:ascii="Cambria Math" w:hAnsi="Cambria Math"/>
                      </w:rPr>
                      <m:t>7</m:t>
                    </m:r>
                  </m:den>
                </m:f>
              </m:oMath>
            </m:oMathPara>
          </w:p>
        </w:tc>
      </w:tr>
    </w:tbl>
    <w:p w14:paraId="1B71F5CC" w14:textId="77777777" w:rsidR="00C60255" w:rsidRDefault="00C60255" w:rsidP="00C60255">
      <w:pPr>
        <w:rPr>
          <w:noProof/>
          <w:lang w:eastAsia="en-AU"/>
        </w:rPr>
      </w:pPr>
    </w:p>
    <w:p w14:paraId="7DEF4947" w14:textId="0C8F875A" w:rsidR="00C60255" w:rsidRDefault="00C60255" w:rsidP="002B54AB">
      <w:pPr>
        <w:pStyle w:val="Heading3"/>
      </w:pPr>
      <w:bookmarkStart w:id="7" w:name="_Toc494890647"/>
      <w:r>
        <w:lastRenderedPageBreak/>
        <w:t>Male</w:t>
      </w:r>
      <w:r w:rsidR="00D87124">
        <w:t>s</w:t>
      </w:r>
      <w:bookmarkEnd w:id="7"/>
    </w:p>
    <w:p w14:paraId="5FDB3582" w14:textId="77777777" w:rsidR="00CB2FBE" w:rsidRPr="00CB2FBE" w:rsidRDefault="00CB2FBE" w:rsidP="002B54AB">
      <w:pPr>
        <w:pStyle w:val="Heading4"/>
      </w:pPr>
      <w:r>
        <w:t>Compartmental diagram</w:t>
      </w:r>
    </w:p>
    <w:p w14:paraId="77A09ADC" w14:textId="77777777" w:rsidR="00061CD0" w:rsidRDefault="00267A0A" w:rsidP="00061CD0">
      <w:pPr>
        <w:keepNext/>
      </w:pPr>
      <w:r>
        <w:rPr>
          <w:noProof/>
          <w:lang w:eastAsia="zh-TW"/>
        </w:rPr>
        <w:drawing>
          <wp:inline distT="0" distB="0" distL="0" distR="0" wp14:anchorId="7845F876" wp14:editId="2F59BC0E">
            <wp:extent cx="5727700" cy="2311400"/>
            <wp:effectExtent l="0" t="0" r="0" b="0"/>
            <wp:docPr id="5" name="Picture 5" descr="C:\Users\bhui\Downloads\Compartmental Diagram - Male Fu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hui\Downloads\Compartmental Diagram - Male Full(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2311400"/>
                    </a:xfrm>
                    <a:prstGeom prst="rect">
                      <a:avLst/>
                    </a:prstGeom>
                    <a:noFill/>
                    <a:ln>
                      <a:noFill/>
                    </a:ln>
                  </pic:spPr>
                </pic:pic>
              </a:graphicData>
            </a:graphic>
          </wp:inline>
        </w:drawing>
      </w:r>
    </w:p>
    <w:p w14:paraId="6761D392" w14:textId="65AB9DBE" w:rsidR="00C60255" w:rsidRDefault="00061CD0" w:rsidP="00E34B56">
      <w:pPr>
        <w:pStyle w:val="Caption"/>
      </w:pPr>
      <w:bookmarkStart w:id="8" w:name="_Ref483815951"/>
      <w:r>
        <w:t>Figure A-</w:t>
      </w:r>
      <w:fldSimple w:instr=" SEQ Figure_A \* ARABIC ">
        <w:r w:rsidR="00FB758E">
          <w:rPr>
            <w:noProof/>
          </w:rPr>
          <w:t>3</w:t>
        </w:r>
      </w:fldSimple>
      <w:bookmarkEnd w:id="8"/>
      <w:r>
        <w:t>:</w:t>
      </w:r>
      <w:r w:rsidR="00E34B56">
        <w:t xml:space="preserve"> Compartmental diagram for male</w:t>
      </w:r>
      <w:r w:rsidR="00D87124">
        <w:t>s</w:t>
      </w:r>
      <w:r w:rsidR="00E34B56">
        <w:t xml:space="preserve"> </w:t>
      </w:r>
      <w:r w:rsidR="00D87124">
        <w:t xml:space="preserve">in a given </w:t>
      </w:r>
      <w:r w:rsidR="00E34B56">
        <w:t>age</w:t>
      </w:r>
      <w:r w:rsidR="00D87124">
        <w:t>-</w:t>
      </w:r>
      <w:r w:rsidR="00E34B56">
        <w:t>group</w:t>
      </w:r>
    </w:p>
    <w:p w14:paraId="2EFE6660" w14:textId="1A615E34" w:rsidR="008115D5" w:rsidRDefault="00347056" w:rsidP="008115D5">
      <w:r>
        <w:t>For male</w:t>
      </w:r>
      <w:r w:rsidR="00D87124">
        <w:t>s</w:t>
      </w:r>
      <w:r>
        <w:t xml:space="preserve"> </w:t>
      </w:r>
      <w:r w:rsidR="00D87124">
        <w:t>in</w:t>
      </w:r>
      <w:r>
        <w:t xml:space="preserve"> age</w:t>
      </w:r>
      <w:r w:rsidR="00D87124">
        <w:t>-</w:t>
      </w:r>
      <w:r>
        <w:t xml:space="preserve">group </w:t>
      </w:r>
      <w:r>
        <w:rPr>
          <w:i/>
        </w:rPr>
        <w:t>a</w:t>
      </w:r>
      <w:r w:rsidR="00A634CC">
        <w:rPr>
          <w:i/>
        </w:rPr>
        <w:t xml:space="preserve"> </w:t>
      </w:r>
      <w:r w:rsidR="00674789">
        <w:t xml:space="preserve">(with </w:t>
      </w:r>
      <m:oMath>
        <m:r>
          <w:rPr>
            <w:rFonts w:ascii="Cambria Math" w:hAnsi="Cambria Math"/>
          </w:rPr>
          <m:t>a=1</m:t>
        </m:r>
      </m:oMath>
      <w:r w:rsidR="00674789">
        <w:t xml:space="preserve"> for age 16-17, </w:t>
      </w:r>
      <m:oMath>
        <m:r>
          <w:rPr>
            <w:rFonts w:ascii="Cambria Math" w:hAnsi="Cambria Math"/>
          </w:rPr>
          <m:t>a=2</m:t>
        </m:r>
      </m:oMath>
      <w:r w:rsidR="00674789">
        <w:t xml:space="preserve"> for age 17-18 and so on) </w:t>
      </w:r>
      <w:r>
        <w:t xml:space="preserve">the </w:t>
      </w:r>
      <w:r w:rsidR="008115D5">
        <w:t>corresponding ODEs are:</w:t>
      </w:r>
    </w:p>
    <w:p w14:paraId="70AA3EA6" w14:textId="77777777" w:rsidR="008115D5" w:rsidRPr="008115D5" w:rsidRDefault="00601040" w:rsidP="008115D5">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a,0</m:t>
                  </m:r>
                </m:sub>
              </m:sSub>
            </m:num>
            <m:den>
              <m:r>
                <w:rPr>
                  <w:rFonts w:ascii="Cambria Math" w:hAnsi="Cambria Math"/>
                </w:rPr>
                <m:t>dt</m:t>
              </m:r>
            </m:den>
          </m:f>
          <m:r>
            <m:rPr>
              <m:aln/>
            </m:rP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m,a</m:t>
              </m:r>
            </m:sub>
          </m:sSub>
          <m:sSub>
            <m:sSubPr>
              <m:ctrlPr>
                <w:rPr>
                  <w:rFonts w:ascii="Cambria Math" w:hAnsi="Cambria Math"/>
                  <w:i/>
                </w:rPr>
              </m:ctrlPr>
            </m:sSubPr>
            <m:e>
              <m:r>
                <w:rPr>
                  <w:rFonts w:ascii="Cambria Math" w:hAnsi="Cambria Math"/>
                </w:rPr>
                <m:t>S</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sSub>
            <m:sSubPr>
              <m:ctrlPr>
                <w:rPr>
                  <w:rFonts w:ascii="Cambria Math" w:hAnsi="Cambria Math"/>
                  <w:i/>
                </w:rPr>
              </m:ctrlPr>
            </m:sSubPr>
            <m:e>
              <m:r>
                <w:rPr>
                  <w:rFonts w:ascii="Cambria Math" w:hAnsi="Cambria Math"/>
                </w:rPr>
                <m:t>A</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m:t>
              </m:r>
            </m:sub>
          </m:sSub>
          <m:sSub>
            <m:sSubPr>
              <m:ctrlPr>
                <w:rPr>
                  <w:rFonts w:ascii="Cambria Math" w:hAnsi="Cambria Math"/>
                  <w:i/>
                </w:rPr>
              </m:ctrlPr>
            </m:sSubPr>
            <m:e>
              <m:r>
                <w:rPr>
                  <w:rFonts w:ascii="Cambria Math" w:hAnsi="Cambria Math"/>
                </w:rPr>
                <m:t>T</m:t>
              </m:r>
            </m:e>
            <m:sub>
              <m:r>
                <w:rPr>
                  <w:rFonts w:ascii="Cambria Math" w:hAnsi="Cambria Math"/>
                </w:rPr>
                <m:t>a,1</m:t>
              </m:r>
            </m:sub>
          </m:sSub>
          <m:r>
            <w:rPr>
              <w:rFonts w:ascii="Cambria Math" w:hAnsi="Cambria Math"/>
            </w:rPr>
            <m:t>+</m:t>
          </m:r>
          <m:r>
            <m:rPr>
              <m:sty m:val="bi"/>
            </m:rPr>
            <w:rPr>
              <w:rFonts w:ascii="Cambria Math" w:hAnsi="Cambria Math"/>
            </w:rPr>
            <m:t>α</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1</m:t>
              </m:r>
            </m:sub>
          </m:sSub>
          <m:r>
            <w:rPr>
              <w:rFonts w:ascii="Cambria Math" w:hAnsi="Cambria Math"/>
            </w:rPr>
            <m:t>)</m:t>
          </m:r>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a,0</m:t>
                  </m:r>
                </m:sub>
              </m:sSub>
            </m:num>
            <m:den>
              <m:r>
                <w:rPr>
                  <w:rFonts w:ascii="Cambria Math" w:hAnsi="Cambria Math"/>
                </w:rPr>
                <m:t>dt</m:t>
              </m:r>
            </m:den>
          </m:f>
          <m:r>
            <m:rPr>
              <m:aln/>
            </m:rP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m:t>
              </m:r>
            </m:sub>
          </m:sSub>
          <m:sSub>
            <m:sSubPr>
              <m:ctrlPr>
                <w:rPr>
                  <w:rFonts w:ascii="Cambria Math" w:hAnsi="Cambria Math"/>
                  <w:i/>
                </w:rPr>
              </m:ctrlPr>
            </m:sSubPr>
            <m:e>
              <m:r>
                <w:rPr>
                  <w:rFonts w:ascii="Cambria Math" w:hAnsi="Cambria Math"/>
                </w:rPr>
                <m:t>S</m:t>
              </m:r>
            </m:e>
            <m:sub>
              <m:r>
                <w:rPr>
                  <w:rFonts w:ascii="Cambria Math" w:hAnsi="Cambria Math"/>
                </w:rPr>
                <m:t>a,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e>
          </m:d>
          <m:sSub>
            <m:sSubPr>
              <m:ctrlPr>
                <w:rPr>
                  <w:rFonts w:ascii="Cambria Math" w:hAnsi="Cambria Math"/>
                  <w:i/>
                </w:rPr>
              </m:ctrlPr>
            </m:sSubPr>
            <m:e>
              <m:r>
                <w:rPr>
                  <w:rFonts w:ascii="Cambria Math" w:hAnsi="Cambria Math"/>
                </w:rPr>
                <m:t>E</m:t>
              </m:r>
            </m:e>
            <m:sub>
              <m:r>
                <w:rPr>
                  <w:rFonts w:ascii="Cambria Math" w:hAnsi="Cambria Math"/>
                </w:rPr>
                <m:t>a,0</m:t>
              </m:r>
            </m:sub>
          </m:sSub>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a,0</m:t>
                  </m:r>
                </m:sub>
              </m:sSub>
            </m:e>
          </m:d>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a,0</m:t>
                  </m:r>
                </m:sub>
              </m:sSub>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a,0</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sSub>
            <m:sSubPr>
              <m:ctrlPr>
                <w:rPr>
                  <w:rFonts w:ascii="Cambria Math" w:hAnsi="Cambria Math"/>
                  <w:i/>
                </w:rPr>
              </m:ctrlPr>
            </m:sSubPr>
            <m:e>
              <m:r>
                <w:rPr>
                  <w:rFonts w:ascii="Cambria Math" w:hAnsi="Cambria Math"/>
                </w:rPr>
                <m:t>A</m:t>
              </m:r>
            </m:e>
            <m:sub>
              <m:r>
                <w:rPr>
                  <w:rFonts w:ascii="Cambria Math" w:hAnsi="Cambria Math"/>
                </w:rPr>
                <m:t>a,0</m:t>
              </m:r>
            </m:sub>
          </m:sSub>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0</m:t>
                  </m:r>
                </m:sub>
              </m:sSub>
            </m:e>
          </m:d>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a,0</m:t>
                  </m:r>
                </m:sub>
              </m:sSub>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m:t>
              </m:r>
            </m:sub>
          </m:sSub>
          <m:sSub>
            <m:sSubPr>
              <m:ctrlPr>
                <w:rPr>
                  <w:rFonts w:ascii="Cambria Math" w:hAnsi="Cambria Math"/>
                  <w:i/>
                </w:rPr>
              </m:ctrlPr>
            </m:sSubPr>
            <m:e>
              <m:r>
                <w:rPr>
                  <w:rFonts w:ascii="Cambria Math" w:hAnsi="Cambria Math"/>
                </w:rPr>
                <m:t>E</m:t>
              </m:r>
            </m:e>
            <m:sub>
              <m:r>
                <w:rPr>
                  <w:rFonts w:ascii="Cambria Math" w:hAnsi="Cambria Math"/>
                </w:rPr>
                <m:t>a,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m:t>
                  </m:r>
                </m:sub>
              </m:sSub>
            </m:e>
          </m:d>
          <m:sSub>
            <m:sSubPr>
              <m:ctrlPr>
                <w:rPr>
                  <w:rFonts w:ascii="Cambria Math" w:hAnsi="Cambria Math"/>
                  <w:i/>
                </w:rPr>
              </m:ctrlPr>
            </m:sSubPr>
            <m:e>
              <m:r>
                <w:rPr>
                  <w:rFonts w:ascii="Cambria Math" w:hAnsi="Cambria Math"/>
                </w:rPr>
                <m:t>Y</m:t>
              </m:r>
            </m:e>
            <m:sub>
              <m:r>
                <w:rPr>
                  <w:rFonts w:ascii="Cambria Math" w:hAnsi="Cambria Math"/>
                </w:rPr>
                <m:t>a,0</m:t>
              </m:r>
            </m:sub>
          </m:sSub>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a,0</m:t>
                  </m:r>
                </m:sub>
              </m:sSub>
            </m:e>
          </m:d>
          <m:r>
            <m:rPr>
              <m:sty m:val="p"/>
            </m:rPr>
            <w:rPr>
              <w:rFonts w:ascii="Cambria Math" w:hAnsi="Cambria Math"/>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a,0</m:t>
                  </m:r>
                </m:sub>
              </m:sSub>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a,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m:t>
              </m:r>
            </m:sub>
          </m:sSub>
          <m:sSub>
            <m:sSubPr>
              <m:ctrlPr>
                <w:rPr>
                  <w:rFonts w:ascii="Cambria Math" w:hAnsi="Cambria Math"/>
                  <w:i/>
                </w:rPr>
              </m:ctrlPr>
            </m:sSubPr>
            <m:e>
              <m:r>
                <w:rPr>
                  <w:rFonts w:ascii="Cambria Math" w:hAnsi="Cambria Math"/>
                </w:rPr>
                <m:t>T</m:t>
              </m:r>
            </m:e>
            <m:sub>
              <m:r>
                <w:rPr>
                  <w:rFonts w:ascii="Cambria Math" w:hAnsi="Cambria Math"/>
                </w:rPr>
                <m:t>a,0</m:t>
              </m:r>
            </m:sub>
          </m:sSub>
          <m:r>
            <w:rPr>
              <w:rFonts w:ascii="Cambria Math" w:hAnsi="Cambria Math"/>
            </w:rPr>
            <m:t>+</m:t>
          </m:r>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0</m:t>
                  </m:r>
                </m:sub>
              </m:sSub>
            </m:e>
          </m:d>
        </m:oMath>
      </m:oMathPara>
    </w:p>
    <w:p w14:paraId="4E3254F9" w14:textId="025F6332" w:rsidR="00047A24" w:rsidRDefault="00047A24" w:rsidP="00047A24">
      <w:pPr>
        <w:pStyle w:val="Caption"/>
        <w:keepNext/>
      </w:pPr>
      <w:r>
        <w:t>Table A-</w:t>
      </w:r>
      <w:fldSimple w:instr=" SEQ Table_A \* ARABIC ">
        <w:r w:rsidR="00FB758E">
          <w:rPr>
            <w:noProof/>
          </w:rPr>
          <w:t>2</w:t>
        </w:r>
      </w:fldSimple>
      <w:r>
        <w:t>: Parameter table</w:t>
      </w:r>
      <w:r w:rsidR="00D87124">
        <w:t>—Males</w:t>
      </w:r>
    </w:p>
    <w:tbl>
      <w:tblPr>
        <w:tblStyle w:val="TableGrid"/>
        <w:tblW w:w="0" w:type="auto"/>
        <w:tblLook w:val="04A0" w:firstRow="1" w:lastRow="0" w:firstColumn="1" w:lastColumn="0" w:noHBand="0" w:noVBand="1"/>
      </w:tblPr>
      <w:tblGrid>
        <w:gridCol w:w="1425"/>
        <w:gridCol w:w="4038"/>
        <w:gridCol w:w="950"/>
        <w:gridCol w:w="1167"/>
        <w:gridCol w:w="1662"/>
      </w:tblGrid>
      <w:tr w:rsidR="00325DA3" w:rsidRPr="002A5765" w14:paraId="2666CA80" w14:textId="77777777" w:rsidTr="00325DA3">
        <w:trPr>
          <w:cantSplit/>
        </w:trPr>
        <w:tc>
          <w:tcPr>
            <w:tcW w:w="0" w:type="auto"/>
            <w:gridSpan w:val="5"/>
            <w:shd w:val="clear" w:color="auto" w:fill="DBE5F1" w:themeFill="accent1" w:themeFillTint="33"/>
            <w:vAlign w:val="center"/>
          </w:tcPr>
          <w:p w14:paraId="60D354BD" w14:textId="5129243B" w:rsidR="00325DA3" w:rsidRPr="002A5765" w:rsidRDefault="00325DA3" w:rsidP="002B54AB">
            <w:pPr>
              <w:tabs>
                <w:tab w:val="left" w:pos="902"/>
              </w:tabs>
              <w:rPr>
                <w:b/>
              </w:rPr>
            </w:pPr>
            <m:oMathPara>
              <m:oMath>
                <m:r>
                  <m:rPr>
                    <m:sty m:val="bi"/>
                  </m:rPr>
                  <w:rPr>
                    <w:rFonts w:ascii="Cambria Math" w:hAnsi="Cambria Math"/>
                    <w:color w:val="1F497D" w:themeColor="text2"/>
                    <w:sz w:val="32"/>
                    <w:szCs w:val="32"/>
                  </w:rPr>
                  <m:t>S</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E</m:t>
                </m:r>
              </m:oMath>
            </m:oMathPara>
          </w:p>
        </w:tc>
      </w:tr>
      <w:tr w:rsidR="00E90E80" w:rsidRPr="002A5765" w14:paraId="630149C7" w14:textId="77777777" w:rsidTr="002B54AB">
        <w:trPr>
          <w:cantSplit/>
        </w:trPr>
        <w:tc>
          <w:tcPr>
            <w:tcW w:w="0" w:type="auto"/>
            <w:vAlign w:val="center"/>
          </w:tcPr>
          <w:p w14:paraId="7BF2B93B" w14:textId="77777777" w:rsidR="002B54AB" w:rsidRPr="002A5765" w:rsidRDefault="002B54AB" w:rsidP="002B54AB">
            <w:pPr>
              <w:tabs>
                <w:tab w:val="left" w:pos="902"/>
              </w:tabs>
              <w:rPr>
                <w:b/>
              </w:rPr>
            </w:pPr>
            <w:r w:rsidRPr="002A5765">
              <w:rPr>
                <w:b/>
              </w:rPr>
              <w:t>Parameter</w:t>
            </w:r>
          </w:p>
        </w:tc>
        <w:tc>
          <w:tcPr>
            <w:tcW w:w="0" w:type="auto"/>
            <w:vAlign w:val="center"/>
          </w:tcPr>
          <w:p w14:paraId="29B91867" w14:textId="77777777" w:rsidR="002B54AB" w:rsidRPr="002A5765" w:rsidRDefault="002B54AB" w:rsidP="002B54AB">
            <w:pPr>
              <w:tabs>
                <w:tab w:val="left" w:pos="902"/>
              </w:tabs>
              <w:rPr>
                <w:b/>
              </w:rPr>
            </w:pPr>
            <w:r w:rsidRPr="002A5765">
              <w:rPr>
                <w:b/>
              </w:rPr>
              <w:t>Description</w:t>
            </w:r>
          </w:p>
        </w:tc>
        <w:tc>
          <w:tcPr>
            <w:tcW w:w="0" w:type="auto"/>
            <w:vAlign w:val="center"/>
          </w:tcPr>
          <w:p w14:paraId="3CE9E695" w14:textId="77777777" w:rsidR="002B54AB" w:rsidRPr="002A5765" w:rsidRDefault="002B54AB" w:rsidP="002B54AB">
            <w:pPr>
              <w:tabs>
                <w:tab w:val="left" w:pos="902"/>
              </w:tabs>
              <w:rPr>
                <w:b/>
              </w:rPr>
            </w:pPr>
            <w:r w:rsidRPr="002A5765">
              <w:rPr>
                <w:b/>
              </w:rPr>
              <w:t>Base Case</w:t>
            </w:r>
          </w:p>
        </w:tc>
        <w:tc>
          <w:tcPr>
            <w:tcW w:w="0" w:type="auto"/>
            <w:vAlign w:val="center"/>
          </w:tcPr>
          <w:p w14:paraId="743FC0B0" w14:textId="77777777" w:rsidR="002B54AB" w:rsidRPr="002A5765" w:rsidRDefault="002B54AB" w:rsidP="002B54AB">
            <w:pPr>
              <w:tabs>
                <w:tab w:val="left" w:pos="902"/>
              </w:tabs>
              <w:rPr>
                <w:b/>
              </w:rPr>
            </w:pPr>
            <w:r w:rsidRPr="002A5765">
              <w:rPr>
                <w:b/>
              </w:rPr>
              <w:t>Range</w:t>
            </w:r>
          </w:p>
        </w:tc>
        <w:tc>
          <w:tcPr>
            <w:tcW w:w="0" w:type="auto"/>
            <w:vAlign w:val="center"/>
          </w:tcPr>
          <w:p w14:paraId="4CD0029E" w14:textId="77777777" w:rsidR="002B54AB" w:rsidRPr="002A5765" w:rsidRDefault="002B54AB" w:rsidP="002B54AB">
            <w:pPr>
              <w:tabs>
                <w:tab w:val="left" w:pos="902"/>
              </w:tabs>
              <w:rPr>
                <w:b/>
              </w:rPr>
            </w:pPr>
            <w:r w:rsidRPr="002A5765">
              <w:rPr>
                <w:b/>
              </w:rPr>
              <w:t>Source</w:t>
            </w:r>
          </w:p>
        </w:tc>
      </w:tr>
      <w:tr w:rsidR="00E90E80" w:rsidRPr="002A5765" w14:paraId="086F5C99" w14:textId="77777777" w:rsidTr="002B54AB">
        <w:trPr>
          <w:cantSplit/>
        </w:trPr>
        <w:tc>
          <w:tcPr>
            <w:tcW w:w="0" w:type="auto"/>
            <w:vAlign w:val="center"/>
          </w:tcPr>
          <w:p w14:paraId="43784417" w14:textId="77777777" w:rsidR="002B54AB" w:rsidRPr="002A5765" w:rsidRDefault="00601040" w:rsidP="002B54AB">
            <m:oMathPara>
              <m:oMath>
                <m:sSub>
                  <m:sSubPr>
                    <m:ctrlPr>
                      <w:rPr>
                        <w:rFonts w:ascii="Cambria Math" w:hAnsi="Cambria Math"/>
                        <w:i/>
                      </w:rPr>
                    </m:ctrlPr>
                  </m:sSubPr>
                  <m:e>
                    <m:r>
                      <w:rPr>
                        <w:rFonts w:ascii="Cambria Math" w:hAnsi="Cambria Math"/>
                      </w:rPr>
                      <m:t>β</m:t>
                    </m:r>
                  </m:e>
                  <m:sub>
                    <m:r>
                      <w:rPr>
                        <w:rFonts w:ascii="Cambria Math" w:hAnsi="Cambria Math"/>
                      </w:rPr>
                      <m:t>m</m:t>
                    </m:r>
                  </m:sub>
                </m:sSub>
              </m:oMath>
            </m:oMathPara>
          </w:p>
        </w:tc>
        <w:tc>
          <w:tcPr>
            <w:tcW w:w="0" w:type="auto"/>
            <w:vAlign w:val="center"/>
          </w:tcPr>
          <w:p w14:paraId="77D8F64D" w14:textId="200EF99A" w:rsidR="002B54AB" w:rsidRPr="002A5765" w:rsidRDefault="0080092D" w:rsidP="002B54AB">
            <w:r>
              <w:t>Transmission p</w:t>
            </w:r>
            <w:r w:rsidR="002B54AB">
              <w:t xml:space="preserve">robability per partnership (Female </w:t>
            </w:r>
            <m:oMath>
              <m:r>
                <w:rPr>
                  <w:rFonts w:ascii="Cambria Math" w:hAnsi="Cambria Math"/>
                </w:rPr>
                <m:t>→</m:t>
              </m:r>
            </m:oMath>
            <w:r w:rsidR="002B54AB">
              <w:t>Male)</w:t>
            </w:r>
          </w:p>
        </w:tc>
        <w:tc>
          <w:tcPr>
            <w:tcW w:w="0" w:type="auto"/>
            <w:vAlign w:val="center"/>
          </w:tcPr>
          <w:p w14:paraId="596DE0E8" w14:textId="77777777" w:rsidR="002B54AB" w:rsidRDefault="002B54AB" w:rsidP="002B54AB">
            <w:r>
              <w:t>70%</w:t>
            </w:r>
          </w:p>
        </w:tc>
        <w:tc>
          <w:tcPr>
            <w:tcW w:w="0" w:type="auto"/>
            <w:vAlign w:val="center"/>
          </w:tcPr>
          <w:p w14:paraId="675A04B6" w14:textId="77777777" w:rsidR="002B54AB" w:rsidRDefault="002B54AB" w:rsidP="002B54AB">
            <w:r>
              <w:t>&lt;70 – 80 %</w:t>
            </w:r>
          </w:p>
        </w:tc>
        <w:tc>
          <w:tcPr>
            <w:tcW w:w="0" w:type="auto"/>
            <w:vAlign w:val="center"/>
          </w:tcPr>
          <w:p w14:paraId="0373B18F" w14:textId="7B52EF48" w:rsidR="002B54AB" w:rsidRDefault="00B202B0" w:rsidP="00B202B0">
            <w:r>
              <w:fldChar w:fldCharType="begin"/>
            </w:r>
            <w:r w:rsidR="001E1710">
              <w:instrText xml:space="preserve"> ADDIN EN.CITE &lt;EndNote&gt;&lt;Cite ExcludeAuth="1" ExcludeYear="1"&gt;&lt;Author&gt;ASHM&lt;/Author&gt;&lt;RecNum&gt;3734&lt;/RecNum&gt;&lt;DisplayText&gt;&lt;style face="superscript"&gt;1 2&lt;/style&gt;&lt;/DisplayText&gt;&lt;record&gt;&lt;rec-number&gt;3734&lt;/rec-number&gt;&lt;foreign-keys&gt;&lt;key app="EN" db-id="2arzpv9pv25wrded5p0p0xfosad09td55r0p" timestamp="1476166830"&gt;3734&lt;/key&gt;&lt;/foreign-keys&gt;&lt;ref-type name="Web Page"&gt;12&lt;/ref-type&gt;&lt;contributors&gt;&lt;authors&gt;&lt;author&gt;ASHM,&lt;/author&gt;&lt;/authors&gt;&lt;/contributors&gt;&lt;titles&gt;&lt;title&gt;Trichomoniasis&lt;/title&gt;&lt;/titles&gt;&lt;volume&gt;2016&lt;/volume&gt;&lt;number&gt;11 Oct&lt;/number&gt;&lt;dates&gt;&lt;/dates&gt;&lt;urls&gt;&lt;related-urls&gt;&lt;url&gt;http://contacttracing.ashm.org.au/conditions/when-contact-tracing-is-recommended/trichomoniasis&lt;/url&gt;&lt;/related-urls&gt;&lt;/urls&gt;&lt;/record&gt;&lt;/Cite&gt;&lt;Cite&gt;&lt;Author&gt;Ali&lt;/Author&gt;&lt;Year&gt;2011&lt;/Year&gt;&lt;RecNum&gt;3733&lt;/RecNum&gt;&lt;record&gt;&lt;rec-number&gt;3733&lt;/rec-number&gt;&lt;foreign-keys&gt;&lt;key app="EN" db-id="2arzpv9pv25wrded5p0p0xfosad09td55r0p" timestamp="1476165896"&gt;3733&lt;/key&gt;&lt;/foreign-keys&gt;&lt;ref-type name="Book Section"&gt;5&lt;/ref-type&gt;&lt;contributors&gt;&lt;authors&gt;&lt;author&gt;Ali, Izzat S&lt;/author&gt;&lt;author&gt;Klassen-Fischer, Mary K&lt;/author&gt;&lt;/authors&gt;&lt;secondary-authors&gt;&lt;author&gt;Meyers, Wayne M&lt;/author&gt;&lt;author&gt;Firpo, Adolfo&lt;/author&gt;&lt;author&gt;Wear, Douglas J&lt;/author&gt;&lt;/secondary-authors&gt;&lt;/contributors&gt;&lt;titles&gt;&lt;title&gt;Trichomoniasis&lt;/title&gt;&lt;secondary-title&gt;Topics on the Pathology of Protozoan and Invasive Arthropod Diseases&lt;/secondary-title&gt;&lt;/titles&gt;&lt;section&gt;7&lt;/section&gt;&lt;dates&gt;&lt;year&gt;2011&lt;/year&gt;&lt;/dates&gt;&lt;publisher&gt;ARMED FORCES INST OF PATHOLOGY WASHINGTON DC&lt;/publisher&gt;&lt;urls&gt;&lt;related-urls&gt;&lt;url&gt;http://www.dtic.mil/dtic/tr/fulltext/u2/a547776.pdf&lt;/url&gt;&lt;/related-urls&gt;&lt;/urls&gt;&lt;/record&gt;&lt;/Cite&gt;&lt;/EndNote&gt;</w:instrText>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2" w:tooltip="Ali, 2011 #3733" w:history="1">
              <w:r w:rsidR="001E1710" w:rsidRPr="001E1710">
                <w:rPr>
                  <w:rStyle w:val="Hyperlink"/>
                  <w:noProof/>
                  <w:vertAlign w:val="superscript"/>
                </w:rPr>
                <w:t>2</w:t>
              </w:r>
            </w:hyperlink>
            <w:r>
              <w:fldChar w:fldCharType="end"/>
            </w:r>
          </w:p>
        </w:tc>
      </w:tr>
      <w:tr w:rsidR="00325DA3" w:rsidRPr="002A5765" w14:paraId="076F9786" w14:textId="77777777" w:rsidTr="00A50535">
        <w:trPr>
          <w:cantSplit/>
        </w:trPr>
        <w:tc>
          <w:tcPr>
            <w:tcW w:w="0" w:type="auto"/>
            <w:vAlign w:val="center"/>
          </w:tcPr>
          <w:p w14:paraId="57F5052F" w14:textId="761A9A8B" w:rsidR="00325DA3" w:rsidRDefault="00601040" w:rsidP="002B54AB">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m,a</m:t>
                    </m:r>
                  </m:sub>
                </m:sSub>
              </m:oMath>
            </m:oMathPara>
          </w:p>
        </w:tc>
        <w:tc>
          <w:tcPr>
            <w:tcW w:w="0" w:type="auto"/>
            <w:vAlign w:val="center"/>
          </w:tcPr>
          <w:p w14:paraId="6DD4BBC1" w14:textId="75A7BB75" w:rsidR="00325DA3" w:rsidRDefault="00325DA3" w:rsidP="002B54AB">
            <w:r>
              <w:t>Force of infection (male)</w:t>
            </w:r>
          </w:p>
        </w:tc>
        <w:tc>
          <w:tcPr>
            <w:tcW w:w="0" w:type="auto"/>
            <w:gridSpan w:val="3"/>
            <w:vAlign w:val="center"/>
          </w:tcPr>
          <w:p w14:paraId="129208FD" w14:textId="261D7567" w:rsidR="00325DA3" w:rsidRDefault="00325DA3" w:rsidP="00B202B0">
            <w:r>
              <w:rPr>
                <w:rFonts w:ascii="Calibri" w:eastAsia="Calibri" w:hAnsi="Calibri" w:cs="Times New Roman"/>
              </w:rPr>
              <w:t>See text under the heading “</w:t>
            </w:r>
            <w:r>
              <w:rPr>
                <w:rFonts w:ascii="Calibri" w:eastAsia="Calibri" w:hAnsi="Calibri" w:cs="Times New Roman"/>
              </w:rPr>
              <w:fldChar w:fldCharType="begin"/>
            </w:r>
            <w:r>
              <w:rPr>
                <w:rFonts w:ascii="Calibri" w:eastAsia="Calibri" w:hAnsi="Calibri" w:cs="Times New Roman"/>
              </w:rPr>
              <w:instrText xml:space="preserve"> REF _Ref463944875 \h </w:instrText>
            </w:r>
            <w:r>
              <w:rPr>
                <w:rFonts w:ascii="Calibri" w:eastAsia="Calibri" w:hAnsi="Calibri" w:cs="Times New Roman"/>
              </w:rPr>
            </w:r>
            <w:r>
              <w:rPr>
                <w:rFonts w:ascii="Calibri" w:eastAsia="Calibri" w:hAnsi="Calibri" w:cs="Times New Roman"/>
              </w:rPr>
              <w:fldChar w:fldCharType="separate"/>
            </w:r>
            <w:r w:rsidR="00FB758E">
              <w:t xml:space="preserve">Force of Infection  </w:t>
            </w:r>
            <m:oMath>
              <m:r>
                <m:rPr>
                  <m:sty m:val="p"/>
                </m:rPr>
                <w:rPr>
                  <w:rFonts w:ascii="Cambria Math" w:hAnsi="Cambria Math"/>
                </w:rPr>
                <m:t>λ</m:t>
              </m:r>
            </m:oMath>
            <w:r>
              <w:rPr>
                <w:rFonts w:ascii="Calibri" w:eastAsia="Calibri" w:hAnsi="Calibri" w:cs="Times New Roman"/>
              </w:rPr>
              <w:fldChar w:fldCharType="end"/>
            </w:r>
            <w:r>
              <w:rPr>
                <w:rFonts w:ascii="Calibri" w:eastAsia="Calibri" w:hAnsi="Calibri" w:cs="Times New Roman"/>
              </w:rPr>
              <w:t>”</w:t>
            </w:r>
          </w:p>
        </w:tc>
      </w:tr>
      <w:tr w:rsidR="00325DA3" w:rsidRPr="002A5765" w14:paraId="25E648FA" w14:textId="77777777" w:rsidTr="00325DA3">
        <w:trPr>
          <w:cantSplit/>
        </w:trPr>
        <w:tc>
          <w:tcPr>
            <w:tcW w:w="0" w:type="auto"/>
            <w:gridSpan w:val="5"/>
            <w:shd w:val="clear" w:color="auto" w:fill="DBE5F1" w:themeFill="accent1" w:themeFillTint="33"/>
            <w:vAlign w:val="center"/>
          </w:tcPr>
          <w:p w14:paraId="4C70FEA8" w14:textId="4F104ADF" w:rsidR="00325DA3" w:rsidRDefault="00325DA3" w:rsidP="00475562">
            <w:pPr>
              <w:rPr>
                <w:rFonts w:ascii="Calibri" w:eastAsia="Calibri" w:hAnsi="Calibri" w:cs="Times New Roman"/>
              </w:rPr>
            </w:pPr>
            <m:oMathPara>
              <m:oMath>
                <m:r>
                  <m:rPr>
                    <m:sty m:val="bi"/>
                  </m:rPr>
                  <w:rPr>
                    <w:rFonts w:ascii="Cambria Math" w:hAnsi="Cambria Math"/>
                    <w:color w:val="1F497D" w:themeColor="text2"/>
                    <w:sz w:val="32"/>
                    <w:szCs w:val="32"/>
                  </w:rPr>
                  <m:t>E</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A/Y</m:t>
                </m:r>
              </m:oMath>
            </m:oMathPara>
          </w:p>
        </w:tc>
      </w:tr>
      <w:tr w:rsidR="00E90E80" w:rsidRPr="002A5765" w14:paraId="07CBFEAE" w14:textId="77777777" w:rsidTr="002B54AB">
        <w:trPr>
          <w:cantSplit/>
        </w:trPr>
        <w:tc>
          <w:tcPr>
            <w:tcW w:w="0" w:type="auto"/>
            <w:vAlign w:val="center"/>
          </w:tcPr>
          <w:p w14:paraId="380A4310" w14:textId="5322BFF2" w:rsidR="00325DA3" w:rsidRDefault="00325DA3" w:rsidP="002B54AB">
            <w:pPr>
              <w:rPr>
                <w:rFonts w:ascii="Calibri" w:eastAsia="Calibri" w:hAnsi="Calibri" w:cs="Times New Roman"/>
              </w:rPr>
            </w:pPr>
            <w:r w:rsidRPr="002A5765">
              <w:rPr>
                <w:b/>
              </w:rPr>
              <w:t>Parameter</w:t>
            </w:r>
          </w:p>
        </w:tc>
        <w:tc>
          <w:tcPr>
            <w:tcW w:w="0" w:type="auto"/>
            <w:vAlign w:val="center"/>
          </w:tcPr>
          <w:p w14:paraId="7CBB7BF9" w14:textId="772A8C10" w:rsidR="00325DA3" w:rsidRDefault="00325DA3" w:rsidP="0080092D">
            <w:r w:rsidRPr="002A5765">
              <w:rPr>
                <w:b/>
              </w:rPr>
              <w:t>Description</w:t>
            </w:r>
          </w:p>
        </w:tc>
        <w:tc>
          <w:tcPr>
            <w:tcW w:w="0" w:type="auto"/>
            <w:vAlign w:val="center"/>
          </w:tcPr>
          <w:p w14:paraId="3F900461" w14:textId="364C4A42" w:rsidR="00325DA3" w:rsidRDefault="00325DA3" w:rsidP="002B54AB">
            <w:r w:rsidRPr="002A5765">
              <w:rPr>
                <w:b/>
              </w:rPr>
              <w:t>Base Case</w:t>
            </w:r>
          </w:p>
        </w:tc>
        <w:tc>
          <w:tcPr>
            <w:tcW w:w="0" w:type="auto"/>
            <w:vAlign w:val="center"/>
          </w:tcPr>
          <w:p w14:paraId="1304DFEC" w14:textId="27C996FA" w:rsidR="00325DA3" w:rsidRDefault="00325DA3" w:rsidP="002B54AB">
            <w:r w:rsidRPr="002A5765">
              <w:rPr>
                <w:b/>
              </w:rPr>
              <w:t>Range</w:t>
            </w:r>
          </w:p>
        </w:tc>
        <w:tc>
          <w:tcPr>
            <w:tcW w:w="0" w:type="auto"/>
            <w:vAlign w:val="center"/>
          </w:tcPr>
          <w:p w14:paraId="3D0F1CAD" w14:textId="7BB1B5DB" w:rsidR="00325DA3" w:rsidRDefault="00325DA3" w:rsidP="00B202B0">
            <w:r w:rsidRPr="002A5765">
              <w:rPr>
                <w:b/>
              </w:rPr>
              <w:t>Source</w:t>
            </w:r>
          </w:p>
        </w:tc>
      </w:tr>
      <w:tr w:rsidR="00E90E80" w:rsidRPr="002A5765" w14:paraId="55C3BC21" w14:textId="77777777" w:rsidTr="002B54AB">
        <w:trPr>
          <w:cantSplit/>
        </w:trPr>
        <w:tc>
          <w:tcPr>
            <w:tcW w:w="0" w:type="auto"/>
            <w:vAlign w:val="center"/>
          </w:tcPr>
          <w:p w14:paraId="333FFC0D" w14:textId="77777777" w:rsidR="00325DA3" w:rsidRDefault="00601040" w:rsidP="002B54AB">
            <m:oMathPara>
              <m:oMath>
                <m:sSub>
                  <m:sSubPr>
                    <m:ctrlPr>
                      <w:rPr>
                        <w:rFonts w:ascii="Cambria Math" w:hAnsi="Cambria Math"/>
                        <w:i/>
                      </w:rPr>
                    </m:ctrlPr>
                  </m:sSubPr>
                  <m:e>
                    <m:r>
                      <w:rPr>
                        <w:rFonts w:ascii="Cambria Math" w:hAnsi="Cambria Math"/>
                      </w:rPr>
                      <m:t>D</m:t>
                    </m:r>
                  </m:e>
                  <m:sub>
                    <m:r>
                      <w:rPr>
                        <w:rFonts w:ascii="Cambria Math" w:hAnsi="Cambria Math"/>
                      </w:rPr>
                      <m:t>Incubation,m</m:t>
                    </m:r>
                  </m:sub>
                </m:sSub>
              </m:oMath>
            </m:oMathPara>
          </w:p>
        </w:tc>
        <w:tc>
          <w:tcPr>
            <w:tcW w:w="0" w:type="auto"/>
            <w:vAlign w:val="center"/>
          </w:tcPr>
          <w:p w14:paraId="38B5477B" w14:textId="79C4F140" w:rsidR="00325DA3" w:rsidRDefault="00325DA3" w:rsidP="0080092D">
            <w:r>
              <w:t>Mean duration of incubation period</w:t>
            </w:r>
          </w:p>
        </w:tc>
        <w:tc>
          <w:tcPr>
            <w:tcW w:w="0" w:type="auto"/>
            <w:vAlign w:val="center"/>
          </w:tcPr>
          <w:p w14:paraId="1D83FB79" w14:textId="77777777" w:rsidR="00325DA3" w:rsidRDefault="00325DA3" w:rsidP="002B54AB">
            <w:r>
              <w:t>10 days</w:t>
            </w:r>
          </w:p>
        </w:tc>
        <w:tc>
          <w:tcPr>
            <w:tcW w:w="0" w:type="auto"/>
            <w:vAlign w:val="center"/>
          </w:tcPr>
          <w:p w14:paraId="6B5316DD" w14:textId="77777777" w:rsidR="00325DA3" w:rsidRDefault="00325DA3" w:rsidP="002B54AB">
            <w:r>
              <w:t>3 – 28 days</w:t>
            </w:r>
          </w:p>
        </w:tc>
        <w:tc>
          <w:tcPr>
            <w:tcW w:w="0" w:type="auto"/>
            <w:vAlign w:val="center"/>
          </w:tcPr>
          <w:p w14:paraId="6DA1082E" w14:textId="0475AFA9" w:rsidR="00325DA3" w:rsidRDefault="00325DA3" w:rsidP="00B202B0">
            <w:r>
              <w:fldChar w:fldCharType="begin">
                <w:fldData xml:space="preserve">PEVuZE5vdGU+PENpdGUgRXhjbHVkZUF1dGg9IjEiIEV4Y2x1ZGVZZWFyPSIxIj48QXV0aG9yPkFT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</w:fldData>
              </w:fldChar>
            </w:r>
            <w:r w:rsidR="001E1710">
              <w:instrText xml:space="preserve"> ADDIN EN.CITE </w:instrText>
            </w:r>
            <w:r w:rsidR="001E1710">
              <w:fldChar w:fldCharType="begin">
                <w:fldData xml:space="preserve">PEVuZE5vdGU+PENpdGUgRXhjbHVkZUF1dGg9IjEiIEV4Y2x1ZGVZZWFyPSIxIj48QXV0aG9yPkFT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</w:fldData>
              </w:fldChar>
            </w:r>
            <w:r w:rsidR="001E1710">
              <w:instrText xml:space="preserve"> ADDIN EN.CITE.DATA </w:instrText>
            </w:r>
            <w:r w:rsidR="001E1710">
              <w:fldChar w:fldCharType="end"/>
            </w:r>
            <w:r>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3" w:tooltip="Meites, 2013 #3735" w:history="1">
              <w:r w:rsidR="001E1710" w:rsidRPr="001E1710">
                <w:rPr>
                  <w:rStyle w:val="Hyperlink"/>
                  <w:noProof/>
                  <w:vertAlign w:val="superscript"/>
                </w:rPr>
                <w:t>3-5</w:t>
              </w:r>
            </w:hyperlink>
            <w:r w:rsidR="001E1710" w:rsidRPr="001E1710">
              <w:rPr>
                <w:noProof/>
                <w:vertAlign w:val="superscript"/>
              </w:rPr>
              <w:t xml:space="preserve"> </w:t>
            </w:r>
            <w:hyperlink w:anchor="_ENREF_14" w:tooltip="Poole, 2013 #2084" w:history="1">
              <w:r w:rsidR="001E1710" w:rsidRPr="001E1710">
                <w:rPr>
                  <w:rStyle w:val="Hyperlink"/>
                  <w:noProof/>
                  <w:vertAlign w:val="superscript"/>
                </w:rPr>
                <w:t>14</w:t>
              </w:r>
            </w:hyperlink>
            <w:r>
              <w:fldChar w:fldCharType="end"/>
            </w:r>
          </w:p>
        </w:tc>
      </w:tr>
      <w:tr w:rsidR="00E90E80" w:rsidRPr="002A5765" w14:paraId="26404B68" w14:textId="77777777" w:rsidTr="002B54AB">
        <w:trPr>
          <w:cantSplit/>
        </w:trPr>
        <w:tc>
          <w:tcPr>
            <w:tcW w:w="0" w:type="auto"/>
            <w:vAlign w:val="center"/>
          </w:tcPr>
          <w:p w14:paraId="51151BB9" w14:textId="77777777" w:rsidR="00325DA3" w:rsidRDefault="00601040" w:rsidP="001D0F7A">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m</m:t>
                    </m:r>
                  </m:sub>
                </m:sSub>
              </m:oMath>
            </m:oMathPara>
          </w:p>
        </w:tc>
        <w:tc>
          <w:tcPr>
            <w:tcW w:w="0" w:type="auto"/>
            <w:vAlign w:val="center"/>
          </w:tcPr>
          <w:p w14:paraId="31D56AF7" w14:textId="27BC79BC" w:rsidR="00325DA3" w:rsidRDefault="00325DA3" w:rsidP="0080092D">
            <w:r>
              <w:t>Probability of asymptomatic infection</w:t>
            </w:r>
          </w:p>
        </w:tc>
        <w:tc>
          <w:tcPr>
            <w:tcW w:w="0" w:type="auto"/>
            <w:vAlign w:val="center"/>
          </w:tcPr>
          <w:p w14:paraId="637548A4" w14:textId="77777777" w:rsidR="00325DA3" w:rsidRDefault="00325DA3" w:rsidP="002B54AB">
            <w:r>
              <w:t>90%</w:t>
            </w:r>
          </w:p>
        </w:tc>
        <w:tc>
          <w:tcPr>
            <w:tcW w:w="0" w:type="auto"/>
            <w:vAlign w:val="center"/>
          </w:tcPr>
          <w:p w14:paraId="25709D49" w14:textId="77777777" w:rsidR="00325DA3" w:rsidRDefault="00325DA3" w:rsidP="002B54AB">
            <w:pPr>
              <w:rPr>
                <w:color w:val="000000"/>
                <w:shd w:val="clear" w:color="auto" w:fill="FFFFFF"/>
              </w:rPr>
            </w:pPr>
            <w:r>
              <w:rPr>
                <w:color w:val="000000"/>
                <w:shd w:val="clear" w:color="auto" w:fill="FFFFFF"/>
              </w:rPr>
              <w:t>43%-98.5</w:t>
            </w:r>
            <w:r>
              <w:rPr>
                <w:rStyle w:val="FootnoteReference"/>
                <w:color w:val="000000"/>
                <w:shd w:val="clear" w:color="auto" w:fill="FFFFFF"/>
              </w:rPr>
              <w:footnoteReference w:id="6"/>
            </w:r>
            <w:r>
              <w:rPr>
                <w:color w:val="000000"/>
                <w:shd w:val="clear" w:color="auto" w:fill="FFFFFF"/>
              </w:rPr>
              <w:t>%</w:t>
            </w:r>
          </w:p>
        </w:tc>
        <w:tc>
          <w:tcPr>
            <w:tcW w:w="0" w:type="auto"/>
            <w:vAlign w:val="center"/>
          </w:tcPr>
          <w:p w14:paraId="6C4ECDF6" w14:textId="7B48549B" w:rsidR="00325DA3" w:rsidRPr="00B7070D" w:rsidRDefault="00601040" w:rsidP="00B202B0">
            <w:hyperlink w:anchor="_ENREF_24" w:tooltip="Krieger, 1993 #3761" w:history="1">
              <w:r w:rsidR="00325DA3" w:rsidRPr="001E1710">
                <w:rPr>
                  <w:rStyle w:val="Hyperlink"/>
                </w:rPr>
                <w:fldChar w:fldCharType="begin"/>
              </w:r>
              <w:r w:rsidR="001E1710" w:rsidRPr="001E1710">
                <w:rPr>
                  <w:rStyle w:val="Hyperlink"/>
                </w:rPr>
                <w:instrText xml:space="preserve"> ADDIN EN.CITE &lt;EndNote&gt;&lt;Cite&gt;&lt;Author&gt;Krieger&lt;/Author&gt;&lt;Year&gt;1993&lt;/Year&gt;&lt;RecNum&gt;3761&lt;/RecNum&gt;&lt;DisplayText&gt;&lt;style face="superscript"&gt;24&lt;/style&gt;&lt;/DisplayText&gt;&lt;record&gt;&lt;rec-number&gt;3761&lt;/rec-number&gt;&lt;foreign-keys&gt;&lt;key app="EN" db-id="2arzpv9pv25wrded5p0p0xfosad09td55r0p" timestamp="1476233590"&gt;3761&lt;/key&gt;&lt;/foreign-keys&gt;&lt;ref-type name="Journal Article"&gt;17&lt;/ref-type&gt;&lt;contributors&gt;&lt;authors&gt;&lt;author&gt;Krieger, J. N.&lt;/author&gt;&lt;author&gt;Verdon, M.&lt;/author&gt;&lt;author&gt;Siegel, N.&lt;/author&gt;&lt;author&gt;Holmes, K. K.&lt;/author&gt;&lt;/authors&gt;&lt;/contributors&gt;&lt;auth-address&gt;Department of Urology, University of Washington School of Medicine, Seattle.&lt;/auth-address&gt;&lt;titles&gt;&lt;title&gt;Natural history of urogenital trichomoniasis in men&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455-8&lt;/pages&gt;&lt;volume&gt;149&lt;/volume&gt;&lt;number&gt;6&lt;/number&gt;&lt;keywords&gt;&lt;keyword&gt;Adult&lt;/keyword&gt;&lt;keyword&gt;Animals&lt;/keyword&gt;&lt;keyword&gt;Follow-Up Studies&lt;/keyword&gt;&lt;keyword&gt;Humans&lt;/keyword&gt;&lt;keyword&gt;Male&lt;/keyword&gt;&lt;keyword&gt;Middle Aged&lt;/keyword&gt;&lt;keyword&gt;Semen&lt;/keyword&gt;&lt;keyword&gt;Sexually Transmitted Diseases&lt;/keyword&gt;&lt;keyword&gt;Time Factors&lt;/keyword&gt;&lt;keyword&gt;Trichomonas Infections&lt;/keyword&gt;&lt;keyword&gt;Trichomonas vaginalis&lt;/keyword&gt;&lt;keyword&gt;Urethritis&lt;/keyword&gt;&lt;keyword&gt;Washington&lt;/keyword&gt;&lt;keyword&gt;parasitology&lt;/keyword&gt;&lt;keyword&gt;epidemiology&lt;/keyword&gt;&lt;keyword&gt;epidemiology&lt;/keyword&gt;&lt;keyword&gt;isolation &amp;amp; purification&lt;/keyword&gt;&lt;keyword&gt;epidemiology&lt;/keyword&gt;&lt;keyword&gt;epidemiology&lt;/keyword&gt;&lt;/keywords&gt;&lt;dates&gt;&lt;year&gt;1993&lt;/year&gt;&lt;/dates&gt;&lt;isbn&gt;0022-5347&lt;/isbn&gt;&lt;accession-num&gt;Medline:8501787&lt;/accession-num&gt;&lt;urls&gt;&lt;related-urls&gt;&lt;url&gt;&amp;lt;Go to ISI&amp;gt;://MEDLINE:8501787&lt;/url&gt;&lt;/related-urls&gt;&lt;/urls&gt;&lt;language&gt;English&lt;/language&gt;&lt;/record&gt;&lt;/Cite&gt;&lt;/EndNote&gt;</w:instrText>
              </w:r>
              <w:r w:rsidR="00325DA3" w:rsidRPr="001E1710">
                <w:rPr>
                  <w:rStyle w:val="Hyperlink"/>
                </w:rPr>
                <w:fldChar w:fldCharType="separate"/>
              </w:r>
              <w:r w:rsidR="001E1710" w:rsidRPr="001E1710">
                <w:rPr>
                  <w:rStyle w:val="Hyperlink"/>
                  <w:noProof/>
                  <w:vertAlign w:val="superscript"/>
                </w:rPr>
                <w:t>24</w:t>
              </w:r>
              <w:r w:rsidR="00325DA3" w:rsidRPr="001E1710">
                <w:rPr>
                  <w:rStyle w:val="Hyperlink"/>
                </w:rPr>
                <w:fldChar w:fldCharType="end"/>
              </w:r>
            </w:hyperlink>
            <w:r w:rsidR="00325DA3">
              <w:rPr>
                <w:vertAlign w:val="superscript"/>
              </w:rPr>
              <w:t xml:space="preserve"> </w:t>
            </w:r>
            <w:r w:rsidR="00325DA3">
              <w:rPr>
                <w:rStyle w:val="FootnoteReference"/>
              </w:rPr>
              <w:footnoteReference w:id="7"/>
            </w:r>
            <w:r w:rsidR="00325DA3">
              <w:rPr>
                <w:vertAlign w:val="superscript"/>
              </w:rPr>
              <w:t>,</w:t>
            </w:r>
            <w:r w:rsidR="00325DA3">
              <w:rPr>
                <w:rStyle w:val="FootnoteReference"/>
              </w:rPr>
              <w:footnoteReference w:id="8"/>
            </w:r>
            <w:r w:rsidR="00325DA3">
              <w:t xml:space="preserve">, </w:t>
            </w:r>
            <w:r w:rsidR="00325DA3">
              <w:fldChar w:fldCharType="begin">
                <w:fldData xml:space="preserve">PEVuZE5vdGU+PENpdGU+PEF1dGhvcj5Qb29sZTwvQXV0aG9yPjxZZWFyPjIwMTM8L1llYXI+PFJl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</w:fldData>
              </w:fldChar>
            </w:r>
            <w:r w:rsidR="001E1710">
              <w:instrText xml:space="preserve"> ADDIN EN.CITE </w:instrText>
            </w:r>
            <w:r w:rsidR="001E1710">
              <w:fldChar w:fldCharType="begin">
                <w:fldData xml:space="preserve">PEVuZE5vdGU+PENpdGU+PEF1dGhvcj5Qb29sZTwvQXV0aG9yPjxZZWFyPjIwMTM8L1llYXI+PFJl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</w:fldData>
              </w:fldChar>
            </w:r>
            <w:r w:rsidR="001E1710">
              <w:instrText xml:space="preserve"> ADDIN EN.CITE.DATA </w:instrText>
            </w:r>
            <w:r w:rsidR="001E1710">
              <w:fldChar w:fldCharType="end"/>
            </w:r>
            <w:r w:rsidR="00325DA3">
              <w:fldChar w:fldCharType="separate"/>
            </w:r>
            <w:hyperlink w:anchor="_ENREF_14" w:tooltip="Poole, 2013 #2084" w:history="1">
              <w:r w:rsidR="001E1710" w:rsidRPr="001E1710">
                <w:rPr>
                  <w:rStyle w:val="Hyperlink"/>
                  <w:noProof/>
                  <w:vertAlign w:val="superscript"/>
                </w:rPr>
                <w:t>14</w:t>
              </w:r>
            </w:hyperlink>
            <w:r w:rsidR="001E1710" w:rsidRPr="001E1710">
              <w:rPr>
                <w:noProof/>
                <w:vertAlign w:val="superscript"/>
              </w:rPr>
              <w:t xml:space="preserve"> </w:t>
            </w:r>
            <w:hyperlink w:anchor="_ENREF_25" w:tooltip="Sena, 2007 #3762" w:history="1">
              <w:r w:rsidR="001E1710" w:rsidRPr="001E1710">
                <w:rPr>
                  <w:rStyle w:val="Hyperlink"/>
                  <w:noProof/>
                  <w:vertAlign w:val="superscript"/>
                </w:rPr>
                <w:t>25</w:t>
              </w:r>
            </w:hyperlink>
            <w:r w:rsidR="00325DA3">
              <w:fldChar w:fldCharType="end"/>
            </w:r>
          </w:p>
        </w:tc>
      </w:tr>
      <w:tr w:rsidR="00E90E80" w:rsidRPr="002A5765" w14:paraId="33D516AB" w14:textId="77777777" w:rsidTr="00A50535">
        <w:trPr>
          <w:cantSplit/>
        </w:trPr>
        <w:tc>
          <w:tcPr>
            <w:tcW w:w="0" w:type="auto"/>
            <w:vAlign w:val="center"/>
          </w:tcPr>
          <w:p w14:paraId="2A5CD6F5" w14:textId="59CE3CEE" w:rsidR="00821A4F" w:rsidRDefault="00821A4F" w:rsidP="002B54AB">
            <w:pPr>
              <w:rPr>
                <w:rFonts w:ascii="Calibri" w:eastAsia="Calibri" w:hAnsi="Calibri" w:cs="Times New Roman"/>
              </w:rPr>
            </w:pPr>
            <w:r w:rsidRPr="00971E94">
              <w:rPr>
                <w:b/>
              </w:rPr>
              <w:t>Parameter</w:t>
            </w:r>
          </w:p>
        </w:tc>
        <w:tc>
          <w:tcPr>
            <w:tcW w:w="0" w:type="auto"/>
            <w:vAlign w:val="center"/>
          </w:tcPr>
          <w:p w14:paraId="46AF470D" w14:textId="58045F6F" w:rsidR="00821A4F" w:rsidRDefault="00821A4F" w:rsidP="002B54AB">
            <w:r w:rsidRPr="005A1F43">
              <w:rPr>
                <w:b/>
              </w:rPr>
              <w:t>Description</w:t>
            </w:r>
          </w:p>
        </w:tc>
        <w:tc>
          <w:tcPr>
            <w:tcW w:w="0" w:type="auto"/>
            <w:gridSpan w:val="2"/>
            <w:vAlign w:val="center"/>
          </w:tcPr>
          <w:p w14:paraId="013BE7D8" w14:textId="38D7D121" w:rsidR="00821A4F" w:rsidRDefault="00821A4F" w:rsidP="002B54AB">
            <w:pPr>
              <w:rPr>
                <w:color w:val="000000"/>
                <w:shd w:val="clear" w:color="auto" w:fill="FFFFFF"/>
              </w:rPr>
            </w:pPr>
            <w:r>
              <w:rPr>
                <w:b/>
              </w:rPr>
              <w:t>Formula</w:t>
            </w:r>
          </w:p>
        </w:tc>
        <w:tc>
          <w:tcPr>
            <w:tcW w:w="0" w:type="auto"/>
            <w:vAlign w:val="center"/>
          </w:tcPr>
          <w:p w14:paraId="7239F0BA" w14:textId="3D75DF9E" w:rsidR="00821A4F" w:rsidRPr="002B54AB" w:rsidRDefault="00821A4F" w:rsidP="002B54AB">
            <w:pPr>
              <w:rPr>
                <w:i/>
              </w:rPr>
            </w:pPr>
            <w:r>
              <w:rPr>
                <w:b/>
              </w:rPr>
              <w:t>Value</w:t>
            </w:r>
          </w:p>
        </w:tc>
      </w:tr>
      <w:tr w:rsidR="00E90E80" w:rsidRPr="002A5765" w14:paraId="01B40636" w14:textId="77777777" w:rsidTr="00A50535">
        <w:trPr>
          <w:cantSplit/>
        </w:trPr>
        <w:tc>
          <w:tcPr>
            <w:tcW w:w="0" w:type="auto"/>
            <w:vAlign w:val="center"/>
          </w:tcPr>
          <w:p w14:paraId="0EBEDD81" w14:textId="25243959" w:rsidR="00821A4F" w:rsidRPr="00971E94" w:rsidRDefault="00601040" w:rsidP="002B54AB">
            <w:pPr>
              <w:rPr>
                <w:b/>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A</m:t>
                    </m:r>
                  </m:sub>
                </m:sSub>
              </m:oMath>
            </m:oMathPara>
          </w:p>
        </w:tc>
        <w:tc>
          <w:tcPr>
            <w:tcW w:w="0" w:type="auto"/>
            <w:vAlign w:val="center"/>
          </w:tcPr>
          <w:p w14:paraId="4B444400" w14:textId="48D58E65" w:rsidR="00821A4F" w:rsidRPr="005A1F43" w:rsidRDefault="00821A4F" w:rsidP="002B54AB">
            <w:pPr>
              <w:rPr>
                <w:b/>
              </w:rPr>
            </w:pPr>
            <w:r>
              <w:t>Daily progression rate</w:t>
            </w:r>
            <m:oMath>
              <m:r>
                <m:rPr>
                  <m:sty m:val="p"/>
                </m:rPr>
                <w:rPr>
                  <w:rFonts w:ascii="Cambria Math" w:eastAsia="Calibri" w:hAnsi="Cambria Math" w:cs="Times New Roman"/>
                </w:rPr>
                <w:br/>
              </m:r>
            </m:oMath>
            <w:r>
              <w:rPr>
                <w:sz w:val="16"/>
                <w:szCs w:val="18"/>
              </w:rPr>
              <w:t>(Asymptomatic</w:t>
            </w:r>
            <w:r w:rsidRPr="009F4028">
              <w:rPr>
                <w:sz w:val="16"/>
                <w:szCs w:val="18"/>
              </w:rPr>
              <w:t>)</w:t>
            </w:r>
          </w:p>
        </w:tc>
        <w:tc>
          <w:tcPr>
            <w:tcW w:w="0" w:type="auto"/>
            <w:gridSpan w:val="2"/>
            <w:vAlign w:val="center"/>
          </w:tcPr>
          <w:p w14:paraId="14F19F4D" w14:textId="42D581D5" w:rsidR="00821A4F" w:rsidRDefault="00601040" w:rsidP="002B54AB">
            <w:pPr>
              <w:rPr>
                <w:b/>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m</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hAnsi="Cambria Math"/>
                            <w:i/>
                          </w:rPr>
                        </m:ctrlPr>
                      </m:sSubPr>
                      <m:e>
                        <m:r>
                          <w:rPr>
                            <w:rFonts w:ascii="Cambria Math" w:hAnsi="Cambria Math"/>
                          </w:rPr>
                          <m:t>D</m:t>
                        </m:r>
                      </m:e>
                      <m:sub>
                        <m:r>
                          <w:rPr>
                            <w:rFonts w:ascii="Cambria Math" w:hAnsi="Cambria Math"/>
                          </w:rPr>
                          <m:t>Incubation,m</m:t>
                        </m:r>
                      </m:sub>
                    </m:sSub>
                  </m:den>
                </m:f>
              </m:oMath>
            </m:oMathPara>
          </w:p>
        </w:tc>
        <w:tc>
          <w:tcPr>
            <w:tcW w:w="0" w:type="auto"/>
            <w:vAlign w:val="center"/>
          </w:tcPr>
          <w:p w14:paraId="147904A6" w14:textId="13E2B002" w:rsidR="00821A4F" w:rsidRDefault="00821A4F" w:rsidP="002B54AB">
            <w:pPr>
              <w:rPr>
                <w:b/>
              </w:rPr>
            </w:pPr>
            <w:r w:rsidRPr="00A3517F">
              <w:t>0.0900</w:t>
            </w:r>
          </w:p>
        </w:tc>
      </w:tr>
      <w:tr w:rsidR="00E90E80" w:rsidRPr="002A5765" w14:paraId="2BB8CCA6" w14:textId="77777777" w:rsidTr="00A50535">
        <w:trPr>
          <w:cantSplit/>
        </w:trPr>
        <w:tc>
          <w:tcPr>
            <w:tcW w:w="0" w:type="auto"/>
            <w:vAlign w:val="center"/>
          </w:tcPr>
          <w:p w14:paraId="74DE6081" w14:textId="7A86F837" w:rsidR="00821A4F" w:rsidRPr="00971E94" w:rsidRDefault="00601040" w:rsidP="002B54AB">
            <w:pPr>
              <w:rPr>
                <w:b/>
              </w:rPr>
            </w:pPr>
            <m:oMathPara>
              <m:oMath>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Y</m:t>
                    </m:r>
                  </m:sub>
                </m:sSub>
              </m:oMath>
            </m:oMathPara>
          </w:p>
        </w:tc>
        <w:tc>
          <w:tcPr>
            <w:tcW w:w="0" w:type="auto"/>
            <w:vAlign w:val="center"/>
          </w:tcPr>
          <w:p w14:paraId="710E0ACD" w14:textId="77777777" w:rsidR="00821A4F" w:rsidRDefault="00821A4F" w:rsidP="00821A4F">
            <w:r>
              <w:t xml:space="preserve">Daily progression rate </w:t>
            </w:r>
          </w:p>
          <w:p w14:paraId="1037BA58" w14:textId="42C13DAE" w:rsidR="00821A4F" w:rsidRDefault="00821A4F" w:rsidP="00821A4F">
            <w:r w:rsidRPr="009F4028">
              <w:rPr>
                <w:sz w:val="16"/>
                <w:szCs w:val="18"/>
              </w:rPr>
              <w:t>(</w:t>
            </w:r>
            <w:r>
              <w:rPr>
                <w:sz w:val="16"/>
                <w:szCs w:val="18"/>
              </w:rPr>
              <w:t>Symptomatic</w:t>
            </w:r>
            <w:r w:rsidRPr="009F4028">
              <w:rPr>
                <w:sz w:val="16"/>
                <w:szCs w:val="18"/>
              </w:rPr>
              <w:t>)</w:t>
            </w:r>
          </w:p>
          <w:p w14:paraId="1229257C" w14:textId="0CC22CA7" w:rsidR="00821A4F" w:rsidRPr="005A1F43" w:rsidRDefault="00821A4F" w:rsidP="002B54AB">
            <w:pPr>
              <w:rPr>
                <w:b/>
              </w:rPr>
            </w:pPr>
          </w:p>
        </w:tc>
        <w:tc>
          <w:tcPr>
            <w:tcW w:w="0" w:type="auto"/>
            <w:gridSpan w:val="2"/>
            <w:vAlign w:val="center"/>
          </w:tcPr>
          <w:p w14:paraId="4F8FB9D2" w14:textId="7B57CC13" w:rsidR="00821A4F" w:rsidRDefault="00821A4F" w:rsidP="002B54AB">
            <w:pPr>
              <w:rPr>
                <w:b/>
              </w:rPr>
            </w:pPr>
            <m:oMathPara>
              <m:oMath>
                <m:r>
                  <w:rPr>
                    <w:rFonts w:ascii="Cambria Math" w:eastAsia="Calibri" w:hAnsi="Cambria Math" w:cs="Times New Roman"/>
                  </w:rPr>
                  <m:t>(1-</m:t>
                </m:r>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m</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hAnsi="Cambria Math"/>
                            <w:i/>
                          </w:rPr>
                        </m:ctrlPr>
                      </m:sSubPr>
                      <m:e>
                        <m:r>
                          <w:rPr>
                            <w:rFonts w:ascii="Cambria Math" w:hAnsi="Cambria Math"/>
                          </w:rPr>
                          <m:t>D</m:t>
                        </m:r>
                      </m:e>
                      <m:sub>
                        <m:r>
                          <w:rPr>
                            <w:rFonts w:ascii="Cambria Math" w:hAnsi="Cambria Math"/>
                          </w:rPr>
                          <m:t>Incubation,m</m:t>
                        </m:r>
                      </m:sub>
                    </m:sSub>
                  </m:den>
                </m:f>
              </m:oMath>
            </m:oMathPara>
          </w:p>
        </w:tc>
        <w:tc>
          <w:tcPr>
            <w:tcW w:w="0" w:type="auto"/>
            <w:vAlign w:val="center"/>
          </w:tcPr>
          <w:p w14:paraId="57D89AD5" w14:textId="723CF22E" w:rsidR="00821A4F" w:rsidRDefault="00821A4F" w:rsidP="002B54AB">
            <w:pPr>
              <w:rPr>
                <w:b/>
              </w:rPr>
            </w:pPr>
            <w:r>
              <w:t>0.01</w:t>
            </w:r>
          </w:p>
        </w:tc>
      </w:tr>
      <w:tr w:rsidR="00821A4F" w:rsidRPr="002A5765" w14:paraId="51424E67" w14:textId="77777777" w:rsidTr="00475562">
        <w:trPr>
          <w:cantSplit/>
        </w:trPr>
        <w:tc>
          <w:tcPr>
            <w:tcW w:w="0" w:type="auto"/>
            <w:gridSpan w:val="5"/>
            <w:shd w:val="clear" w:color="auto" w:fill="DBE5F1" w:themeFill="accent1" w:themeFillTint="33"/>
            <w:vAlign w:val="center"/>
          </w:tcPr>
          <w:p w14:paraId="2EDC374D" w14:textId="4B9D44C9" w:rsidR="00821A4F" w:rsidRDefault="00821A4F" w:rsidP="00475562">
            <m:oMathPara>
              <m:oMath>
                <m:r>
                  <m:rPr>
                    <m:sty m:val="bi"/>
                  </m:rPr>
                  <w:rPr>
                    <w:rFonts w:ascii="Cambria Math" w:hAnsi="Cambria Math"/>
                    <w:color w:val="1F497D" w:themeColor="text2"/>
                    <w:sz w:val="32"/>
                    <w:szCs w:val="32"/>
                  </w:rPr>
                  <m:t>Y</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T</m:t>
                </m:r>
                <m:r>
                  <m:rPr>
                    <m:sty m:val="p"/>
                  </m:rPr>
                  <w:rPr>
                    <w:rFonts w:ascii="Cambria Math" w:hAnsi="Cambria Math"/>
                    <w:color w:val="1F497D" w:themeColor="text2"/>
                    <w:sz w:val="32"/>
                    <w:szCs w:val="32"/>
                  </w:rPr>
                  <m:t xml:space="preserve">    </m:t>
                </m:r>
                <m:r>
                  <m:rPr>
                    <m:sty m:val="bi"/>
                  </m:rPr>
                  <w:rPr>
                    <w:rFonts w:ascii="Cambria Math" w:hAnsi="Cambria Math"/>
                    <w:color w:val="1F497D" w:themeColor="text2"/>
                    <w:sz w:val="32"/>
                    <w:szCs w:val="32"/>
                  </w:rPr>
                  <m:t>or</m:t>
                </m:r>
                <m:r>
                  <m:rPr>
                    <m:sty m:val="p"/>
                  </m:rPr>
                  <w:rPr>
                    <w:rFonts w:ascii="Cambria Math" w:hAnsi="Cambria Math"/>
                    <w:color w:val="1F497D" w:themeColor="text2"/>
                    <w:sz w:val="32"/>
                    <w:szCs w:val="32"/>
                  </w:rPr>
                  <m:t xml:space="preserve">  </m:t>
                </m:r>
                <m:r>
                  <m:rPr>
                    <m:sty m:val="bi"/>
                  </m:rPr>
                  <w:rPr>
                    <w:rFonts w:ascii="Cambria Math" w:hAnsi="Cambria Math"/>
                    <w:color w:val="1F497D" w:themeColor="text2"/>
                    <w:sz w:val="32"/>
                    <w:szCs w:val="32"/>
                  </w:rPr>
                  <m:t>A/Y</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S</m:t>
                </m:r>
              </m:oMath>
            </m:oMathPara>
          </w:p>
        </w:tc>
      </w:tr>
      <w:tr w:rsidR="00E90E80" w:rsidRPr="002A5765" w14:paraId="1329C822" w14:textId="77777777" w:rsidTr="002B54AB">
        <w:trPr>
          <w:cantSplit/>
        </w:trPr>
        <w:tc>
          <w:tcPr>
            <w:tcW w:w="0" w:type="auto"/>
            <w:vAlign w:val="center"/>
          </w:tcPr>
          <w:p w14:paraId="18CD1CE3" w14:textId="689BD1FC" w:rsidR="00821A4F" w:rsidRDefault="00821A4F" w:rsidP="002B54AB">
            <w:pPr>
              <w:tabs>
                <w:tab w:val="left" w:pos="889"/>
              </w:tabs>
              <w:rPr>
                <w:rFonts w:ascii="Calibri" w:eastAsia="Calibri" w:hAnsi="Calibri" w:cs="Times New Roman"/>
              </w:rPr>
            </w:pPr>
            <w:r w:rsidRPr="00971E94">
              <w:rPr>
                <w:b/>
              </w:rPr>
              <w:t>Parameter</w:t>
            </w:r>
          </w:p>
        </w:tc>
        <w:tc>
          <w:tcPr>
            <w:tcW w:w="0" w:type="auto"/>
            <w:vAlign w:val="center"/>
          </w:tcPr>
          <w:p w14:paraId="0FD9F793" w14:textId="3CD3A3DD" w:rsidR="00821A4F" w:rsidDel="00620FE9" w:rsidRDefault="00821A4F" w:rsidP="002B54AB">
            <w:pPr>
              <w:rPr>
                <w:rFonts w:ascii="Calibri" w:eastAsia="Calibri" w:hAnsi="Calibri" w:cs="Times New Roman"/>
              </w:rPr>
            </w:pPr>
            <w:r w:rsidRPr="005A1F43">
              <w:rPr>
                <w:b/>
              </w:rPr>
              <w:t>Description</w:t>
            </w:r>
          </w:p>
        </w:tc>
        <w:tc>
          <w:tcPr>
            <w:tcW w:w="0" w:type="auto"/>
            <w:vAlign w:val="center"/>
          </w:tcPr>
          <w:p w14:paraId="37FB8457" w14:textId="1E421DAB" w:rsidR="00821A4F" w:rsidRDefault="00821A4F" w:rsidP="002B54AB">
            <w:pPr>
              <w:rPr>
                <w:color w:val="000000"/>
                <w:shd w:val="clear" w:color="auto" w:fill="FFFFFF"/>
              </w:rPr>
            </w:pPr>
            <w:r w:rsidRPr="005A1F43">
              <w:rPr>
                <w:b/>
              </w:rPr>
              <w:t>Base Case</w:t>
            </w:r>
          </w:p>
        </w:tc>
        <w:tc>
          <w:tcPr>
            <w:tcW w:w="0" w:type="auto"/>
            <w:vAlign w:val="center"/>
          </w:tcPr>
          <w:p w14:paraId="4710D173" w14:textId="6978EE6D" w:rsidR="00821A4F" w:rsidRDefault="00821A4F" w:rsidP="002B54AB">
            <w:pPr>
              <w:rPr>
                <w:color w:val="000000"/>
                <w:shd w:val="clear" w:color="auto" w:fill="FFFFFF"/>
              </w:rPr>
            </w:pPr>
            <w:r w:rsidRPr="005A1F43">
              <w:rPr>
                <w:b/>
              </w:rPr>
              <w:t>Range</w:t>
            </w:r>
          </w:p>
        </w:tc>
        <w:tc>
          <w:tcPr>
            <w:tcW w:w="0" w:type="auto"/>
            <w:vAlign w:val="center"/>
          </w:tcPr>
          <w:p w14:paraId="6B400C6E" w14:textId="5F5FCC79" w:rsidR="00821A4F" w:rsidRDefault="00821A4F" w:rsidP="00B202B0">
            <w:r w:rsidRPr="005A1F43">
              <w:rPr>
                <w:b/>
              </w:rPr>
              <w:t>Source</w:t>
            </w:r>
          </w:p>
        </w:tc>
      </w:tr>
      <w:tr w:rsidR="00E90E80" w:rsidRPr="002A5765" w14:paraId="0E0ACAD7" w14:textId="77777777" w:rsidTr="002B54AB">
        <w:trPr>
          <w:cantSplit/>
        </w:trPr>
        <w:tc>
          <w:tcPr>
            <w:tcW w:w="0" w:type="auto"/>
            <w:vAlign w:val="center"/>
          </w:tcPr>
          <w:p w14:paraId="630040A7" w14:textId="2CDC7A53" w:rsidR="00821A4F" w:rsidRDefault="00601040" w:rsidP="002B54AB">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m</m:t>
                    </m:r>
                  </m:sub>
                </m:sSub>
              </m:oMath>
            </m:oMathPara>
          </w:p>
        </w:tc>
        <w:tc>
          <w:tcPr>
            <w:tcW w:w="0" w:type="auto"/>
            <w:vAlign w:val="center"/>
          </w:tcPr>
          <w:p w14:paraId="1BBD3C88" w14:textId="214D8CC8" w:rsidR="00821A4F" w:rsidDel="00620FE9" w:rsidRDefault="00821A4F" w:rsidP="002B54AB">
            <w:pPr>
              <w:rPr>
                <w:rFonts w:ascii="Calibri" w:eastAsia="Calibri" w:hAnsi="Calibri" w:cs="Times New Roman"/>
              </w:rPr>
            </w:pPr>
            <w:r>
              <w:rPr>
                <w:rFonts w:ascii="Calibri" w:eastAsia="Calibri" w:hAnsi="Calibri" w:cs="Times New Roman"/>
              </w:rPr>
              <w:t xml:space="preserve">Sensitivity of </w:t>
            </w:r>
            <w:r>
              <w:t>TV infection</w:t>
            </w:r>
            <w:r w:rsidRPr="0042776D">
              <w:t xml:space="preserve"> </w:t>
            </w:r>
            <w:r>
              <w:rPr>
                <w:rFonts w:ascii="Calibri" w:eastAsia="Calibri" w:hAnsi="Calibri" w:cs="Times New Roman"/>
              </w:rPr>
              <w:t>testing</w:t>
            </w:r>
          </w:p>
        </w:tc>
        <w:tc>
          <w:tcPr>
            <w:tcW w:w="0" w:type="auto"/>
            <w:vAlign w:val="center"/>
          </w:tcPr>
          <w:p w14:paraId="45C7FC88" w14:textId="371EAB33" w:rsidR="00821A4F" w:rsidRDefault="00821A4F" w:rsidP="002B54AB">
            <w:pPr>
              <w:rPr>
                <w:color w:val="000000"/>
                <w:shd w:val="clear" w:color="auto" w:fill="FFFFFF"/>
              </w:rPr>
            </w:pPr>
            <w:r>
              <w:t>91.7%</w:t>
            </w:r>
          </w:p>
        </w:tc>
        <w:tc>
          <w:tcPr>
            <w:tcW w:w="0" w:type="auto"/>
            <w:vAlign w:val="center"/>
          </w:tcPr>
          <w:p w14:paraId="242FC00E" w14:textId="2E9A9580" w:rsidR="00821A4F" w:rsidRDefault="00821A4F" w:rsidP="002B54AB">
            <w:pPr>
              <w:rPr>
                <w:color w:val="000000"/>
                <w:shd w:val="clear" w:color="auto" w:fill="FFFFFF"/>
              </w:rPr>
            </w:pPr>
            <w:r>
              <w:rPr>
                <w:color w:val="000000"/>
                <w:shd w:val="clear" w:color="auto" w:fill="FFFFFF"/>
              </w:rPr>
              <w:t>56.0 – 100%</w:t>
            </w:r>
            <w:r>
              <w:rPr>
                <w:rStyle w:val="FootnoteReference"/>
                <w:rFonts w:ascii="Calibri" w:eastAsia="Calibri" w:hAnsi="Calibri" w:cs="Times New Roman"/>
              </w:rPr>
              <w:footnoteReference w:id="9"/>
            </w:r>
          </w:p>
        </w:tc>
        <w:tc>
          <w:tcPr>
            <w:tcW w:w="0" w:type="auto"/>
            <w:vAlign w:val="center"/>
          </w:tcPr>
          <w:p w14:paraId="56E799F9" w14:textId="456992C9" w:rsidR="00821A4F" w:rsidRDefault="00601040" w:rsidP="00B202B0">
            <w:hyperlink w:anchor="_ENREF_14" w:tooltip="Poole, 2013 #2084" w:history="1">
              <w:r w:rsidR="00821A4F" w:rsidRPr="001E1710">
                <w:rPr>
                  <w:rStyle w:val="Hyperlink"/>
                </w:rPr>
                <w:fldChar w:fldCharType="begin"/>
              </w:r>
              <w:r w:rsidR="001E1710" w:rsidRPr="001E1710">
                <w:rPr>
                  <w:rStyle w:val="Hyperlink"/>
                </w:rPr>
                <w:instrText xml:space="preserve"> ADDIN EN.CITE &lt;EndNote&gt;&lt;Cite&gt;&lt;Author&gt;Poole&lt;/Author&gt;&lt;Year&gt;2013&lt;/Year&gt;&lt;RecNum&gt;2084&lt;/RecNum&gt;&lt;DisplayText&gt;&lt;style face="superscript"&gt;14&lt;/style&gt;&lt;/DisplayText&gt;&lt;record&gt;&lt;rec-number&gt;2084&lt;/rec-number&gt;&lt;foreign-keys&gt;&lt;key app="EN" db-id="2arzpv9pv25wrded5p0p0xfosad09td55r0p" timestamp="1371099167"&gt;2084&lt;/key&gt;&lt;/foreign-keys&gt;&lt;ref-type name="Journal Article"&gt;17&lt;/ref-type&gt;&lt;contributors&gt;&lt;authors&gt;&lt;author&gt;Poole, D. N.&lt;/author&gt;&lt;author&gt;Scott McClelland, R.&lt;/author&gt;&lt;/authors&gt;&lt;/contributors&gt;&lt;auth-address&gt;Department of Medicine, University of Washington, Seattle, Washington, USA.&lt;/auth-address&gt;&lt;titles&gt;&lt;title&gt;Global epidemiology of Trichomonas vaginalis&lt;/title&gt;&lt;secondary-title&gt;Sex Transm Infect&lt;/secondary-title&gt;&lt;/titles&gt;&lt;periodical&gt;&lt;full-title&gt;Sex Transm Infect&lt;/full-title&gt;&lt;/periodical&gt;&lt;edition&gt;2013/06/08&lt;/edition&gt;&lt;dates&gt;&lt;year&gt;2013&lt;/year&gt;&lt;pub-dates&gt;&lt;date&gt;Jun 6&lt;/date&gt;&lt;/pub-dates&gt;&lt;/dates&gt;&lt;isbn&gt;1472-3263 (Electronic)&amp;#xD;1368-4973 (Linking)&lt;/isbn&gt;&lt;accession-num&gt;23744960&lt;/accession-num&gt;&lt;urls&gt;&lt;related-urls&gt;&lt;url&gt;http://www.ncbi.nlm.nih.gov/entrez/query.fcgi?cmd=Retrieve&amp;amp;db=PubMed&amp;amp;dopt=Citation&amp;amp;list_uids=23744960&lt;/url&gt;&lt;/related-urls&gt;&lt;/urls&gt;&lt;electronic-resource-num&gt;sextrans-2013-051075 [pii]&amp;#xD;10.1136/sextrans-2013-051075&lt;/electronic-resource-num&gt;&lt;language&gt;Eng&lt;/language&gt;&lt;/record&gt;&lt;/Cite&gt;&lt;/EndNote&gt;</w:instrText>
              </w:r>
              <w:r w:rsidR="00821A4F" w:rsidRPr="001E1710">
                <w:rPr>
                  <w:rStyle w:val="Hyperlink"/>
                </w:rPr>
                <w:fldChar w:fldCharType="separate"/>
              </w:r>
              <w:r w:rsidR="001E1710" w:rsidRPr="001E1710">
                <w:rPr>
                  <w:rStyle w:val="Hyperlink"/>
                  <w:noProof/>
                  <w:vertAlign w:val="superscript"/>
                </w:rPr>
                <w:t>14</w:t>
              </w:r>
              <w:r w:rsidR="00821A4F" w:rsidRPr="001E1710">
                <w:rPr>
                  <w:rStyle w:val="Hyperlink"/>
                </w:rPr>
                <w:fldChar w:fldCharType="end"/>
              </w:r>
            </w:hyperlink>
          </w:p>
        </w:tc>
      </w:tr>
      <w:tr w:rsidR="00E90E80" w:rsidRPr="002A5765" w14:paraId="7BC04C47" w14:textId="77777777" w:rsidTr="002B54AB">
        <w:trPr>
          <w:cantSplit/>
        </w:trPr>
        <w:tc>
          <w:tcPr>
            <w:tcW w:w="0" w:type="auto"/>
            <w:vAlign w:val="center"/>
          </w:tcPr>
          <w:p w14:paraId="48F83026" w14:textId="77777777" w:rsidR="00821A4F" w:rsidRDefault="00601040" w:rsidP="002B54AB">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m</m:t>
                    </m:r>
                  </m:sub>
                </m:sSub>
              </m:oMath>
            </m:oMathPara>
          </w:p>
        </w:tc>
        <w:tc>
          <w:tcPr>
            <w:tcW w:w="0" w:type="auto"/>
            <w:vAlign w:val="center"/>
          </w:tcPr>
          <w:p w14:paraId="745C0049" w14:textId="532DB92C" w:rsidR="00821A4F" w:rsidRDefault="00821A4F" w:rsidP="004E30A2">
            <w:pPr>
              <w:rPr>
                <w:rFonts w:ascii="Calibri" w:eastAsia="Calibri" w:hAnsi="Calibri" w:cs="Times New Roman"/>
              </w:rPr>
            </w:pPr>
            <w:r>
              <w:rPr>
                <w:rFonts w:ascii="Calibri" w:eastAsia="Calibri" w:hAnsi="Calibri" w:cs="Times New Roman"/>
              </w:rPr>
              <w:t>Average time for TV symptoms to appear and TV treatment to be sought (for male</w:t>
            </w:r>
            <w:r w:rsidR="00E90E80">
              <w:rPr>
                <w:rFonts w:ascii="Calibri" w:eastAsia="Calibri" w:hAnsi="Calibri" w:cs="Times New Roman"/>
              </w:rPr>
              <w:t>s with symptomatic TV infection</w:t>
            </w:r>
            <w:r>
              <w:rPr>
                <w:rFonts w:ascii="Calibri" w:eastAsia="Calibri" w:hAnsi="Calibri" w:cs="Times New Roman"/>
              </w:rPr>
              <w:t xml:space="preserve"> who seek treatment)  </w:t>
            </w:r>
          </w:p>
        </w:tc>
        <w:tc>
          <w:tcPr>
            <w:tcW w:w="0" w:type="auto"/>
            <w:vAlign w:val="center"/>
          </w:tcPr>
          <w:p w14:paraId="0883F299" w14:textId="77777777" w:rsidR="00821A4F" w:rsidRDefault="00821A4F" w:rsidP="002B54AB">
            <w:pPr>
              <w:rPr>
                <w:color w:val="000000"/>
                <w:shd w:val="clear" w:color="auto" w:fill="FFFFFF"/>
              </w:rPr>
            </w:pPr>
            <w:r>
              <w:rPr>
                <w:color w:val="000000"/>
                <w:shd w:val="clear" w:color="auto" w:fill="FFFFFF"/>
              </w:rPr>
              <w:t>10 days</w:t>
            </w:r>
          </w:p>
        </w:tc>
        <w:tc>
          <w:tcPr>
            <w:tcW w:w="0" w:type="auto"/>
            <w:vAlign w:val="center"/>
          </w:tcPr>
          <w:p w14:paraId="48FE97A5" w14:textId="36C13069" w:rsidR="00821A4F" w:rsidRDefault="00CE3F98" w:rsidP="002B54AB">
            <w:pPr>
              <w:rPr>
                <w:color w:val="000000"/>
                <w:shd w:val="clear" w:color="auto" w:fill="FFFFFF"/>
              </w:rPr>
            </w:pPr>
            <w:r>
              <w:rPr>
                <w:color w:val="000000"/>
                <w:shd w:val="clear" w:color="auto" w:fill="FFFFFF"/>
              </w:rPr>
              <w:t>0-</w:t>
            </w:r>
            <w:r w:rsidR="00821A4F">
              <w:rPr>
                <w:color w:val="000000"/>
                <w:shd w:val="clear" w:color="auto" w:fill="FFFFFF"/>
              </w:rPr>
              <w:t>10 days</w:t>
            </w:r>
          </w:p>
        </w:tc>
        <w:tc>
          <w:tcPr>
            <w:tcW w:w="0" w:type="auto"/>
            <w:vAlign w:val="center"/>
          </w:tcPr>
          <w:p w14:paraId="6A0C7A64" w14:textId="3CFDA275" w:rsidR="00821A4F" w:rsidRDefault="00821A4F" w:rsidP="00B202B0">
            <w:r>
              <w:fldChar w:fldCharType="begin">
                <w:fldData xml:space="preserve">PEVuZE5vdGU+PENpdGU+PEF1dGhvcj5Qb29sZTwvQXV0aG9yPjxZZWFyPjIwMTM8L1llYXI+PFJl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</w:fldData>
              </w:fldChar>
            </w:r>
            <w:r w:rsidR="001E1710">
              <w:instrText xml:space="preserve"> ADDIN EN.CITE </w:instrText>
            </w:r>
            <w:r w:rsidR="001E1710">
              <w:fldChar w:fldCharType="begin">
                <w:fldData xml:space="preserve">PEVuZE5vdGU+PENpdGU+PEF1dGhvcj5Qb29sZTwvQXV0aG9yPjxZZWFyPjIwMTM8L1llYXI+PFJl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</w:fldData>
              </w:fldChar>
            </w:r>
            <w:r w:rsidR="001E1710">
              <w:instrText xml:space="preserve"> ADDIN EN.CITE.DATA </w:instrText>
            </w:r>
            <w:r w:rsidR="001E1710">
              <w:fldChar w:fldCharType="end"/>
            </w:r>
            <w:r>
              <w:fldChar w:fldCharType="separate"/>
            </w:r>
            <w:hyperlink w:anchor="_ENREF_14" w:tooltip="Poole, 2013 #2084" w:history="1">
              <w:r w:rsidR="001E1710" w:rsidRPr="001E1710">
                <w:rPr>
                  <w:rStyle w:val="Hyperlink"/>
                  <w:noProof/>
                  <w:vertAlign w:val="superscript"/>
                </w:rPr>
                <w:t>14</w:t>
              </w:r>
            </w:hyperlink>
            <w:r w:rsidR="001E1710" w:rsidRPr="001E1710">
              <w:rPr>
                <w:noProof/>
                <w:vertAlign w:val="superscript"/>
              </w:rPr>
              <w:t xml:space="preserve"> </w:t>
            </w:r>
            <w:hyperlink w:anchor="_ENREF_26" w:tooltip="Petrin, 1998 #3763" w:history="1">
              <w:r w:rsidR="001E1710" w:rsidRPr="001E1710">
                <w:rPr>
                  <w:rStyle w:val="Hyperlink"/>
                  <w:noProof/>
                  <w:vertAlign w:val="superscript"/>
                </w:rPr>
                <w:t>26</w:t>
              </w:r>
            </w:hyperlink>
            <w:r>
              <w:fldChar w:fldCharType="end"/>
            </w:r>
          </w:p>
        </w:tc>
      </w:tr>
      <w:tr w:rsidR="00E90E80" w:rsidRPr="002A5765" w14:paraId="08EE8947" w14:textId="77777777" w:rsidTr="002B54AB">
        <w:trPr>
          <w:cantSplit/>
        </w:trPr>
        <w:tc>
          <w:tcPr>
            <w:tcW w:w="0" w:type="auto"/>
            <w:vAlign w:val="center"/>
          </w:tcPr>
          <w:p w14:paraId="58CFB674" w14:textId="557E2AB1" w:rsidR="003D089B" w:rsidRDefault="00601040" w:rsidP="002B54AB">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m</m:t>
                    </m:r>
                  </m:sub>
                </m:sSub>
              </m:oMath>
            </m:oMathPara>
          </w:p>
        </w:tc>
        <w:tc>
          <w:tcPr>
            <w:tcW w:w="0" w:type="auto"/>
            <w:vAlign w:val="center"/>
          </w:tcPr>
          <w:p w14:paraId="33976478" w14:textId="6438AE80" w:rsidR="003D089B" w:rsidDel="00620FE9" w:rsidRDefault="003D089B" w:rsidP="002B54AB">
            <w:pPr>
              <w:rPr>
                <w:rFonts w:ascii="Calibri" w:eastAsia="Calibri" w:hAnsi="Calibri" w:cs="Times New Roman"/>
              </w:rPr>
            </w:pPr>
            <w:r>
              <w:t>Probability of a symptomatic infected male seeking treatment</w:t>
            </w:r>
          </w:p>
        </w:tc>
        <w:tc>
          <w:tcPr>
            <w:tcW w:w="0" w:type="auto"/>
            <w:vAlign w:val="center"/>
          </w:tcPr>
          <w:p w14:paraId="51F631C0" w14:textId="6D8B5B69" w:rsidR="003D089B" w:rsidRDefault="003D089B" w:rsidP="002B54AB">
            <w:pPr>
              <w:rPr>
                <w:color w:val="000000"/>
                <w:shd w:val="clear" w:color="auto" w:fill="FFFFFF"/>
              </w:rPr>
            </w:pPr>
            <w:r>
              <w:t>0.6</w:t>
            </w:r>
            <w:r>
              <w:rPr>
                <w:rStyle w:val="FootnoteReference"/>
              </w:rPr>
              <w:footnoteReference w:id="10"/>
            </w:r>
          </w:p>
        </w:tc>
        <w:tc>
          <w:tcPr>
            <w:tcW w:w="0" w:type="auto"/>
            <w:vAlign w:val="center"/>
          </w:tcPr>
          <w:p w14:paraId="6CDF6AA3" w14:textId="5390BFCE" w:rsidR="003D089B" w:rsidRDefault="00417D7F" w:rsidP="002B54AB">
            <w:pPr>
              <w:rPr>
                <w:color w:val="000000"/>
                <w:shd w:val="clear" w:color="auto" w:fill="FFFFFF"/>
              </w:rPr>
            </w:pPr>
            <w:r>
              <w:rPr>
                <w:color w:val="000000"/>
                <w:shd w:val="clear" w:color="auto" w:fill="FFFFFF"/>
              </w:rPr>
              <w:t>0 - 1</w:t>
            </w:r>
          </w:p>
        </w:tc>
        <w:tc>
          <w:tcPr>
            <w:tcW w:w="0" w:type="auto"/>
            <w:vAlign w:val="center"/>
          </w:tcPr>
          <w:p w14:paraId="520AF1E4" w14:textId="37F7F9F9" w:rsidR="003D089B" w:rsidRDefault="003D089B" w:rsidP="00B202B0">
            <w:r w:rsidRPr="002B54AB">
              <w:rPr>
                <w:i/>
              </w:rPr>
              <w:t>Assumption</w:t>
            </w:r>
            <w:r>
              <w:rPr>
                <w:i/>
              </w:rPr>
              <w:t xml:space="preserve"> due to lack of data</w:t>
            </w:r>
          </w:p>
        </w:tc>
      </w:tr>
      <w:tr w:rsidR="00E90E80" w:rsidRPr="002A5765" w14:paraId="7BD44417" w14:textId="77777777" w:rsidTr="00A50535">
        <w:trPr>
          <w:cantSplit/>
        </w:trPr>
        <w:tc>
          <w:tcPr>
            <w:tcW w:w="0" w:type="auto"/>
            <w:vAlign w:val="center"/>
          </w:tcPr>
          <w:p w14:paraId="191C52DF" w14:textId="2F760FB4" w:rsidR="003D089B" w:rsidRPr="00015DFA" w:rsidRDefault="003D089B" w:rsidP="002B54AB">
            <w:pPr>
              <w:tabs>
                <w:tab w:val="left" w:pos="889"/>
              </w:tabs>
              <w:rPr>
                <w:rFonts w:ascii="Calibri" w:eastAsia="Calibri" w:hAnsi="Calibri" w:cs="Times New Roman"/>
                <w:vertAlign w:val="subscript"/>
              </w:rPr>
            </w:pPr>
            <w:r w:rsidRPr="00971E94">
              <w:rPr>
                <w:b/>
              </w:rPr>
              <w:t>Parameter</w:t>
            </w:r>
          </w:p>
        </w:tc>
        <w:tc>
          <w:tcPr>
            <w:tcW w:w="0" w:type="auto"/>
            <w:vAlign w:val="center"/>
          </w:tcPr>
          <w:p w14:paraId="6EA3FA05" w14:textId="5F453778" w:rsidR="003D089B" w:rsidRDefault="003D089B" w:rsidP="003D1B98">
            <w:r w:rsidRPr="005A1F43">
              <w:rPr>
                <w:b/>
              </w:rPr>
              <w:t>Description</w:t>
            </w:r>
          </w:p>
        </w:tc>
        <w:tc>
          <w:tcPr>
            <w:tcW w:w="0" w:type="auto"/>
            <w:gridSpan w:val="2"/>
            <w:vAlign w:val="center"/>
          </w:tcPr>
          <w:p w14:paraId="69CA2A6E" w14:textId="7D6DD094" w:rsidR="003D089B" w:rsidRDefault="003D089B" w:rsidP="002B54AB">
            <w:r>
              <w:rPr>
                <w:b/>
              </w:rPr>
              <w:t>Formula</w:t>
            </w:r>
          </w:p>
        </w:tc>
        <w:tc>
          <w:tcPr>
            <w:tcW w:w="0" w:type="auto"/>
            <w:vAlign w:val="center"/>
          </w:tcPr>
          <w:p w14:paraId="0BCABD7E" w14:textId="78E7C3BC" w:rsidR="003D089B" w:rsidRDefault="003D089B" w:rsidP="00B202B0">
            <w:r>
              <w:rPr>
                <w:b/>
              </w:rPr>
              <w:t>Value</w:t>
            </w:r>
          </w:p>
        </w:tc>
      </w:tr>
      <w:tr w:rsidR="00E90E80" w:rsidRPr="002A5765" w14:paraId="0DB3A88C" w14:textId="77777777" w:rsidTr="00A50535">
        <w:trPr>
          <w:cantSplit/>
        </w:trPr>
        <w:tc>
          <w:tcPr>
            <w:tcW w:w="0" w:type="auto"/>
            <w:vAlign w:val="center"/>
          </w:tcPr>
          <w:p w14:paraId="194524D6" w14:textId="2F5478C9" w:rsidR="003D089B" w:rsidRPr="006C29B5" w:rsidRDefault="003D089B" w:rsidP="002B54AB">
            <w:pPr>
              <w:tabs>
                <w:tab w:val="left" w:pos="889"/>
              </w:tabs>
              <w:rPr>
                <w:rFonts w:ascii="Calibri" w:eastAsia="Calibri" w:hAnsi="Calibri" w:cs="Times New Roman"/>
                <w:vertAlign w:val="subscript"/>
              </w:rPr>
            </w:pPr>
            <m:oMathPara>
              <m:oMath>
                <m:r>
                  <w:rPr>
                    <w:rFonts w:ascii="Cambria Math" w:eastAsia="Calibri" w:hAnsi="Cambria Math" w:cs="Times New Roman"/>
                  </w:rPr>
                  <m:t>ϕ</m:t>
                </m:r>
              </m:oMath>
            </m:oMathPara>
          </w:p>
        </w:tc>
        <w:tc>
          <w:tcPr>
            <w:tcW w:w="0" w:type="auto"/>
            <w:vAlign w:val="center"/>
          </w:tcPr>
          <w:p w14:paraId="0CA2F099" w14:textId="56AA9175" w:rsidR="003D089B" w:rsidRDefault="003D089B" w:rsidP="002B54AB">
            <w:r>
              <w:t>Treatment rate</w:t>
            </w:r>
            <m:oMath>
              <m:r>
                <m:rPr>
                  <m:sty m:val="p"/>
                </m:rPr>
                <w:rPr>
                  <w:rFonts w:ascii="Cambria Math" w:eastAsia="Calibri" w:hAnsi="Cambria Math" w:cs="Times New Roman"/>
                </w:rPr>
                <w:br/>
              </m:r>
            </m:oMath>
          </w:p>
        </w:tc>
        <w:tc>
          <w:tcPr>
            <w:tcW w:w="0" w:type="auto"/>
            <w:gridSpan w:val="2"/>
            <w:vAlign w:val="center"/>
          </w:tcPr>
          <w:p w14:paraId="0AA87FBC" w14:textId="689B188F" w:rsidR="003D089B" w:rsidRPr="00E90DC6" w:rsidRDefault="00601040" w:rsidP="002B54AB">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m</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m</m:t>
                        </m:r>
                      </m:sub>
                    </m:sSub>
                  </m:den>
                </m:f>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m</m:t>
                    </m:r>
                  </m:sub>
                </m:sSub>
              </m:oMath>
            </m:oMathPara>
          </w:p>
        </w:tc>
        <w:tc>
          <w:tcPr>
            <w:tcW w:w="0" w:type="auto"/>
            <w:vAlign w:val="center"/>
          </w:tcPr>
          <w:p w14:paraId="7D38F8F4" w14:textId="210A04BC" w:rsidR="003D089B" w:rsidRPr="00EC36FC" w:rsidRDefault="003D089B" w:rsidP="002B54AB">
            <w:pPr>
              <w:rPr>
                <w:color w:val="FF0000"/>
              </w:rPr>
            </w:pPr>
            <w:r>
              <w:t>0.05502</w:t>
            </w:r>
          </w:p>
        </w:tc>
      </w:tr>
      <w:tr w:rsidR="003D089B" w:rsidRPr="002A5765" w14:paraId="502ED0E2" w14:textId="77777777" w:rsidTr="002D247B">
        <w:trPr>
          <w:cantSplit/>
        </w:trPr>
        <w:tc>
          <w:tcPr>
            <w:tcW w:w="0" w:type="auto"/>
            <w:gridSpan w:val="5"/>
            <w:shd w:val="clear" w:color="auto" w:fill="DBE5F1" w:themeFill="accent1" w:themeFillTint="33"/>
            <w:vAlign w:val="center"/>
          </w:tcPr>
          <w:p w14:paraId="374AEB3A" w14:textId="4DEBF9F7" w:rsidR="003D089B" w:rsidRPr="00EC36FC" w:rsidRDefault="003D089B" w:rsidP="002B54AB">
            <w:pPr>
              <w:rPr>
                <w:color w:val="FF0000"/>
              </w:rPr>
            </w:pPr>
            <m:oMathPara>
              <m:oMath>
                <m:r>
                  <m:rPr>
                    <m:sty m:val="bi"/>
                  </m:rPr>
                  <w:rPr>
                    <w:rFonts w:ascii="Cambria Math" w:hAnsi="Cambria Math"/>
                    <w:color w:val="1F497D" w:themeColor="text2"/>
                    <w:sz w:val="32"/>
                    <w:szCs w:val="32"/>
                  </w:rPr>
                  <m:t>T</m:t>
                </m:r>
                <m:r>
                  <m:rPr>
                    <m:sty m:val="p"/>
                  </m:rPr>
                  <w:rPr>
                    <w:rFonts w:ascii="Cambria Math" w:hAnsi="Cambria Math"/>
                    <w:color w:val="1F497D" w:themeColor="text2"/>
                    <w:sz w:val="32"/>
                    <w:szCs w:val="32"/>
                  </w:rPr>
                  <m:t>→</m:t>
                </m:r>
                <m:r>
                  <m:rPr>
                    <m:sty m:val="bi"/>
                  </m:rPr>
                  <w:rPr>
                    <w:rFonts w:ascii="Cambria Math" w:hAnsi="Cambria Math"/>
                    <w:color w:val="1F497D" w:themeColor="text2"/>
                    <w:sz w:val="32"/>
                    <w:szCs w:val="32"/>
                  </w:rPr>
                  <m:t>S</m:t>
                </m:r>
              </m:oMath>
            </m:oMathPara>
          </w:p>
        </w:tc>
      </w:tr>
      <w:tr w:rsidR="00E90E80" w:rsidRPr="002A5765" w14:paraId="6F038536" w14:textId="77777777" w:rsidTr="002B54AB">
        <w:trPr>
          <w:cantSplit/>
        </w:trPr>
        <w:tc>
          <w:tcPr>
            <w:tcW w:w="0" w:type="auto"/>
            <w:vAlign w:val="center"/>
          </w:tcPr>
          <w:p w14:paraId="3B725C48" w14:textId="3BF55A18" w:rsidR="003D089B" w:rsidRDefault="003D089B" w:rsidP="002B54AB">
            <w:pPr>
              <w:tabs>
                <w:tab w:val="left" w:pos="889"/>
              </w:tabs>
              <w:rPr>
                <w:rFonts w:ascii="Calibri" w:eastAsia="Calibri" w:hAnsi="Calibri" w:cs="Times New Roman"/>
              </w:rPr>
            </w:pPr>
            <w:r w:rsidRPr="00971E94">
              <w:rPr>
                <w:b/>
              </w:rPr>
              <w:t>Parameter</w:t>
            </w:r>
          </w:p>
        </w:tc>
        <w:tc>
          <w:tcPr>
            <w:tcW w:w="0" w:type="auto"/>
            <w:vAlign w:val="center"/>
          </w:tcPr>
          <w:p w14:paraId="2D4B1218" w14:textId="4E8E212F" w:rsidR="003D089B" w:rsidRDefault="003D089B" w:rsidP="002B54AB">
            <w:r w:rsidRPr="005A1F43">
              <w:rPr>
                <w:b/>
              </w:rPr>
              <w:t>Description</w:t>
            </w:r>
          </w:p>
        </w:tc>
        <w:tc>
          <w:tcPr>
            <w:tcW w:w="0" w:type="auto"/>
            <w:vAlign w:val="center"/>
          </w:tcPr>
          <w:p w14:paraId="3401F7B0" w14:textId="3D9BF971" w:rsidR="003D089B" w:rsidRPr="00E90DC6" w:rsidRDefault="003D089B" w:rsidP="002B54AB">
            <w:r w:rsidRPr="005A1F43">
              <w:rPr>
                <w:b/>
              </w:rPr>
              <w:t>Base Case</w:t>
            </w:r>
          </w:p>
        </w:tc>
        <w:tc>
          <w:tcPr>
            <w:tcW w:w="0" w:type="auto"/>
            <w:vAlign w:val="center"/>
          </w:tcPr>
          <w:p w14:paraId="4A87F407" w14:textId="23BD3713" w:rsidR="003D089B" w:rsidRPr="00E90DC6" w:rsidRDefault="003D089B" w:rsidP="002B54AB">
            <w:r w:rsidRPr="005A1F43">
              <w:rPr>
                <w:b/>
              </w:rPr>
              <w:t>Range</w:t>
            </w:r>
          </w:p>
        </w:tc>
        <w:tc>
          <w:tcPr>
            <w:tcW w:w="0" w:type="auto"/>
            <w:vAlign w:val="center"/>
          </w:tcPr>
          <w:p w14:paraId="5CA98942" w14:textId="2CF69145" w:rsidR="003D089B" w:rsidRPr="00EC36FC" w:rsidRDefault="003D089B" w:rsidP="002B54AB">
            <w:pPr>
              <w:rPr>
                <w:color w:val="FF0000"/>
              </w:rPr>
            </w:pPr>
            <w:r w:rsidRPr="005A1F43">
              <w:rPr>
                <w:b/>
              </w:rPr>
              <w:t>Source</w:t>
            </w:r>
          </w:p>
        </w:tc>
      </w:tr>
      <w:tr w:rsidR="00E90E80" w:rsidRPr="002A5765" w14:paraId="04E63E83" w14:textId="77777777" w:rsidTr="002B54AB">
        <w:trPr>
          <w:cantSplit/>
        </w:trPr>
        <w:tc>
          <w:tcPr>
            <w:tcW w:w="0" w:type="auto"/>
            <w:vAlign w:val="center"/>
          </w:tcPr>
          <w:p w14:paraId="45EDF3CD" w14:textId="6629D50E" w:rsidR="003D089B" w:rsidRDefault="00601040" w:rsidP="002B54AB">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fectious,m</m:t>
                    </m:r>
                  </m:sub>
                </m:sSub>
              </m:oMath>
            </m:oMathPara>
          </w:p>
        </w:tc>
        <w:tc>
          <w:tcPr>
            <w:tcW w:w="0" w:type="auto"/>
            <w:vAlign w:val="center"/>
          </w:tcPr>
          <w:p w14:paraId="54AEDC75" w14:textId="6DDF5F29" w:rsidR="003D089B" w:rsidRDefault="003D089B" w:rsidP="002B54AB">
            <w:r>
              <w:t>Average duration of untreated infection</w:t>
            </w:r>
          </w:p>
        </w:tc>
        <w:tc>
          <w:tcPr>
            <w:tcW w:w="0" w:type="auto"/>
            <w:vAlign w:val="center"/>
          </w:tcPr>
          <w:p w14:paraId="534C5E4D" w14:textId="2D52A95F" w:rsidR="003D089B" w:rsidRPr="00E90DC6" w:rsidRDefault="003D089B" w:rsidP="002B54AB">
            <w:r>
              <w:t>4 months</w:t>
            </w:r>
          </w:p>
        </w:tc>
        <w:tc>
          <w:tcPr>
            <w:tcW w:w="0" w:type="auto"/>
            <w:vAlign w:val="center"/>
          </w:tcPr>
          <w:p w14:paraId="33CA9C18" w14:textId="5738768E" w:rsidR="003D089B" w:rsidRPr="00E90DC6" w:rsidRDefault="003D089B" w:rsidP="002B54AB">
            <w:r>
              <w:t>&lt;10 days – 4 months</w:t>
            </w:r>
          </w:p>
        </w:tc>
        <w:tc>
          <w:tcPr>
            <w:tcW w:w="0" w:type="auto"/>
            <w:vAlign w:val="center"/>
          </w:tcPr>
          <w:p w14:paraId="7ED322AD" w14:textId="020D6D7F" w:rsidR="003D089B" w:rsidRPr="00EC36FC" w:rsidRDefault="00601040" w:rsidP="002B54AB">
            <w:pPr>
              <w:rPr>
                <w:color w:val="FF0000"/>
              </w:rPr>
            </w:pPr>
            <w:hyperlink w:anchor="_ENREF_24" w:tooltip="Krieger, 1993 #3761" w:history="1">
              <w:r w:rsidR="003D089B" w:rsidRPr="001E1710">
                <w:rPr>
                  <w:rStyle w:val="Hyperlink"/>
                </w:rPr>
                <w:fldChar w:fldCharType="begin"/>
              </w:r>
              <w:r w:rsidR="001E1710" w:rsidRPr="001E1710">
                <w:rPr>
                  <w:rStyle w:val="Hyperlink"/>
                </w:rPr>
                <w:instrText xml:space="preserve"> ADDIN EN.CITE &lt;EndNote&gt;&lt;Cite&gt;&lt;Author&gt;Krieger&lt;/Author&gt;&lt;Year&gt;1993&lt;/Year&gt;&lt;RecNum&gt;3761&lt;/RecNum&gt;&lt;DisplayText&gt;&lt;style face="superscript"&gt;24&lt;/style&gt;&lt;/DisplayText&gt;&lt;record&gt;&lt;rec-number&gt;3761&lt;/rec-number&gt;&lt;foreign-keys&gt;&lt;key app="EN" db-id="2arzpv9pv25wrded5p0p0xfosad09td55r0p" timestamp="1476233590"&gt;3761&lt;/key&gt;&lt;/foreign-keys&gt;&lt;ref-type name="Journal Article"&gt;17&lt;/ref-type&gt;&lt;contributors&gt;&lt;authors&gt;&lt;author&gt;Krieger, J. N.&lt;/author&gt;&lt;author&gt;Verdon, M.&lt;/author&gt;&lt;author&gt;Siegel, N.&lt;/author&gt;&lt;author&gt;Holmes, K. K.&lt;/author&gt;&lt;/authors&gt;&lt;/contributors&gt;&lt;auth-address&gt;Department of Urology, University of Washington School of Medicine, Seattle.&lt;/auth-address&gt;&lt;titles&gt;&lt;title&gt;Natural history of urogenital trichomoniasis in men&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455-8&lt;/pages&gt;&lt;volume&gt;149&lt;/volume&gt;&lt;number&gt;6&lt;/number&gt;&lt;keywords&gt;&lt;keyword&gt;Adult&lt;/keyword&gt;&lt;keyword&gt;Animals&lt;/keyword&gt;&lt;keyword&gt;Follow-Up Studies&lt;/keyword&gt;&lt;keyword&gt;Humans&lt;/keyword&gt;&lt;keyword&gt;Male&lt;/keyword&gt;&lt;keyword&gt;Middle Aged&lt;/keyword&gt;&lt;keyword&gt;Semen&lt;/keyword&gt;&lt;keyword&gt;Sexually Transmitted Diseases&lt;/keyword&gt;&lt;keyword&gt;Time Factors&lt;/keyword&gt;&lt;keyword&gt;Trichomonas Infections&lt;/keyword&gt;&lt;keyword&gt;Trichomonas vaginalis&lt;/keyword&gt;&lt;keyword&gt;Urethritis&lt;/keyword&gt;&lt;keyword&gt;Washington&lt;/keyword&gt;&lt;keyword&gt;parasitology&lt;/keyword&gt;&lt;keyword&gt;epidemiology&lt;/keyword&gt;&lt;keyword&gt;epidemiology&lt;/keyword&gt;&lt;keyword&gt;isolation &amp;amp; purification&lt;/keyword&gt;&lt;keyword&gt;epidemiology&lt;/keyword&gt;&lt;keyword&gt;epidemiology&lt;/keyword&gt;&lt;/keywords&gt;&lt;dates&gt;&lt;year&gt;1993&lt;/year&gt;&lt;/dates&gt;&lt;isbn&gt;0022-5347&lt;/isbn&gt;&lt;accession-num&gt;Medline:8501787&lt;/accession-num&gt;&lt;urls&gt;&lt;related-urls&gt;&lt;url&gt;&amp;lt;Go to ISI&amp;gt;://MEDLINE:8501787&lt;/url&gt;&lt;/related-urls&gt;&lt;/urls&gt;&lt;language&gt;English&lt;/language&gt;&lt;/record&gt;&lt;/Cite&gt;&lt;/EndNote&gt;</w:instrText>
              </w:r>
              <w:r w:rsidR="003D089B" w:rsidRPr="001E1710">
                <w:rPr>
                  <w:rStyle w:val="Hyperlink"/>
                </w:rPr>
                <w:fldChar w:fldCharType="separate"/>
              </w:r>
              <w:r w:rsidR="001E1710" w:rsidRPr="001E1710">
                <w:rPr>
                  <w:rStyle w:val="Hyperlink"/>
                  <w:noProof/>
                  <w:vertAlign w:val="superscript"/>
                </w:rPr>
                <w:t>24</w:t>
              </w:r>
              <w:r w:rsidR="003D089B" w:rsidRPr="001E1710">
                <w:rPr>
                  <w:rStyle w:val="Hyperlink"/>
                </w:rPr>
                <w:fldChar w:fldCharType="end"/>
              </w:r>
            </w:hyperlink>
            <w:r w:rsidR="003D089B">
              <w:rPr>
                <w:rStyle w:val="FootnoteReference"/>
              </w:rPr>
              <w:footnoteReference w:id="11"/>
            </w:r>
            <w:r w:rsidR="003D089B">
              <w:rPr>
                <w:vertAlign w:val="superscript"/>
              </w:rPr>
              <w:t>,</w:t>
            </w:r>
            <w:r w:rsidR="003D089B">
              <w:rPr>
                <w:rStyle w:val="FootnoteReference"/>
              </w:rPr>
              <w:footnoteReference w:id="12"/>
            </w:r>
            <w:r w:rsidR="003D089B">
              <w:rPr>
                <w:vertAlign w:val="superscript"/>
              </w:rPr>
              <w:t xml:space="preserve"> </w:t>
            </w:r>
            <w:hyperlink w:anchor="_ENREF_27" w:tooltip="Weston, 1963 #3773" w:history="1">
              <w:r w:rsidR="003D089B" w:rsidRPr="001E1710">
                <w:rPr>
                  <w:rStyle w:val="Hyperlink"/>
                </w:rPr>
                <w:fldChar w:fldCharType="begin"/>
              </w:r>
              <w:r w:rsidR="001E1710" w:rsidRPr="001E1710">
                <w:rPr>
                  <w:rStyle w:val="Hyperlink"/>
                </w:rPr>
                <w:instrText xml:space="preserve"> ADDIN EN.CITE &lt;EndNote&gt;&lt;Cite&gt;&lt;Author&gt;Weston&lt;/Author&gt;&lt;Year&gt;1963&lt;/Year&gt;&lt;RecNum&gt;3773&lt;/RecNum&gt;&lt;DisplayText&gt;&lt;style face="superscript"&gt;27&lt;/style&gt;&lt;/DisplayText&gt;&lt;record&gt;&lt;rec-number&gt;3773&lt;/rec-number&gt;&lt;foreign-keys&gt;&lt;key app="EN" db-id="2arzpv9pv25wrded5p0p0xfosad09td55r0p" timestamp="1476234255"&gt;3773&lt;/key&gt;&lt;/foreign-keys&gt;&lt;ref-type name="Journal Article"&gt;17&lt;/ref-type&gt;&lt;contributors&gt;&lt;authors&gt;&lt;author&gt;Weston, T. E.&lt;/author&gt;&lt;author&gt;Nicol, C. S.&lt;/author&gt;&lt;/authors&gt;&lt;/contributors&gt;&lt;titles&gt;&lt;title&gt;Natural History of Trichomonal Infection in Males&lt;/title&gt;&lt;secondary-title&gt;Br J Vener Dis&lt;/secondary-title&gt;&lt;alt-title&gt;The British journal of venereal diseases&lt;/alt-title&gt;&lt;/titles&gt;&lt;periodical&gt;&lt;full-title&gt;The British journal of venereal diseases&lt;/full-title&gt;&lt;abbr-1&gt;Br J Vener Dis&lt;/abbr-1&gt;&lt;/periodical&gt;&lt;alt-periodical&gt;&lt;full-title&gt;The British journal of venereal diseases&lt;/full-title&gt;&lt;abbr-1&gt;Br J Vener Dis&lt;/abbr-1&gt;&lt;/alt-periodical&gt;&lt;pages&gt;251-7&lt;/pages&gt;&lt;volume&gt;39&lt;/volume&gt;&lt;keywords&gt;&lt;keyword&gt;*Biometry&lt;/keyword&gt;&lt;keyword&gt;*Statistics as Topic&lt;/keyword&gt;&lt;keyword&gt;*Trichomonas Infections&lt;/keyword&gt;&lt;/keywords&gt;&lt;dates&gt;&lt;year&gt;1963&lt;/year&gt;&lt;pub-dates&gt;&lt;date&gt;Dec&lt;/date&gt;&lt;/pub-dates&gt;&lt;/dates&gt;&lt;isbn&gt;0007-134X (Print)&amp;#xD;0007-134X (Linking)&lt;/isbn&gt;&lt;accession-num&gt;14086515&lt;/accession-num&gt;&lt;urls&gt;&lt;related-urls&gt;&lt;url&gt;http://www.ncbi.nlm.nih.gov/pubmed/14086515&lt;/url&gt;&lt;/related-urls&gt;&lt;/urls&gt;&lt;custom2&gt;1047587&lt;/custom2&gt;&lt;/record&gt;&lt;/Cite&gt;&lt;/EndNote&gt;</w:instrText>
              </w:r>
              <w:r w:rsidR="003D089B" w:rsidRPr="001E1710">
                <w:rPr>
                  <w:rStyle w:val="Hyperlink"/>
                </w:rPr>
                <w:fldChar w:fldCharType="separate"/>
              </w:r>
              <w:r w:rsidR="001E1710" w:rsidRPr="001E1710">
                <w:rPr>
                  <w:rStyle w:val="Hyperlink"/>
                  <w:noProof/>
                  <w:vertAlign w:val="superscript"/>
                </w:rPr>
                <w:t>27</w:t>
              </w:r>
              <w:r w:rsidR="003D089B" w:rsidRPr="001E1710">
                <w:rPr>
                  <w:rStyle w:val="Hyperlink"/>
                </w:rPr>
                <w:fldChar w:fldCharType="end"/>
              </w:r>
            </w:hyperlink>
            <w:r w:rsidR="003D089B">
              <w:rPr>
                <w:rStyle w:val="FootnoteReference"/>
              </w:rPr>
              <w:footnoteReference w:id="13"/>
            </w:r>
            <w:r w:rsidR="003D089B">
              <w:t>,</w:t>
            </w:r>
            <w:r w:rsidR="003D089B">
              <w:fldChar w:fldCharType="begin">
                <w:fldData xml:space="preserve">PEVuZE5vdGU+PENpdGUgRXhjbHVkZUF1dGg9IjEiIEV4Y2x1ZGVZZWFyPSIxIj48QXV0aG9yPkFT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</w:fldData>
              </w:fldChar>
            </w:r>
            <w:r w:rsidR="001E1710">
              <w:instrText xml:space="preserve"> ADDIN EN.CITE </w:instrText>
            </w:r>
            <w:r w:rsidR="001E1710">
              <w:fldChar w:fldCharType="begin">
                <w:fldData xml:space="preserve">PEVuZE5vdGU+PENpdGUgRXhjbHVkZUF1dGg9IjEiIEV4Y2x1ZGVZZWFyPSIxIj48QXV0aG9yPkFT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</w:fldData>
              </w:fldChar>
            </w:r>
            <w:r w:rsidR="001E1710">
              <w:instrText xml:space="preserve"> ADDIN EN.CITE.DATA </w:instrText>
            </w:r>
            <w:r w:rsidR="001E1710">
              <w:fldChar w:fldCharType="end"/>
            </w:r>
            <w:r w:rsidR="003D089B">
              <w:fldChar w:fldCharType="separate"/>
            </w:r>
            <w:hyperlink w:anchor="_ENREF_1" w:tooltip="ASHM,  #3734" w:history="1">
              <w:r w:rsidR="001E1710" w:rsidRPr="001E1710">
                <w:rPr>
                  <w:rStyle w:val="Hyperlink"/>
                  <w:noProof/>
                  <w:vertAlign w:val="superscript"/>
                </w:rPr>
                <w:t>1</w:t>
              </w:r>
            </w:hyperlink>
            <w:r w:rsidR="001E1710" w:rsidRPr="001E1710">
              <w:rPr>
                <w:noProof/>
                <w:vertAlign w:val="superscript"/>
              </w:rPr>
              <w:t xml:space="preserve"> </w:t>
            </w:r>
            <w:hyperlink w:anchor="_ENREF_28" w:tooltip="Heine, 1993 #3772" w:history="1">
              <w:r w:rsidR="001E1710" w:rsidRPr="001E1710">
                <w:rPr>
                  <w:rStyle w:val="Hyperlink"/>
                  <w:noProof/>
                  <w:vertAlign w:val="superscript"/>
                </w:rPr>
                <w:t>28</w:t>
              </w:r>
            </w:hyperlink>
            <w:r w:rsidR="003D089B">
              <w:fldChar w:fldCharType="end"/>
            </w:r>
          </w:p>
        </w:tc>
      </w:tr>
      <w:tr w:rsidR="00E90E80" w:rsidRPr="002A5765" w14:paraId="7FDA6EBB" w14:textId="77777777" w:rsidTr="002B54AB">
        <w:trPr>
          <w:cantSplit/>
        </w:trPr>
        <w:tc>
          <w:tcPr>
            <w:tcW w:w="0" w:type="auto"/>
            <w:vAlign w:val="center"/>
          </w:tcPr>
          <w:p w14:paraId="7EF439E3" w14:textId="2D50E7CB" w:rsidR="003D089B" w:rsidRDefault="00601040" w:rsidP="002B54AB">
            <w:pPr>
              <w:tabs>
                <w:tab w:val="left" w:pos="889"/>
              </w:tabs>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Abstinence,m</m:t>
                    </m:r>
                  </m:sub>
                </m:sSub>
              </m:oMath>
            </m:oMathPara>
          </w:p>
        </w:tc>
        <w:tc>
          <w:tcPr>
            <w:tcW w:w="0" w:type="auto"/>
            <w:vAlign w:val="center"/>
          </w:tcPr>
          <w:p w14:paraId="7A5DA343" w14:textId="13D917DD" w:rsidR="003D089B" w:rsidRDefault="003D089B" w:rsidP="002B54AB">
            <w:r>
              <w:t>Duration recommended to abstain from sexual intercourse after receiving treatment</w:t>
            </w:r>
            <w:r>
              <w:rPr>
                <w:rStyle w:val="FootnoteReference"/>
              </w:rPr>
              <w:footnoteReference w:id="14"/>
            </w:r>
          </w:p>
        </w:tc>
        <w:tc>
          <w:tcPr>
            <w:tcW w:w="0" w:type="auto"/>
            <w:vAlign w:val="center"/>
          </w:tcPr>
          <w:p w14:paraId="754D2D75" w14:textId="4B5FF0BA" w:rsidR="003D089B" w:rsidRPr="00E90DC6" w:rsidRDefault="003D089B" w:rsidP="002B54AB">
            <w:r w:rsidRPr="00E90DC6">
              <w:t>7 days</w:t>
            </w:r>
          </w:p>
        </w:tc>
        <w:tc>
          <w:tcPr>
            <w:tcW w:w="0" w:type="auto"/>
            <w:vAlign w:val="center"/>
          </w:tcPr>
          <w:p w14:paraId="2CD5E5E7" w14:textId="3AA2FB9E" w:rsidR="003D089B" w:rsidRPr="00E90DC6" w:rsidRDefault="003D089B" w:rsidP="002B54AB">
            <w:r w:rsidRPr="00E90DC6">
              <w:t>7 – 14 days</w:t>
            </w:r>
          </w:p>
        </w:tc>
        <w:tc>
          <w:tcPr>
            <w:tcW w:w="0" w:type="auto"/>
            <w:vAlign w:val="center"/>
          </w:tcPr>
          <w:p w14:paraId="24E1A743" w14:textId="19F2F848" w:rsidR="003D089B" w:rsidRPr="00431AAD" w:rsidRDefault="00EA4065" w:rsidP="002B54AB">
            <w:pPr>
              <w:rPr>
                <w:i/>
                <w:color w:val="FF0000"/>
              </w:rPr>
            </w:pPr>
            <w:r w:rsidRPr="002B54AB">
              <w:rPr>
                <w:i/>
              </w:rPr>
              <w:t>Assumption</w:t>
            </w:r>
            <w:r>
              <w:rPr>
                <w:i/>
              </w:rPr>
              <w:t xml:space="preserve"> due to lack of data</w:t>
            </w:r>
          </w:p>
        </w:tc>
      </w:tr>
      <w:tr w:rsidR="00E90E80" w:rsidRPr="002A5765" w14:paraId="7C85B0B7" w14:textId="77777777" w:rsidTr="002B54AB">
        <w:trPr>
          <w:cantSplit/>
        </w:trPr>
        <w:tc>
          <w:tcPr>
            <w:tcW w:w="0" w:type="auto"/>
            <w:vAlign w:val="center"/>
          </w:tcPr>
          <w:p w14:paraId="4055B8BC" w14:textId="77777777" w:rsidR="003D089B" w:rsidRDefault="003D089B" w:rsidP="00652F98">
            <w:pPr>
              <w:rPr>
                <w:rFonts w:ascii="Calibri" w:eastAsia="Calibri" w:hAnsi="Calibri" w:cs="Times New Roman"/>
              </w:rPr>
            </w:pPr>
            <w:r w:rsidRPr="00971E94">
              <w:rPr>
                <w:b/>
              </w:rPr>
              <w:t>Parameter</w:t>
            </w:r>
          </w:p>
        </w:tc>
        <w:tc>
          <w:tcPr>
            <w:tcW w:w="0" w:type="auto"/>
            <w:vAlign w:val="center"/>
          </w:tcPr>
          <w:p w14:paraId="339CCEC7" w14:textId="77777777" w:rsidR="003D089B" w:rsidRDefault="003D089B" w:rsidP="00652F98">
            <w:r w:rsidRPr="005A1F43">
              <w:rPr>
                <w:b/>
              </w:rPr>
              <w:t>Description</w:t>
            </w:r>
          </w:p>
        </w:tc>
        <w:tc>
          <w:tcPr>
            <w:tcW w:w="0" w:type="auto"/>
            <w:gridSpan w:val="2"/>
            <w:vAlign w:val="center"/>
          </w:tcPr>
          <w:p w14:paraId="21B570E7" w14:textId="77777777" w:rsidR="003D089B" w:rsidRPr="005A1F43" w:rsidRDefault="003D089B" w:rsidP="00652F98">
            <w:pPr>
              <w:rPr>
                <w:b/>
              </w:rPr>
            </w:pPr>
            <w:r>
              <w:rPr>
                <w:b/>
              </w:rPr>
              <w:t>Formula</w:t>
            </w:r>
          </w:p>
        </w:tc>
        <w:tc>
          <w:tcPr>
            <w:tcW w:w="0" w:type="auto"/>
            <w:vAlign w:val="center"/>
          </w:tcPr>
          <w:p w14:paraId="48B901C5" w14:textId="77777777" w:rsidR="003D089B" w:rsidRPr="00EC36FC" w:rsidRDefault="003D089B" w:rsidP="002B54AB">
            <w:pPr>
              <w:rPr>
                <w:rFonts w:ascii="Calibri" w:eastAsia="Calibri" w:hAnsi="Calibri" w:cs="Times New Roman"/>
                <w:color w:val="FF0000"/>
              </w:rPr>
            </w:pPr>
            <w:r>
              <w:rPr>
                <w:b/>
              </w:rPr>
              <w:t>Value</w:t>
            </w:r>
          </w:p>
        </w:tc>
      </w:tr>
      <w:tr w:rsidR="00E90E80" w:rsidRPr="002A5765" w14:paraId="47F26A00" w14:textId="77777777" w:rsidTr="002B54AB">
        <w:trPr>
          <w:cantSplit/>
        </w:trPr>
        <w:tc>
          <w:tcPr>
            <w:tcW w:w="0" w:type="auto"/>
            <w:vAlign w:val="center"/>
          </w:tcPr>
          <w:p w14:paraId="73853297" w14:textId="77777777" w:rsidR="003D089B" w:rsidRDefault="00601040" w:rsidP="00652F98">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R</m:t>
                    </m:r>
                  </m:sub>
                </m:sSub>
              </m:oMath>
            </m:oMathPara>
          </w:p>
        </w:tc>
        <w:tc>
          <w:tcPr>
            <w:tcW w:w="0" w:type="auto"/>
            <w:vAlign w:val="center"/>
          </w:tcPr>
          <w:p w14:paraId="4D807510" w14:textId="77777777" w:rsidR="003D089B" w:rsidRDefault="003D089B" w:rsidP="007B35F2">
            <w:pPr>
              <w:rPr>
                <w:rFonts w:ascii="Calibri" w:eastAsia="Calibri" w:hAnsi="Calibri" w:cs="Times New Roman"/>
              </w:rPr>
            </w:pPr>
            <w:r>
              <w:rPr>
                <w:rFonts w:ascii="Calibri" w:eastAsia="Calibri" w:hAnsi="Calibri" w:cs="Times New Roman"/>
              </w:rPr>
              <w:t>Daily rate of natural recovery</w:t>
            </w:r>
          </w:p>
          <w:p w14:paraId="1511F67B" w14:textId="77777777" w:rsidR="003D089B" w:rsidRDefault="003D089B" w:rsidP="00652F98"/>
        </w:tc>
        <w:tc>
          <w:tcPr>
            <w:tcW w:w="0" w:type="auto"/>
            <w:gridSpan w:val="2"/>
            <w:vAlign w:val="center"/>
          </w:tcPr>
          <w:p w14:paraId="6D297EE2" w14:textId="77777777" w:rsidR="003D089B" w:rsidRPr="005D5728" w:rsidRDefault="00601040" w:rsidP="00652F98">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fectious,m</m:t>
                        </m:r>
                      </m:sub>
                    </m:sSub>
                  </m:den>
                </m:f>
              </m:oMath>
            </m:oMathPara>
          </w:p>
        </w:tc>
        <w:tc>
          <w:tcPr>
            <w:tcW w:w="0" w:type="auto"/>
            <w:vAlign w:val="center"/>
          </w:tcPr>
          <w:p w14:paraId="6BF598C3" w14:textId="77777777" w:rsidR="003D089B" w:rsidRDefault="003D089B" w:rsidP="00652F98">
            <w:r w:rsidRPr="0007563D">
              <w:t>0.0083</w:t>
            </w:r>
          </w:p>
        </w:tc>
      </w:tr>
      <w:tr w:rsidR="00E90E80" w:rsidRPr="002A5765" w14:paraId="1560F65B" w14:textId="77777777" w:rsidTr="002B54AB">
        <w:trPr>
          <w:cantSplit/>
        </w:trPr>
        <w:tc>
          <w:tcPr>
            <w:tcW w:w="0" w:type="auto"/>
            <w:vAlign w:val="center"/>
          </w:tcPr>
          <w:p w14:paraId="39D950E6" w14:textId="77777777" w:rsidR="003D089B" w:rsidRDefault="00601040" w:rsidP="00652F98">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T</m:t>
                    </m:r>
                  </m:sub>
                </m:sSub>
              </m:oMath>
            </m:oMathPara>
          </w:p>
        </w:tc>
        <w:tc>
          <w:tcPr>
            <w:tcW w:w="0" w:type="auto"/>
            <w:vAlign w:val="center"/>
          </w:tcPr>
          <w:p w14:paraId="61016BA8" w14:textId="44690EC9" w:rsidR="003D089B" w:rsidRDefault="003D089B" w:rsidP="00BB5F83">
            <w:r>
              <w:t>Recovery rate after treatment</w:t>
            </w:r>
          </w:p>
        </w:tc>
        <w:tc>
          <w:tcPr>
            <w:tcW w:w="0" w:type="auto"/>
            <w:gridSpan w:val="2"/>
            <w:vAlign w:val="center"/>
          </w:tcPr>
          <w:p w14:paraId="0E8BFFA6" w14:textId="77777777" w:rsidR="003D089B" w:rsidRDefault="00601040" w:rsidP="00652F98">
            <w:pPr>
              <w:rPr>
                <w:rFonts w:ascii="Calibri" w:eastAsia="Calibri" w:hAnsi="Calibri" w:cs="Times New Roman"/>
              </w:rPr>
            </w:pPr>
            <m:oMathPara>
              <m:oMath>
                <m:f>
                  <m:fPr>
                    <m:ctrlPr>
                      <w:rPr>
                        <w:rFonts w:ascii="Cambria Math" w:hAnsi="Cambria Math"/>
                        <w:i/>
                      </w:rPr>
                    </m:ctrlPr>
                  </m:fPr>
                  <m:num>
                    <m:r>
                      <w:rPr>
                        <w:rFonts w:ascii="Cambria Math" w:hAnsi="Cambria Math"/>
                      </w:rPr>
                      <m:t>1</m:t>
                    </m:r>
                  </m:num>
                  <m:den>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Abstinence,m</m:t>
                        </m:r>
                      </m:sub>
                    </m:sSub>
                  </m:den>
                </m:f>
              </m:oMath>
            </m:oMathPara>
          </w:p>
        </w:tc>
        <w:tc>
          <w:tcPr>
            <w:tcW w:w="0" w:type="auto"/>
            <w:vAlign w:val="center"/>
          </w:tcPr>
          <w:p w14:paraId="2BDB4132" w14:textId="77777777" w:rsidR="003D089B" w:rsidRPr="00DE6317" w:rsidRDefault="00601040" w:rsidP="00652F98">
            <m:oMathPara>
              <m:oMathParaPr>
                <m:jc m:val="left"/>
              </m:oMathParaPr>
              <m:oMath>
                <m:f>
                  <m:fPr>
                    <m:ctrlPr>
                      <w:rPr>
                        <w:rFonts w:ascii="Cambria Math" w:hAnsi="Cambria Math"/>
                        <w:i/>
                      </w:rPr>
                    </m:ctrlPr>
                  </m:fPr>
                  <m:num>
                    <m:r>
                      <w:rPr>
                        <w:rFonts w:ascii="Cambria Math" w:hAnsi="Cambria Math"/>
                      </w:rPr>
                      <m:t>1</m:t>
                    </m:r>
                  </m:num>
                  <m:den>
                    <m:r>
                      <w:rPr>
                        <w:rFonts w:ascii="Cambria Math" w:hAnsi="Cambria Math"/>
                      </w:rPr>
                      <m:t>7</m:t>
                    </m:r>
                  </m:den>
                </m:f>
              </m:oMath>
            </m:oMathPara>
          </w:p>
        </w:tc>
      </w:tr>
    </w:tbl>
    <w:p w14:paraId="43D7B6B5" w14:textId="77777777" w:rsidR="009C3510" w:rsidRDefault="009C3510" w:rsidP="009C3510">
      <w:pPr>
        <w:tabs>
          <w:tab w:val="left" w:pos="902"/>
        </w:tabs>
      </w:pPr>
      <w:r>
        <w:rPr>
          <w:b/>
        </w:rPr>
        <w:t>Note</w:t>
      </w:r>
    </w:p>
    <w:p w14:paraId="458919B1" w14:textId="2A9EA0DD" w:rsidR="009C3510" w:rsidRPr="00EC669A" w:rsidRDefault="009C3510" w:rsidP="009C3510">
      <w:pPr>
        <w:tabs>
          <w:tab w:val="left" w:pos="902"/>
        </w:tabs>
      </w:pPr>
      <w:r>
        <w:t>The male pathway is independent of the cervical screening process as male</w:t>
      </w:r>
      <w:r w:rsidR="003D1B98">
        <w:t>s</w:t>
      </w:r>
      <w:r>
        <w:t xml:space="preserve"> do not participate in screening.  </w:t>
      </w:r>
      <w:r w:rsidR="00E90E80">
        <w:t>Therefore, in this model only males with symptomatic TV infection who seek treatment are treated</w:t>
      </w:r>
      <w:r>
        <w:t xml:space="preserve">.  </w:t>
      </w:r>
    </w:p>
    <w:p w14:paraId="37AB7045" w14:textId="77777777" w:rsidR="008C0178" w:rsidRPr="008C0178" w:rsidRDefault="008C0178" w:rsidP="008C0178"/>
    <w:p w14:paraId="46FEE028" w14:textId="77777777" w:rsidR="008C0178" w:rsidRDefault="008C0178" w:rsidP="008C0178">
      <w:pPr>
        <w:rPr>
          <w:rFonts w:asciiTheme="majorHAnsi" w:eastAsiaTheme="majorEastAsia" w:hAnsiTheme="majorHAnsi" w:cstheme="majorBidi"/>
          <w:color w:val="4F81BD" w:themeColor="accent1"/>
          <w:sz w:val="26"/>
          <w:szCs w:val="26"/>
        </w:rPr>
      </w:pPr>
      <w:r>
        <w:br w:type="page"/>
      </w:r>
    </w:p>
    <w:p w14:paraId="46564820" w14:textId="77777777" w:rsidR="003C6EC3" w:rsidRDefault="003C6EC3" w:rsidP="003C6EC3">
      <w:pPr>
        <w:pStyle w:val="Heading3"/>
      </w:pPr>
      <w:bookmarkStart w:id="9" w:name="_Ref463944875"/>
      <w:bookmarkStart w:id="10" w:name="_Toc494890648"/>
      <w:r>
        <w:lastRenderedPageBreak/>
        <w:t>Force of Infection</w:t>
      </w:r>
      <w:r w:rsidR="00E34B56">
        <w:t xml:space="preserve">  </w:t>
      </w:r>
      <m:oMath>
        <m:r>
          <m:rPr>
            <m:sty m:val="bi"/>
          </m:rPr>
          <w:rPr>
            <w:rFonts w:ascii="Cambria Math" w:hAnsi="Cambria Math"/>
          </w:rPr>
          <m:t>λ</m:t>
        </m:r>
      </m:oMath>
      <w:bookmarkEnd w:id="9"/>
      <w:bookmarkEnd w:id="10"/>
    </w:p>
    <w:p w14:paraId="7719BE1A" w14:textId="6A0F89F1" w:rsidR="003C6EC3" w:rsidRDefault="009D1D24" w:rsidP="003C6EC3">
      <w:r>
        <w:t>We</w:t>
      </w:r>
      <w:r w:rsidR="003C6EC3">
        <w:t xml:space="preserve"> define the mean annual partner change rate.</w:t>
      </w:r>
      <w:r w:rsidR="003C6EC3" w:rsidRPr="003C6EC3">
        <w:t xml:space="preserve"> </w:t>
      </w:r>
      <w:r w:rsidR="006643EC">
        <w:t>We define this model</w:t>
      </w:r>
      <w:r w:rsidR="003C6EC3">
        <w:t xml:space="preserve"> without sexual activity stratifications.  The reason </w:t>
      </w:r>
      <w:r w:rsidR="003D0AA6">
        <w:t>for doing so</w:t>
      </w:r>
      <w:r w:rsidR="003C6EC3">
        <w:t xml:space="preserve"> is </w:t>
      </w:r>
      <w:r w:rsidR="00CF1AB1">
        <w:t>that</w:t>
      </w:r>
      <w:r w:rsidR="003C6EC3">
        <w:t xml:space="preserve"> </w:t>
      </w:r>
      <w:r w:rsidR="002B7222">
        <w:t>t</w:t>
      </w:r>
      <w:r w:rsidR="002B7222" w:rsidRPr="0042776D">
        <w:t>richomoniasis</w:t>
      </w:r>
      <w:r w:rsidR="003C6EC3">
        <w:t xml:space="preserve"> </w:t>
      </w:r>
      <w:r w:rsidR="003E01F6">
        <w:t>is not considered to require</w:t>
      </w:r>
      <w:r w:rsidR="003C6EC3">
        <w:t xml:space="preserve"> a core </w:t>
      </w:r>
      <w:r w:rsidR="003E01F6">
        <w:t xml:space="preserve">group </w:t>
      </w:r>
      <w:r w:rsidR="008E649E">
        <w:t xml:space="preserve">(ie. </w:t>
      </w:r>
      <w:r w:rsidR="003C6EC3">
        <w:t xml:space="preserve">high </w:t>
      </w:r>
      <w:r w:rsidR="008E649E">
        <w:t>rate</w:t>
      </w:r>
      <w:r w:rsidR="003C6EC3">
        <w:t xml:space="preserve"> of sexual partner change</w:t>
      </w:r>
      <w:r w:rsidR="003977C5">
        <w:t xml:space="preserve"> per unit time</w:t>
      </w:r>
      <w:r w:rsidR="008E649E">
        <w:t>)</w:t>
      </w:r>
      <w:r w:rsidR="003C6EC3">
        <w:t xml:space="preserve"> to sustain th</w:t>
      </w:r>
      <w:r w:rsidR="00265B92">
        <w:t>e infection</w:t>
      </w:r>
      <w:r w:rsidR="003E01F6">
        <w:t xml:space="preserve"> </w:t>
      </w:r>
      <w:hyperlink w:anchor="_ENREF_29" w:tooltip="Bowden, 1999 #322" w:history="1">
        <w:r w:rsidR="001E1710" w:rsidRPr="001E1710">
          <w:rPr>
            <w:rStyle w:val="Hyperlink"/>
          </w:rPr>
          <w:fldChar w:fldCharType="begin"/>
        </w:r>
        <w:r w:rsidR="001E1710" w:rsidRPr="001E1710">
          <w:rPr>
            <w:rStyle w:val="Hyperlink"/>
          </w:rPr>
          <w:instrText xml:space="preserve"> ADDIN EN.CITE &lt;EndNote&gt;&lt;Cite&gt;&lt;Author&gt;Bowden&lt;/Author&gt;&lt;Year&gt;1999&lt;/Year&gt;&lt;RecNum&gt;322&lt;/RecNum&gt;&lt;DisplayText&gt;&lt;style face="superscript"&gt;29&lt;/style&gt;&lt;/DisplayText&gt;&lt;record&gt;&lt;rec-number&gt;322&lt;/rec-number&gt;&lt;foreign-keys&gt;&lt;key app="EN" db-id="2arzpv9pv25wrded5p0p0xfosad09td55r0p" timestamp="1303272735"&gt;322&lt;/key&gt;&lt;/foreign-keys&gt;&lt;ref-type name="Journal Article"&gt;17&lt;/ref-type&gt;&lt;contributors&gt;&lt;authors&gt;&lt;author&gt;Bowden, Francis J&lt;/author&gt;&lt;author&gt;Garnett, Geoff P&lt;/author&gt;&lt;/authors&gt;&lt;/contributors&gt;&lt;titles&gt;&lt;title&gt;Why is Trichomonas vaginalis ignored?&lt;/title&gt;&lt;secondary-title&gt;Sexually Transmitted Infections&lt;/secondary-title&gt;&lt;/titles&gt;&lt;periodical&gt;&lt;full-title&gt;Sexually Transmitted Infections&lt;/full-title&gt;&lt;/periodical&gt;&lt;pages&gt;372-373&lt;/pages&gt;&lt;volume&gt;75&lt;/volume&gt;&lt;number&gt;6&lt;/number&gt;&lt;dates&gt;&lt;year&gt;1999&lt;/year&gt;&lt;/dates&gt;&lt;urls&gt;&lt;/urls&gt;&lt;/record&gt;&lt;/Cite&gt;&lt;/EndNote&gt;</w:instrText>
        </w:r>
        <w:r w:rsidR="001E1710" w:rsidRPr="001E1710">
          <w:rPr>
            <w:rStyle w:val="Hyperlink"/>
          </w:rPr>
          <w:fldChar w:fldCharType="separate"/>
        </w:r>
        <w:r w:rsidR="001E1710" w:rsidRPr="001E1710">
          <w:rPr>
            <w:rStyle w:val="Hyperlink"/>
            <w:noProof/>
            <w:vertAlign w:val="superscript"/>
          </w:rPr>
          <w:t>29</w:t>
        </w:r>
        <w:r w:rsidR="001E1710" w:rsidRPr="001E1710">
          <w:rPr>
            <w:rStyle w:val="Hyperlink"/>
          </w:rPr>
          <w:fldChar w:fldCharType="end"/>
        </w:r>
      </w:hyperlink>
      <w:r w:rsidR="00265B92">
        <w:t xml:space="preserve">.  This is </w:t>
      </w:r>
      <w:r w:rsidR="003C6EC3">
        <w:t>most likely due to the long duration of infection.</w:t>
      </w:r>
    </w:p>
    <w:p w14:paraId="319EDA6A" w14:textId="2BD1C58B" w:rsidR="008F0A64" w:rsidRDefault="008F0A64" w:rsidP="003C6EC3">
      <w:r>
        <w:t>The model is stratified into 44 age</w:t>
      </w:r>
      <w:r w:rsidR="003E01F6">
        <w:t>-</w:t>
      </w:r>
      <w:r>
        <w:t xml:space="preserve">groups (age 16-17, age 17-18 … age </w:t>
      </w:r>
      <w:r w:rsidR="00652D7D">
        <w:t>5</w:t>
      </w:r>
      <w:r>
        <w:t>8-</w:t>
      </w:r>
      <w:r w:rsidR="00652D7D">
        <w:t>5</w:t>
      </w:r>
      <w:r>
        <w:t>9)</w:t>
      </w:r>
      <w:r w:rsidR="003E01F6">
        <w:t>.</w:t>
      </w:r>
      <w:r>
        <w:t xml:space="preserve"> </w:t>
      </w:r>
      <w:r w:rsidR="003E01F6">
        <w:t>H</w:t>
      </w:r>
      <w:r>
        <w:t xml:space="preserve">owever for the purpose of force of infection </w:t>
      </w:r>
      <w:r w:rsidR="00041E1D">
        <w:t>calibration</w:t>
      </w:r>
      <w:r w:rsidR="00994C89">
        <w:t xml:space="preserve"> </w:t>
      </w:r>
      <w:r>
        <w:t>the age</w:t>
      </w:r>
      <w:r w:rsidR="003E01F6">
        <w:t>-</w:t>
      </w:r>
      <w:r>
        <w:t xml:space="preserve">groups are further </w:t>
      </w:r>
      <w:r w:rsidR="003E01F6">
        <w:t xml:space="preserve">aggregated </w:t>
      </w:r>
      <w:r>
        <w:t>into three major age</w:t>
      </w:r>
      <w:r w:rsidR="003E01F6">
        <w:t>-</w:t>
      </w:r>
      <w:r>
        <w:t>group</w:t>
      </w:r>
      <w:r w:rsidR="003E01F6">
        <w:t>s</w:t>
      </w:r>
      <w:r>
        <w:t xml:space="preserve"> (16-19</w:t>
      </w:r>
      <w:r w:rsidR="003E01F6">
        <w:t xml:space="preserve"> years</w:t>
      </w:r>
      <w:r>
        <w:t>, 20-39</w:t>
      </w:r>
      <w:r w:rsidR="003E01F6">
        <w:t xml:space="preserve"> years,</w:t>
      </w:r>
      <w:r w:rsidR="002C50CE">
        <w:t xml:space="preserve"> and</w:t>
      </w:r>
      <w:r>
        <w:t xml:space="preserve"> 40-59</w:t>
      </w:r>
      <w:r w:rsidR="003E01F6">
        <w:t xml:space="preserve"> years</w:t>
      </w:r>
      <w:r>
        <w:t>)</w:t>
      </w:r>
      <w:r w:rsidR="000C2D85">
        <w:t xml:space="preserve">. This is </w:t>
      </w:r>
      <w:r w:rsidR="002C50CE">
        <w:t xml:space="preserve">due to </w:t>
      </w:r>
      <w:r w:rsidR="00994C89">
        <w:t xml:space="preserve">the </w:t>
      </w:r>
      <w:r w:rsidR="002C50CE">
        <w:t xml:space="preserve">lack of </w:t>
      </w:r>
      <w:r w:rsidR="003E01F6">
        <w:t xml:space="preserve">data to inform </w:t>
      </w:r>
      <w:r w:rsidR="002C50CE">
        <w:t xml:space="preserve">age-specific </w:t>
      </w:r>
      <w:r w:rsidR="000A14F5">
        <w:t>partner acquisition rate</w:t>
      </w:r>
      <w:r w:rsidR="003E01F6">
        <w:t>s</w:t>
      </w:r>
      <w:r w:rsidR="000A14F5">
        <w:t xml:space="preserve"> for</w:t>
      </w:r>
      <w:r w:rsidR="002C50CE">
        <w:t xml:space="preserve"> each </w:t>
      </w:r>
      <w:r w:rsidR="000A14F5">
        <w:t xml:space="preserve">of the one year </w:t>
      </w:r>
      <w:r w:rsidR="002C50CE">
        <w:t>age</w:t>
      </w:r>
      <w:r w:rsidR="003E01F6">
        <w:t>-</w:t>
      </w:r>
      <w:r w:rsidR="002C50CE">
        <w:t>group</w:t>
      </w:r>
      <w:r w:rsidR="003E01F6">
        <w:t>s</w:t>
      </w:r>
      <w:r w:rsidR="002C50CE">
        <w:t xml:space="preserve"> and </w:t>
      </w:r>
      <w:r w:rsidR="003E01F6">
        <w:t xml:space="preserve">the </w:t>
      </w:r>
      <w:r w:rsidR="002C50CE">
        <w:t>impracticality</w:t>
      </w:r>
      <w:r w:rsidR="000C2D85">
        <w:t xml:space="preserve"> </w:t>
      </w:r>
      <w:r w:rsidR="0075214D">
        <w:t xml:space="preserve">of handling large mixing </w:t>
      </w:r>
      <w:r w:rsidR="003657D0">
        <w:t>matrices</w:t>
      </w:r>
      <w:r w:rsidR="0075214D">
        <w:t xml:space="preserve"> during</w:t>
      </w:r>
      <w:r w:rsidR="000C2D85">
        <w:t xml:space="preserve"> model calibration</w:t>
      </w:r>
      <w:r w:rsidR="00AC748E">
        <w:t xml:space="preserve">. </w:t>
      </w:r>
      <w:r w:rsidR="000C2D85">
        <w:t>The model is calibrated using 3 age groups only (i.e. with 3 partner acquisition rates and</w:t>
      </w:r>
      <w:r w:rsidR="003E01F6">
        <w:t xml:space="preserve"> a</w:t>
      </w:r>
      <w:r w:rsidR="000C2D85">
        <w:t xml:space="preserve"> 3-by-3 mixing matrix), with </w:t>
      </w:r>
      <w:r w:rsidR="003E01F6">
        <w:t xml:space="preserve">the </w:t>
      </w:r>
      <w:r w:rsidR="000C2D85">
        <w:t xml:space="preserve">partner acquisition </w:t>
      </w:r>
      <w:r w:rsidR="006B507B">
        <w:t xml:space="preserve">rate </w:t>
      </w:r>
      <w:r w:rsidR="000C2D85">
        <w:t xml:space="preserve">for each </w:t>
      </w:r>
      <w:r w:rsidR="006B507B">
        <w:t>one year</w:t>
      </w:r>
      <w:r w:rsidR="000C2D85">
        <w:t xml:space="preserve"> age group estimated by assuming uniform mixing within each major age</w:t>
      </w:r>
      <w:r w:rsidR="003E01F6">
        <w:t>-</w:t>
      </w:r>
      <w:r w:rsidR="000C2D85">
        <w:t xml:space="preserve">group. For example, </w:t>
      </w:r>
      <w:r w:rsidR="00D520DC">
        <w:t xml:space="preserve">if </w:t>
      </w:r>
      <w:r w:rsidR="000C2D85">
        <w:t xml:space="preserve">the partner acquisition rate </w:t>
      </w:r>
      <w:r w:rsidR="003E01F6">
        <w:t>for f</w:t>
      </w:r>
      <w:r w:rsidR="000C2D85">
        <w:t>emale</w:t>
      </w:r>
      <w:r w:rsidR="003E01F6">
        <w:t>s aged 16-19</w:t>
      </w:r>
      <w:r w:rsidR="000C2D85">
        <w:t xml:space="preserve"> </w:t>
      </w:r>
      <w:r w:rsidR="003E01F6">
        <w:t>with</w:t>
      </w:r>
      <w:r w:rsidR="000C2D85">
        <w:t xml:space="preserve"> male</w:t>
      </w:r>
      <w:r w:rsidR="003E01F6">
        <w:t>s aged 16-19</w:t>
      </w:r>
      <w:r w:rsidR="00D520DC">
        <w:t xml:space="preserve"> is</w:t>
      </w:r>
      <w:r w:rsidR="000C2D85">
        <w:t xml:space="preserve"> </w:t>
      </w:r>
      <m:oMath>
        <m:r>
          <w:rPr>
            <w:rFonts w:ascii="Cambria Math" w:hAnsi="Cambria Math"/>
          </w:rPr>
          <m:t>x</m:t>
        </m:r>
      </m:oMath>
      <w:r w:rsidR="00D520DC">
        <w:t xml:space="preserve">, </w:t>
      </w:r>
      <w:r w:rsidR="00C54FC2">
        <w:t>then</w:t>
      </w:r>
      <w:r w:rsidR="000C2D85">
        <w:t xml:space="preserve"> the partner acquisition rate </w:t>
      </w:r>
      <w:r w:rsidR="00C54FC2">
        <w:t>for</w:t>
      </w:r>
      <w:r w:rsidR="000C2D85">
        <w:t xml:space="preserve"> female</w:t>
      </w:r>
      <w:r w:rsidR="00C54FC2">
        <w:t>s</w:t>
      </w:r>
      <w:r w:rsidR="000C2D85">
        <w:t xml:space="preserve"> </w:t>
      </w:r>
      <w:r w:rsidR="00C54FC2">
        <w:t xml:space="preserve">aged </w:t>
      </w:r>
      <w:r w:rsidR="000C2D85">
        <w:t xml:space="preserve">16-17 years </w:t>
      </w:r>
      <w:r w:rsidR="00C54FC2">
        <w:t xml:space="preserve">with </w:t>
      </w:r>
      <w:r w:rsidR="000C2D85">
        <w:t>male</w:t>
      </w:r>
      <w:r w:rsidR="00C54FC2">
        <w:t>s aged 16-17</w:t>
      </w:r>
      <w:r w:rsidR="000C2D85">
        <w:t xml:space="preserve"> will be</w:t>
      </w:r>
      <w:r w:rsidR="00AB2C36">
        <w:t xml:space="preserve"> one quarter</w:t>
      </w:r>
      <w:r w:rsidR="00D520DC">
        <w:t xml:space="preserve"> of the rate </w:t>
      </w:r>
      <w:r w:rsidR="00C54FC2">
        <w:t>for the 16-19 age groups</w:t>
      </w:r>
      <w:r w:rsidR="00D520DC">
        <w:t>, or</w:t>
      </w:r>
      <w:r w:rsidR="000C2D85">
        <w:t xml:space="preserve">  </w:t>
      </w:r>
      <m:oMath>
        <m:f>
          <m:fPr>
            <m:ctrlPr>
              <w:rPr>
                <w:rFonts w:ascii="Cambria Math" w:hAnsi="Cambria Math"/>
                <w:i/>
              </w:rPr>
            </m:ctrlPr>
          </m:fPr>
          <m:num>
            <m:r>
              <w:rPr>
                <w:rFonts w:ascii="Cambria Math" w:hAnsi="Cambria Math"/>
              </w:rPr>
              <m:t>x</m:t>
            </m:r>
          </m:num>
          <m:den>
            <m:r>
              <w:rPr>
                <w:rFonts w:ascii="Cambria Math" w:hAnsi="Cambria Math"/>
              </w:rPr>
              <m:t>4</m:t>
            </m:r>
          </m:den>
        </m:f>
      </m:oMath>
      <w:r w:rsidR="000C2D85">
        <w:t>.</w:t>
      </w:r>
    </w:p>
    <w:p w14:paraId="362DEECC" w14:textId="70C3E65A" w:rsidR="003C6EC3" w:rsidRDefault="003C6EC3" w:rsidP="003C6EC3">
      <w:r>
        <w:t xml:space="preserve">The mean annual partner change rate we use is derived from the following data (ASHR2) regarding </w:t>
      </w:r>
      <w:r w:rsidR="005C24B9" w:rsidRPr="00AF0365">
        <w:t xml:space="preserve">mean number of </w:t>
      </w:r>
      <w:r w:rsidR="00EA73BF" w:rsidRPr="00AF0365">
        <w:t>lifetime partners</w:t>
      </w:r>
      <w:r w:rsidR="00AF0365">
        <w:t xml:space="preserve"> </w:t>
      </w:r>
      <w:hyperlink w:anchor="_ENREF_30" w:tooltip="Rissel, 2014 #3150" w:history="1">
        <w:r w:rsidR="0034561D" w:rsidRPr="001E1710">
          <w:rPr>
            <w:rStyle w:val="Hyperlink"/>
          </w:rPr>
          <w:fldChar w:fldCharType="begin"/>
        </w:r>
        <w:r w:rsidR="001E1710" w:rsidRPr="001E1710">
          <w:rPr>
            <w:rStyle w:val="Hyperlink"/>
          </w:rPr>
          <w:instrText xml:space="preserve"> ADDIN EN.CITE &lt;EndNote&gt;&lt;Cite&gt;&lt;Author&gt;Rissel&lt;/Author&gt;&lt;Year&gt;2014&lt;/Year&gt;&lt;RecNum&gt;3150&lt;/RecNum&gt;&lt;DisplayText&gt;&lt;style face="superscript"&gt;30&lt;/style&gt;&lt;/DisplayText&gt;&lt;record&gt;&lt;rec-number&gt;3150&lt;/rec-number&gt;&lt;foreign-keys&gt;&lt;key app="EN" db-id="2arzpv9pv25wrded5p0p0xfosad09td55r0p" timestamp="1416360186"&gt;3150&lt;/key&gt;&lt;/foreign-keys&gt;&lt;ref-type name="Journal Article"&gt;17&lt;/ref-type&gt;&lt;contributors&gt;&lt;authors&gt;&lt;author&gt;Rissel, Chris&lt;/author&gt;&lt;author&gt;Badcock, Paul B.&lt;/author&gt;&lt;author&gt;Smith, Anthony M. A.&lt;/author&gt;&lt;author&gt;Richters, Juliet&lt;/author&gt;&lt;author&gt;de Visser, Richard O.&lt;/author&gt;&lt;author&gt;Grulich, Andrew E.&lt;/author&gt;&lt;author&gt;Simpson, Judy M.&lt;/author&gt;&lt;/authors&gt;&lt;/contributors&gt;&lt;auth-address&gt;Sydney School of Public Health, Charles Perkins Centre (D17), University of Sydney, Sydney, NSW 2006, Australia.&lt;/auth-address&gt;&lt;titles&gt;&lt;title&gt;Heterosexual experience and recent heterosexual encounters among Australian adults: the Second Australian Study of Health and Relationships&lt;/title&gt;&lt;secondary-title&gt;Sexual health&lt;/secondary-title&gt;&lt;alt-title&gt;Sex Health&lt;/alt-title&gt;&lt;/titles&gt;&lt;periodical&gt;&lt;full-title&gt;Sexual Health&lt;/full-title&gt;&lt;/periodical&gt;&lt;alt-periodical&gt;&lt;full-title&gt;Sex Health&lt;/full-title&gt;&lt;/alt-periodical&gt;&lt;pages&gt;416-26&lt;/pages&gt;&lt;volume&gt;11&lt;/volume&gt;&lt;number&gt;5&lt;/number&gt;&lt;dates&gt;&lt;year&gt;2014&lt;/year&gt;&lt;/dates&gt;&lt;isbn&gt;1448-5028&lt;/isbn&gt;&lt;accession-num&gt;Medline:25376995&lt;/accession-num&gt;&lt;urls&gt;&lt;related-urls&gt;&lt;url&gt;&amp;lt;Go to ISI&amp;gt;://MEDLINE:25376995&lt;/url&gt;&lt;/related-urls&gt;&lt;/urls&gt;&lt;language&gt;English&lt;/language&gt;&lt;/record&gt;&lt;/Cite&gt;&lt;/EndNote&gt;</w:instrText>
        </w:r>
        <w:r w:rsidR="0034561D" w:rsidRPr="001E1710">
          <w:rPr>
            <w:rStyle w:val="Hyperlink"/>
          </w:rPr>
          <w:fldChar w:fldCharType="separate"/>
        </w:r>
        <w:r w:rsidR="001E1710" w:rsidRPr="001E1710">
          <w:rPr>
            <w:rStyle w:val="Hyperlink"/>
            <w:noProof/>
            <w:vertAlign w:val="superscript"/>
          </w:rPr>
          <w:t>30</w:t>
        </w:r>
        <w:r w:rsidR="0034561D" w:rsidRPr="001E1710">
          <w:rPr>
            <w:rStyle w:val="Hyperlink"/>
          </w:rPr>
          <w:fldChar w:fldCharType="end"/>
        </w:r>
      </w:hyperlink>
      <w:r>
        <w:t>:</w:t>
      </w:r>
    </w:p>
    <w:p w14:paraId="1B2EDD3B" w14:textId="77777777" w:rsidR="0037646A" w:rsidRDefault="0037646A" w:rsidP="0037646A">
      <w:pPr>
        <w:pStyle w:val="Caption"/>
        <w:keepNext/>
      </w:pPr>
      <w:r>
        <w:t>Table A-</w:t>
      </w:r>
      <w:fldSimple w:instr=" SEQ Table_A \* ARABIC ">
        <w:r w:rsidR="00FB758E">
          <w:rPr>
            <w:noProof/>
          </w:rPr>
          <w:t>3</w:t>
        </w:r>
      </w:fldSimple>
      <w:r>
        <w:t>: Mean number of l</w:t>
      </w:r>
      <w:r w:rsidRPr="009E6EE0">
        <w:t xml:space="preserve">ifetime partners </w:t>
      </w:r>
      <w:r>
        <w:t xml:space="preserve">(female) </w:t>
      </w:r>
      <w:r w:rsidR="000A6ABE">
        <w:t>in</w:t>
      </w:r>
      <w:r>
        <w:t xml:space="preserve"> ASHR2</w:t>
      </w:r>
    </w:p>
    <w:tbl>
      <w:tblPr>
        <w:tblW w:w="6117"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92"/>
        <w:gridCol w:w="3025"/>
      </w:tblGrid>
      <w:tr w:rsidR="00D42813" w:rsidRPr="004840FC" w14:paraId="4E1EC0B9" w14:textId="77777777" w:rsidTr="00D42813">
        <w:trPr>
          <w:cantSplit/>
          <w:trHeight w:val="475"/>
        </w:trPr>
        <w:tc>
          <w:tcPr>
            <w:tcW w:w="3092" w:type="dxa"/>
            <w:vAlign w:val="center"/>
          </w:tcPr>
          <w:p w14:paraId="6FE9E118" w14:textId="77777777" w:rsidR="00D42813" w:rsidRPr="004840FC" w:rsidRDefault="00D42813" w:rsidP="00FC6C8D">
            <w:pPr>
              <w:jc w:val="center"/>
            </w:pPr>
            <w:r w:rsidRPr="004840FC">
              <w:rPr>
                <w:b/>
                <w:bCs/>
                <w:color w:val="000000"/>
              </w:rPr>
              <w:t>Age group</w:t>
            </w:r>
          </w:p>
        </w:tc>
        <w:tc>
          <w:tcPr>
            <w:tcW w:w="3025" w:type="dxa"/>
            <w:vAlign w:val="center"/>
          </w:tcPr>
          <w:p w14:paraId="7A6D4C8D" w14:textId="77777777" w:rsidR="00D42813" w:rsidRPr="004840FC" w:rsidRDefault="00D42813" w:rsidP="001329AC">
            <w:pPr>
              <w:spacing w:line="0" w:lineRule="atLeast"/>
              <w:jc w:val="center"/>
              <w:rPr>
                <w:b/>
                <w:bCs/>
                <w:color w:val="000000"/>
              </w:rPr>
            </w:pPr>
            <w:r>
              <w:rPr>
                <w:b/>
              </w:rPr>
              <w:t>Mean number of l</w:t>
            </w:r>
            <w:r w:rsidRPr="009E6EE0">
              <w:rPr>
                <w:b/>
              </w:rPr>
              <w:t xml:space="preserve">ifetime partners </w:t>
            </w:r>
            <w:r>
              <w:rPr>
                <w:b/>
              </w:rPr>
              <w:t>(fem</w:t>
            </w:r>
            <w:r>
              <w:rPr>
                <w:b/>
                <w:bCs/>
                <w:color w:val="000000"/>
              </w:rPr>
              <w:t>ale)</w:t>
            </w:r>
          </w:p>
        </w:tc>
      </w:tr>
      <w:tr w:rsidR="00D42813" w:rsidRPr="004840FC" w14:paraId="1CFF498B" w14:textId="77777777" w:rsidTr="00D42813">
        <w:trPr>
          <w:cantSplit/>
          <w:trHeight w:val="47"/>
        </w:trPr>
        <w:tc>
          <w:tcPr>
            <w:tcW w:w="3092" w:type="dxa"/>
            <w:tcMar>
              <w:top w:w="0" w:type="dxa"/>
              <w:left w:w="120" w:type="dxa"/>
              <w:bottom w:w="0" w:type="dxa"/>
              <w:right w:w="120" w:type="dxa"/>
            </w:tcMar>
            <w:vAlign w:val="center"/>
            <w:hideMark/>
          </w:tcPr>
          <w:p w14:paraId="0CD44AA8" w14:textId="77777777" w:rsidR="00D42813" w:rsidRPr="004840FC" w:rsidRDefault="00D42813" w:rsidP="00FC6C8D">
            <w:pPr>
              <w:spacing w:line="0" w:lineRule="atLeast"/>
              <w:jc w:val="center"/>
            </w:pPr>
            <w:r w:rsidRPr="004840FC">
              <w:rPr>
                <w:color w:val="000000"/>
              </w:rPr>
              <w:t>16-19</w:t>
            </w:r>
          </w:p>
        </w:tc>
        <w:tc>
          <w:tcPr>
            <w:tcW w:w="3025" w:type="dxa"/>
            <w:vAlign w:val="center"/>
          </w:tcPr>
          <w:p w14:paraId="4740D384" w14:textId="77777777" w:rsidR="00D42813" w:rsidRPr="004840FC" w:rsidRDefault="00D42813" w:rsidP="001329AC">
            <w:pPr>
              <w:spacing w:line="0" w:lineRule="atLeast"/>
              <w:jc w:val="center"/>
            </w:pPr>
            <w:r>
              <w:t>2.0</w:t>
            </w:r>
          </w:p>
        </w:tc>
      </w:tr>
      <w:tr w:rsidR="00D42813" w:rsidRPr="004840FC" w14:paraId="7C546197" w14:textId="77777777" w:rsidTr="00D42813">
        <w:trPr>
          <w:cantSplit/>
          <w:trHeight w:val="441"/>
        </w:trPr>
        <w:tc>
          <w:tcPr>
            <w:tcW w:w="3092" w:type="dxa"/>
            <w:tcMar>
              <w:top w:w="0" w:type="dxa"/>
              <w:left w:w="120" w:type="dxa"/>
              <w:bottom w:w="0" w:type="dxa"/>
              <w:right w:w="120" w:type="dxa"/>
            </w:tcMar>
            <w:vAlign w:val="center"/>
            <w:hideMark/>
          </w:tcPr>
          <w:p w14:paraId="08B52421" w14:textId="77777777" w:rsidR="00D42813" w:rsidRPr="004840FC" w:rsidRDefault="00D42813" w:rsidP="00FC6C8D">
            <w:pPr>
              <w:spacing w:line="0" w:lineRule="atLeast"/>
              <w:jc w:val="center"/>
            </w:pPr>
            <w:r w:rsidRPr="004840FC">
              <w:rPr>
                <w:color w:val="000000"/>
              </w:rPr>
              <w:t>20-29</w:t>
            </w:r>
          </w:p>
        </w:tc>
        <w:tc>
          <w:tcPr>
            <w:tcW w:w="3025" w:type="dxa"/>
            <w:vAlign w:val="center"/>
          </w:tcPr>
          <w:p w14:paraId="2837B62B" w14:textId="77777777" w:rsidR="00D42813" w:rsidRPr="004840FC" w:rsidRDefault="00D42813" w:rsidP="001329AC">
            <w:pPr>
              <w:spacing w:line="0" w:lineRule="atLeast"/>
              <w:jc w:val="center"/>
            </w:pPr>
            <w:r>
              <w:t>6.3</w:t>
            </w:r>
          </w:p>
        </w:tc>
      </w:tr>
      <w:tr w:rsidR="00D42813" w:rsidRPr="004840FC" w14:paraId="502F757C" w14:textId="77777777" w:rsidTr="00D42813">
        <w:trPr>
          <w:cantSplit/>
          <w:trHeight w:val="431"/>
        </w:trPr>
        <w:tc>
          <w:tcPr>
            <w:tcW w:w="3092" w:type="dxa"/>
            <w:tcMar>
              <w:top w:w="0" w:type="dxa"/>
              <w:left w:w="120" w:type="dxa"/>
              <w:bottom w:w="0" w:type="dxa"/>
              <w:right w:w="120" w:type="dxa"/>
            </w:tcMar>
            <w:vAlign w:val="center"/>
            <w:hideMark/>
          </w:tcPr>
          <w:p w14:paraId="4C30D31E" w14:textId="77777777" w:rsidR="00D42813" w:rsidRPr="004840FC" w:rsidRDefault="00D42813" w:rsidP="00FC6C8D">
            <w:pPr>
              <w:spacing w:line="0" w:lineRule="atLeast"/>
              <w:jc w:val="center"/>
            </w:pPr>
            <w:r w:rsidRPr="004840FC">
              <w:rPr>
                <w:color w:val="000000"/>
              </w:rPr>
              <w:t>30-39</w:t>
            </w:r>
          </w:p>
        </w:tc>
        <w:tc>
          <w:tcPr>
            <w:tcW w:w="3025" w:type="dxa"/>
            <w:vAlign w:val="center"/>
          </w:tcPr>
          <w:p w14:paraId="08200A15" w14:textId="77777777" w:rsidR="00D42813" w:rsidRPr="004840FC" w:rsidRDefault="00D42813" w:rsidP="001329AC">
            <w:pPr>
              <w:spacing w:line="0" w:lineRule="atLeast"/>
              <w:jc w:val="center"/>
            </w:pPr>
            <w:r>
              <w:t>8.8</w:t>
            </w:r>
          </w:p>
        </w:tc>
      </w:tr>
      <w:tr w:rsidR="00D42813" w:rsidRPr="004840FC" w14:paraId="432D3BEC" w14:textId="77777777" w:rsidTr="00D42813">
        <w:trPr>
          <w:cantSplit/>
          <w:trHeight w:val="441"/>
        </w:trPr>
        <w:tc>
          <w:tcPr>
            <w:tcW w:w="3092" w:type="dxa"/>
            <w:tcMar>
              <w:top w:w="0" w:type="dxa"/>
              <w:left w:w="120" w:type="dxa"/>
              <w:bottom w:w="0" w:type="dxa"/>
              <w:right w:w="120" w:type="dxa"/>
            </w:tcMar>
            <w:vAlign w:val="center"/>
            <w:hideMark/>
          </w:tcPr>
          <w:p w14:paraId="47BAF62E" w14:textId="77777777" w:rsidR="00D42813" w:rsidRPr="004840FC" w:rsidRDefault="00D42813" w:rsidP="00FC6C8D">
            <w:pPr>
              <w:spacing w:line="0" w:lineRule="atLeast"/>
              <w:jc w:val="center"/>
            </w:pPr>
            <w:r w:rsidRPr="004840FC">
              <w:rPr>
                <w:color w:val="000000"/>
              </w:rPr>
              <w:t>40-49</w:t>
            </w:r>
          </w:p>
        </w:tc>
        <w:tc>
          <w:tcPr>
            <w:tcW w:w="3025" w:type="dxa"/>
            <w:vAlign w:val="center"/>
          </w:tcPr>
          <w:p w14:paraId="6A831E45" w14:textId="77777777" w:rsidR="00D42813" w:rsidRPr="004840FC" w:rsidRDefault="00D42813" w:rsidP="001329AC">
            <w:pPr>
              <w:spacing w:line="0" w:lineRule="atLeast"/>
              <w:jc w:val="center"/>
            </w:pPr>
            <w:r>
              <w:t>7.7</w:t>
            </w:r>
          </w:p>
        </w:tc>
      </w:tr>
      <w:tr w:rsidR="00D42813" w:rsidRPr="004840FC" w14:paraId="7E6EB24B" w14:textId="77777777" w:rsidTr="00D42813">
        <w:trPr>
          <w:cantSplit/>
          <w:trHeight w:val="441"/>
        </w:trPr>
        <w:tc>
          <w:tcPr>
            <w:tcW w:w="3092" w:type="dxa"/>
            <w:tcMar>
              <w:top w:w="0" w:type="dxa"/>
              <w:left w:w="120" w:type="dxa"/>
              <w:bottom w:w="0" w:type="dxa"/>
              <w:right w:w="120" w:type="dxa"/>
            </w:tcMar>
            <w:vAlign w:val="center"/>
            <w:hideMark/>
          </w:tcPr>
          <w:p w14:paraId="39609411" w14:textId="77777777" w:rsidR="00D42813" w:rsidRPr="004840FC" w:rsidRDefault="00D42813" w:rsidP="00FC6C8D">
            <w:pPr>
              <w:spacing w:line="0" w:lineRule="atLeast"/>
              <w:jc w:val="center"/>
            </w:pPr>
            <w:r w:rsidRPr="004840FC">
              <w:rPr>
                <w:color w:val="000000"/>
              </w:rPr>
              <w:t>50-59</w:t>
            </w:r>
          </w:p>
        </w:tc>
        <w:tc>
          <w:tcPr>
            <w:tcW w:w="3025" w:type="dxa"/>
            <w:vAlign w:val="center"/>
          </w:tcPr>
          <w:p w14:paraId="491D2704" w14:textId="77777777" w:rsidR="00D42813" w:rsidRPr="004840FC" w:rsidRDefault="00D42813" w:rsidP="001329AC">
            <w:pPr>
              <w:spacing w:line="0" w:lineRule="atLeast"/>
              <w:jc w:val="center"/>
            </w:pPr>
            <w:r>
              <w:t>4.8</w:t>
            </w:r>
          </w:p>
        </w:tc>
      </w:tr>
    </w:tbl>
    <w:p w14:paraId="77BAF263" w14:textId="45CA792F" w:rsidR="00AB08AD" w:rsidRDefault="00C67F2A" w:rsidP="003C6EC3">
      <w:r>
        <w:t xml:space="preserve">For each </w:t>
      </w:r>
      <w:r w:rsidR="00D32818">
        <w:t xml:space="preserve">major </w:t>
      </w:r>
      <w:r>
        <w:t>age</w:t>
      </w:r>
      <w:r w:rsidR="00C54FC2">
        <w:t>-</w:t>
      </w:r>
      <w:r>
        <w:t xml:space="preserve">group, we assumed </w:t>
      </w:r>
      <w:r w:rsidR="00AF6393">
        <w:t xml:space="preserve">that </w:t>
      </w:r>
      <w:r>
        <w:t xml:space="preserve">the lower </w:t>
      </w:r>
      <w:r w:rsidR="00AF6393">
        <w:t xml:space="preserve">limit of the </w:t>
      </w:r>
      <w:r w:rsidR="009967E7">
        <w:t>range</w:t>
      </w:r>
      <w:r>
        <w:t xml:space="preserve"> </w:t>
      </w:r>
      <w:r w:rsidR="00E81543">
        <w:t xml:space="preserve">for </w:t>
      </w:r>
      <w:r>
        <w:t xml:space="preserve">the annual partner acquisition rate is the lower of the mean </w:t>
      </w:r>
      <w:r w:rsidRPr="00C67F2A">
        <w:t xml:space="preserve">number of partners in </w:t>
      </w:r>
      <w:r w:rsidR="00AF6393">
        <w:t xml:space="preserve">the </w:t>
      </w:r>
      <w:r w:rsidRPr="00C67F2A">
        <w:t>last year</w:t>
      </w:r>
      <w:r>
        <w:t xml:space="preserve"> and the</w:t>
      </w:r>
      <w:r w:rsidR="00007F0E">
        <w:t xml:space="preserve"> </w:t>
      </w:r>
      <w:r>
        <w:t xml:space="preserve">mean number of lifetime partners </w:t>
      </w:r>
      <w:r w:rsidR="00007F0E">
        <w:t>per year from age 16. The latter is calculated by dividing</w:t>
      </w:r>
      <w:r w:rsidR="00007F0E" w:rsidRPr="00007F0E">
        <w:t xml:space="preserve"> </w:t>
      </w:r>
      <w:r w:rsidR="00007F0E">
        <w:t xml:space="preserve">the mean number of lifetime </w:t>
      </w:r>
      <w:r w:rsidR="00800C39">
        <w:t xml:space="preserve">partners gained </w:t>
      </w:r>
      <w:r w:rsidR="00AF6393">
        <w:t xml:space="preserve">by the </w:t>
      </w:r>
      <w:r w:rsidR="00800C39">
        <w:t xml:space="preserve">range of </w:t>
      </w:r>
      <w:r w:rsidR="00AF6393">
        <w:t xml:space="preserve">the </w:t>
      </w:r>
      <w:r w:rsidR="00800C39">
        <w:t>age</w:t>
      </w:r>
      <w:r w:rsidR="00AF6393">
        <w:t>-</w:t>
      </w:r>
      <w:r w:rsidR="00800C39">
        <w:t>group</w:t>
      </w:r>
      <w:r w:rsidR="00007F0E">
        <w:t>.  For example, given the m</w:t>
      </w:r>
      <w:r w:rsidR="00007F0E" w:rsidRPr="00007F0E">
        <w:t xml:space="preserve">ean number of lifetime partners </w:t>
      </w:r>
      <w:r w:rsidR="00007F0E">
        <w:t xml:space="preserve">of </w:t>
      </w:r>
      <w:r w:rsidR="00B438FE">
        <w:t>fe</w:t>
      </w:r>
      <w:r w:rsidR="00007F0E">
        <w:t>male</w:t>
      </w:r>
      <w:r w:rsidR="00AF6393">
        <w:t>s</w:t>
      </w:r>
      <w:r w:rsidR="00007F0E">
        <w:t xml:space="preserve"> </w:t>
      </w:r>
      <w:r w:rsidR="00AF6393">
        <w:t xml:space="preserve">in the </w:t>
      </w:r>
      <w:r w:rsidR="00007F0E">
        <w:t>16-19 age</w:t>
      </w:r>
      <w:r w:rsidR="00AF6393">
        <w:t>-group</w:t>
      </w:r>
      <w:r w:rsidR="00007F0E">
        <w:t xml:space="preserve"> is </w:t>
      </w:r>
      <w:r w:rsidR="00345569">
        <w:t>2</w:t>
      </w:r>
      <w:r w:rsidR="00007F0E">
        <w:t xml:space="preserve"> </w:t>
      </w:r>
      <w:r w:rsidR="00AF6393">
        <w:t>then,</w:t>
      </w:r>
      <w:r w:rsidR="00007F0E">
        <w:t xml:space="preserve"> on average, the minimum of n</w:t>
      </w:r>
      <w:r w:rsidR="00800C39">
        <w:t>umber of partner</w:t>
      </w:r>
      <w:r w:rsidR="00AF6393">
        <w:t>s</w:t>
      </w:r>
      <w:r w:rsidR="00800C39">
        <w:t xml:space="preserve"> per year for the oldest </w:t>
      </w:r>
      <w:r w:rsidR="00B438FE">
        <w:t>fe</w:t>
      </w:r>
      <w:r w:rsidR="00007F0E">
        <w:t>male</w:t>
      </w:r>
      <w:r w:rsidR="00B438FE">
        <w:t>s</w:t>
      </w:r>
      <w:r w:rsidR="00800C39">
        <w:t xml:space="preserve"> in the </w:t>
      </w:r>
      <w:r w:rsidR="007678C0">
        <w:t>age group</w:t>
      </w:r>
      <w:r w:rsidR="00800C39">
        <w:t xml:space="preserve"> (i.e. </w:t>
      </w:r>
      <w:r w:rsidR="00AF6393">
        <w:t xml:space="preserve">those aged </w:t>
      </w:r>
      <w:r w:rsidR="00800C39">
        <w:t>1 day before their 20</w:t>
      </w:r>
      <w:r w:rsidR="00800C39" w:rsidRPr="00800C39">
        <w:rPr>
          <w:vertAlign w:val="superscript"/>
        </w:rPr>
        <w:t>th</w:t>
      </w:r>
      <w:r w:rsidR="00800C39">
        <w:t xml:space="preserve"> birthday)</w:t>
      </w:r>
      <w:r w:rsidR="00007F0E">
        <w:t xml:space="preserve"> is</w:t>
      </w:r>
      <w:r w:rsidR="00800C39">
        <w:t xml:space="preserve"> </w:t>
      </w:r>
      <w:r w:rsidR="00007F0E">
        <w:t xml:space="preserve"> </w:t>
      </w:r>
      <m:oMath>
        <m:f>
          <m:fPr>
            <m:ctrlPr>
              <w:rPr>
                <w:rFonts w:ascii="Cambria Math" w:hAnsi="Cambria Math"/>
                <w:i/>
              </w:rPr>
            </m:ctrlPr>
          </m:fPr>
          <m:num>
            <m:r>
              <w:rPr>
                <w:rFonts w:ascii="Cambria Math" w:hAnsi="Cambria Math"/>
              </w:rPr>
              <m:t>2</m:t>
            </m:r>
          </m:num>
          <m:den>
            <m:r>
              <w:rPr>
                <w:rFonts w:ascii="Cambria Math" w:hAnsi="Cambria Math"/>
              </w:rPr>
              <m:t xml:space="preserve">(20-16) year </m:t>
            </m:r>
          </m:den>
        </m:f>
        <m:r>
          <w:rPr>
            <w:rFonts w:ascii="Cambria Math" w:hAnsi="Cambria Math"/>
          </w:rPr>
          <m:t>=0.5</m:t>
        </m:r>
      </m:oMath>
      <w:r w:rsidR="00007F0E">
        <w:t xml:space="preserve"> .</w:t>
      </w:r>
      <w:r w:rsidR="00800C39">
        <w:t xml:space="preserve"> For the next age group 20-39, we assumed, at minimum</w:t>
      </w:r>
      <w:r w:rsidR="00625729">
        <w:t>,</w:t>
      </w:r>
      <w:r w:rsidR="00800C39">
        <w:t xml:space="preserve"> </w:t>
      </w:r>
      <m:oMath>
        <m:r>
          <w:rPr>
            <w:rFonts w:ascii="Cambria Math" w:hAnsi="Cambria Math"/>
          </w:rPr>
          <m:t>8.8</m:t>
        </m:r>
      </m:oMath>
      <w:r w:rsidR="00800C39">
        <w:t xml:space="preserve"> partners </w:t>
      </w:r>
      <w:r w:rsidR="00B51033">
        <w:t>by age 40</w:t>
      </w:r>
      <w:r w:rsidR="00800C39">
        <w:t xml:space="preserve">, so the rate </w:t>
      </w:r>
      <w:r w:rsidR="00B624DD">
        <w:t>is</w:t>
      </w:r>
      <m:oMath>
        <m:r>
          <w:rPr>
            <w:rFonts w:ascii="Cambria Math" w:hAnsi="Cambria Math"/>
          </w:rPr>
          <m:t xml:space="preserve"> </m:t>
        </m:r>
        <m:f>
          <m:fPr>
            <m:ctrlPr>
              <w:rPr>
                <w:rFonts w:ascii="Cambria Math" w:hAnsi="Cambria Math"/>
                <w:i/>
              </w:rPr>
            </m:ctrlPr>
          </m:fPr>
          <m:num>
            <m:r>
              <w:rPr>
                <w:rFonts w:ascii="Cambria Math" w:hAnsi="Cambria Math"/>
              </w:rPr>
              <m:t>6.8</m:t>
            </m:r>
          </m:num>
          <m:den>
            <m:d>
              <m:dPr>
                <m:ctrlPr>
                  <w:rPr>
                    <w:rFonts w:ascii="Cambria Math" w:hAnsi="Cambria Math"/>
                    <w:i/>
                  </w:rPr>
                </m:ctrlPr>
              </m:dPr>
              <m:e>
                <m:r>
                  <w:rPr>
                    <w:rFonts w:ascii="Cambria Math" w:hAnsi="Cambria Math"/>
                  </w:rPr>
                  <m:t>40-16</m:t>
                </m:r>
              </m:e>
            </m:d>
            <m:r>
              <w:rPr>
                <w:rFonts w:ascii="Cambria Math" w:hAnsi="Cambria Math"/>
              </w:rPr>
              <m:t>year</m:t>
            </m:r>
          </m:den>
        </m:f>
        <m:r>
          <w:rPr>
            <w:rFonts w:ascii="Cambria Math" w:hAnsi="Cambria Math"/>
          </w:rPr>
          <m:t>=0.36</m:t>
        </m:r>
      </m:oMath>
      <w:r w:rsidR="00625729">
        <w:t xml:space="preserve">. For age group 40-59, we assume at </w:t>
      </w:r>
      <w:r w:rsidR="009967E7">
        <w:t>least</w:t>
      </w:r>
      <w:r w:rsidR="00625729">
        <w:t xml:space="preserve"> </w:t>
      </w:r>
      <w:r w:rsidR="00B51033">
        <w:t>4.8</w:t>
      </w:r>
      <w:r w:rsidR="00625729" w:rsidRPr="00625729">
        <w:t xml:space="preserve"> </w:t>
      </w:r>
      <w:r w:rsidR="00625729">
        <w:t xml:space="preserve">partners </w:t>
      </w:r>
      <w:r w:rsidR="00B51033">
        <w:t>by age 60</w:t>
      </w:r>
      <w:r w:rsidR="00625729">
        <w:t xml:space="preserve">, so the rate is </w:t>
      </w:r>
      <m:oMath>
        <m:f>
          <m:fPr>
            <m:ctrlPr>
              <w:rPr>
                <w:rFonts w:ascii="Cambria Math" w:hAnsi="Cambria Math"/>
                <w:i/>
              </w:rPr>
            </m:ctrlPr>
          </m:fPr>
          <m:num>
            <m:r>
              <w:rPr>
                <w:rFonts w:ascii="Cambria Math" w:hAnsi="Cambria Math"/>
              </w:rPr>
              <m:t>4.8</m:t>
            </m:r>
          </m:num>
          <m:den>
            <m:d>
              <m:dPr>
                <m:ctrlPr>
                  <w:rPr>
                    <w:rFonts w:ascii="Cambria Math" w:hAnsi="Cambria Math"/>
                    <w:i/>
                  </w:rPr>
                </m:ctrlPr>
              </m:dPr>
              <m:e>
                <m:r>
                  <w:rPr>
                    <w:rFonts w:ascii="Cambria Math" w:hAnsi="Cambria Math"/>
                  </w:rPr>
                  <m:t>60-16</m:t>
                </m:r>
              </m:e>
            </m:d>
            <m:r>
              <w:rPr>
                <w:rFonts w:ascii="Cambria Math" w:hAnsi="Cambria Math"/>
              </w:rPr>
              <m:t xml:space="preserve"> year</m:t>
            </m:r>
          </m:den>
        </m:f>
        <m:r>
          <w:rPr>
            <w:rFonts w:ascii="Cambria Math" w:hAnsi="Cambria Math"/>
          </w:rPr>
          <m:t>=0.11</m:t>
        </m:r>
      </m:oMath>
      <w:r w:rsidR="009967E7">
        <w:t xml:space="preserve">. </w:t>
      </w:r>
    </w:p>
    <w:p w14:paraId="59F1A5A4" w14:textId="2BC395B3" w:rsidR="00800C39" w:rsidRDefault="009967E7" w:rsidP="003C6EC3">
      <w:r>
        <w:t xml:space="preserve">The upper </w:t>
      </w:r>
      <w:r w:rsidR="00E81543">
        <w:t xml:space="preserve">limit of the </w:t>
      </w:r>
      <w:r>
        <w:t xml:space="preserve">range </w:t>
      </w:r>
      <w:r w:rsidR="00E81543">
        <w:t xml:space="preserve">for the </w:t>
      </w:r>
      <w:r>
        <w:t xml:space="preserve">annual partner acquisition rate </w:t>
      </w:r>
      <w:r w:rsidR="00AB08AD">
        <w:t xml:space="preserve">for </w:t>
      </w:r>
      <w:r w:rsidR="006C5F34">
        <w:t xml:space="preserve">the </w:t>
      </w:r>
      <w:r w:rsidR="00AB08AD">
        <w:t>16-19 age</w:t>
      </w:r>
      <w:r w:rsidR="00E81543">
        <w:t>-</w:t>
      </w:r>
      <w:r w:rsidR="00AB08AD">
        <w:t xml:space="preserve">groups </w:t>
      </w:r>
      <w:r>
        <w:t xml:space="preserve">is </w:t>
      </w:r>
      <w:r w:rsidR="00AB08AD">
        <w:t xml:space="preserve">based on the </w:t>
      </w:r>
      <w:r w:rsidR="006C5F34">
        <w:t xml:space="preserve">maximum </w:t>
      </w:r>
      <w:r w:rsidR="00AB08AD">
        <w:t>n</w:t>
      </w:r>
      <w:r>
        <w:t xml:space="preserve">umber of </w:t>
      </w:r>
      <w:r w:rsidR="00AB08AD">
        <w:t xml:space="preserve">lifetime </w:t>
      </w:r>
      <w:r>
        <w:t>partner</w:t>
      </w:r>
      <w:r w:rsidR="00E81543">
        <w:t>s</w:t>
      </w:r>
      <w:r>
        <w:t xml:space="preserve"> </w:t>
      </w:r>
      <w:r w:rsidR="00AB08AD">
        <w:t>a</w:t>
      </w:r>
      <w:r>
        <w:t xml:space="preserve"> </w:t>
      </w:r>
      <w:r w:rsidR="00D42813">
        <w:t>fe</w:t>
      </w:r>
      <w:r>
        <w:t xml:space="preserve">male </w:t>
      </w:r>
      <w:r w:rsidR="00E81543">
        <w:t>can</w:t>
      </w:r>
      <w:r w:rsidR="006C5F34">
        <w:t xml:space="preserve"> have</w:t>
      </w:r>
      <w:r w:rsidR="00F63313">
        <w:t xml:space="preserve"> </w:t>
      </w:r>
      <w:r w:rsidR="006C5F34">
        <w:t>on h</w:t>
      </w:r>
      <w:r w:rsidR="00D42813">
        <w:t>er</w:t>
      </w:r>
      <w:r w:rsidR="00F63313">
        <w:t xml:space="preserve"> 16</w:t>
      </w:r>
      <w:r w:rsidR="00F63313" w:rsidRPr="00F63313">
        <w:rPr>
          <w:vertAlign w:val="superscript"/>
        </w:rPr>
        <w:t>th</w:t>
      </w:r>
      <w:r w:rsidR="006C5F34">
        <w:t xml:space="preserve"> birthday</w:t>
      </w:r>
      <w:r w:rsidR="00114D45">
        <w:t xml:space="preserve"> (</w:t>
      </w:r>
      <w:r w:rsidR="00D42813">
        <w:t>2</w:t>
      </w:r>
      <w:r w:rsidR="00114D45">
        <w:t>.0)</w:t>
      </w:r>
      <w:r>
        <w:t xml:space="preserve">. </w:t>
      </w:r>
      <w:r w:rsidR="00200030">
        <w:t xml:space="preserve">The upper </w:t>
      </w:r>
      <w:r w:rsidR="00E81543">
        <w:t xml:space="preserve">linit of the </w:t>
      </w:r>
      <w:r w:rsidR="00200030">
        <w:t xml:space="preserve">range </w:t>
      </w:r>
      <w:r w:rsidR="00E81543">
        <w:t xml:space="preserve">for the </w:t>
      </w:r>
      <w:r w:rsidR="00200030">
        <w:t xml:space="preserve">annual partner acquisition rate </w:t>
      </w:r>
      <w:r w:rsidR="006C5F34">
        <w:t xml:space="preserve">for </w:t>
      </w:r>
      <w:r>
        <w:t>20-</w:t>
      </w:r>
      <w:r w:rsidR="006C5F34">
        <w:t>39</w:t>
      </w:r>
      <w:r w:rsidR="00E81543">
        <w:t xml:space="preserve"> age-groups</w:t>
      </w:r>
      <w:r w:rsidR="006C5F34">
        <w:t xml:space="preserve"> is based on the </w:t>
      </w:r>
      <w:r w:rsidR="006C5F34">
        <w:lastRenderedPageBreak/>
        <w:t xml:space="preserve">maximum number of lifetime partner a </w:t>
      </w:r>
      <w:r w:rsidR="00D42813">
        <w:t>fe</w:t>
      </w:r>
      <w:r w:rsidR="006C5F34">
        <w:t xml:space="preserve">male </w:t>
      </w:r>
      <w:r w:rsidR="00E81543">
        <w:t>can</w:t>
      </w:r>
      <w:r w:rsidR="006C5F34">
        <w:t xml:space="preserve"> have </w:t>
      </w:r>
      <w:r w:rsidR="00E81543">
        <w:t xml:space="preserve">by </w:t>
      </w:r>
      <w:r w:rsidR="006C5F34">
        <w:t>h</w:t>
      </w:r>
      <w:r w:rsidR="00D42813">
        <w:t>er</w:t>
      </w:r>
      <w:r w:rsidR="006C5F34">
        <w:t xml:space="preserve"> 20</w:t>
      </w:r>
      <w:r w:rsidR="006C5F34" w:rsidRPr="00F63313">
        <w:rPr>
          <w:vertAlign w:val="superscript"/>
        </w:rPr>
        <w:t>th</w:t>
      </w:r>
      <w:r w:rsidR="006C5F34">
        <w:t xml:space="preserve"> </w:t>
      </w:r>
      <w:r w:rsidR="00114D45">
        <w:t>birthday</w:t>
      </w:r>
      <w:r w:rsidR="00B56B6F">
        <w:t xml:space="preserve"> </w:t>
      </w:r>
      <m:oMath>
        <m:d>
          <m:dPr>
            <m:ctrlPr>
              <w:rPr>
                <w:rFonts w:ascii="Cambria Math" w:hAnsi="Cambria Math"/>
                <w:i/>
              </w:rPr>
            </m:ctrlPr>
          </m:dPr>
          <m:e>
            <m:f>
              <m:fPr>
                <m:ctrlPr>
                  <w:rPr>
                    <w:rFonts w:ascii="Cambria Math" w:hAnsi="Cambria Math"/>
                    <w:i/>
                  </w:rPr>
                </m:ctrlPr>
              </m:fPr>
              <m:num>
                <m:r>
                  <w:rPr>
                    <w:rFonts w:ascii="Cambria Math" w:hAnsi="Cambria Math"/>
                  </w:rPr>
                  <m:t>6.3</m:t>
                </m:r>
              </m:num>
              <m:den>
                <m:d>
                  <m:dPr>
                    <m:ctrlPr>
                      <w:rPr>
                        <w:rFonts w:ascii="Cambria Math" w:hAnsi="Cambria Math"/>
                        <w:i/>
                      </w:rPr>
                    </m:ctrlPr>
                  </m:dPr>
                  <m:e>
                    <m:r>
                      <w:rPr>
                        <w:rFonts w:ascii="Cambria Math" w:hAnsi="Cambria Math"/>
                      </w:rPr>
                      <m:t>20-16</m:t>
                    </m:r>
                  </m:e>
                </m:d>
                <m:r>
                  <w:rPr>
                    <w:rFonts w:ascii="Cambria Math" w:hAnsi="Cambria Math"/>
                  </w:rPr>
                  <m:t xml:space="preserve">year </m:t>
                </m:r>
              </m:den>
            </m:f>
            <m:r>
              <w:rPr>
                <w:rFonts w:ascii="Cambria Math" w:hAnsi="Cambria Math"/>
              </w:rPr>
              <m:t>=1.57</m:t>
            </m:r>
          </m:e>
        </m:d>
      </m:oMath>
      <w:r w:rsidR="00114D45">
        <w:t xml:space="preserve"> </w:t>
      </w:r>
      <w:r w:rsidR="006C5F34">
        <w:t xml:space="preserve">, and </w:t>
      </w:r>
      <w:r w:rsidR="00114D45">
        <w:t xml:space="preserve">the rate for </w:t>
      </w:r>
      <w:r w:rsidR="00E81543">
        <w:t xml:space="preserve">the </w:t>
      </w:r>
      <w:r>
        <w:t xml:space="preserve">40-59 </w:t>
      </w:r>
      <w:r w:rsidR="00200030">
        <w:t>age</w:t>
      </w:r>
      <w:r w:rsidR="00E81543">
        <w:t>-</w:t>
      </w:r>
      <w:r w:rsidR="00AB08AD">
        <w:t>groups</w:t>
      </w:r>
      <w:r w:rsidR="00200030">
        <w:t xml:space="preserve"> </w:t>
      </w:r>
      <w:r w:rsidR="00114D45">
        <w:t xml:space="preserve">is based on the maximum number of lifetime partner a </w:t>
      </w:r>
      <w:r w:rsidR="00D42813">
        <w:t xml:space="preserve">female </w:t>
      </w:r>
      <w:r w:rsidR="00E81543">
        <w:t>can</w:t>
      </w:r>
      <w:r w:rsidR="00D42813">
        <w:t xml:space="preserve"> have </w:t>
      </w:r>
      <w:r w:rsidR="00E81543">
        <w:t xml:space="preserve">by </w:t>
      </w:r>
      <w:r w:rsidR="00D42813">
        <w:t>her</w:t>
      </w:r>
      <w:r w:rsidR="00114D45">
        <w:t xml:space="preserve"> </w:t>
      </w:r>
      <w:r w:rsidR="00E81543">
        <w:t>40</w:t>
      </w:r>
      <w:r w:rsidR="00E81543" w:rsidRPr="00F63313">
        <w:rPr>
          <w:vertAlign w:val="superscript"/>
        </w:rPr>
        <w:t>th</w:t>
      </w:r>
      <w:r w:rsidR="00E81543">
        <w:t xml:space="preserve"> </w:t>
      </w:r>
      <w:r w:rsidR="00114D45">
        <w:t xml:space="preserve">birthday </w:t>
      </w:r>
      <m:oMath>
        <m:d>
          <m:dPr>
            <m:ctrlPr>
              <w:rPr>
                <w:rFonts w:ascii="Cambria Math" w:hAnsi="Cambria Math"/>
                <w:i/>
              </w:rPr>
            </m:ctrlPr>
          </m:dPr>
          <m:e>
            <m:f>
              <m:fPr>
                <m:ctrlPr>
                  <w:rPr>
                    <w:rFonts w:ascii="Cambria Math" w:hAnsi="Cambria Math"/>
                    <w:i/>
                  </w:rPr>
                </m:ctrlPr>
              </m:fPr>
              <m:num>
                <m:r>
                  <w:rPr>
                    <w:rFonts w:ascii="Cambria Math" w:hAnsi="Cambria Math"/>
                  </w:rPr>
                  <m:t>7.7</m:t>
                </m:r>
              </m:num>
              <m:den>
                <m:d>
                  <m:dPr>
                    <m:ctrlPr>
                      <w:rPr>
                        <w:rFonts w:ascii="Cambria Math" w:hAnsi="Cambria Math"/>
                        <w:i/>
                      </w:rPr>
                    </m:ctrlPr>
                  </m:dPr>
                  <m:e>
                    <m:r>
                      <w:rPr>
                        <w:rFonts w:ascii="Cambria Math" w:hAnsi="Cambria Math"/>
                      </w:rPr>
                      <m:t>40-16</m:t>
                    </m:r>
                  </m:e>
                </m:d>
                <m:r>
                  <w:rPr>
                    <w:rFonts w:ascii="Cambria Math" w:hAnsi="Cambria Math"/>
                  </w:rPr>
                  <m:t xml:space="preserve">year </m:t>
                </m:r>
              </m:den>
            </m:f>
            <m:r>
              <w:rPr>
                <w:rFonts w:ascii="Cambria Math" w:hAnsi="Cambria Math"/>
              </w:rPr>
              <m:t>=0.32</m:t>
            </m:r>
          </m:e>
        </m:d>
      </m:oMath>
      <w:r>
        <w:t>.</w:t>
      </w:r>
    </w:p>
    <w:p w14:paraId="266C7127" w14:textId="77777777" w:rsidR="00053DB0" w:rsidRPr="00355004" w:rsidRDefault="002C035D" w:rsidP="003C6EC3">
      <w:r>
        <w:t xml:space="preserve">This </w:t>
      </w:r>
      <w:r w:rsidRPr="00355004">
        <w:t>produces</w:t>
      </w:r>
      <w:r w:rsidR="00EA73BF" w:rsidRPr="00355004">
        <w:t xml:space="preserve"> the table below</w:t>
      </w:r>
    </w:p>
    <w:tbl>
      <w:tblPr>
        <w:tblW w:w="5000" w:type="pct"/>
        <w:tblCellMar>
          <w:left w:w="0" w:type="dxa"/>
          <w:right w:w="0" w:type="dxa"/>
        </w:tblCellMar>
        <w:tblLook w:val="04A0" w:firstRow="1" w:lastRow="0" w:firstColumn="1" w:lastColumn="0" w:noHBand="0" w:noVBand="1"/>
      </w:tblPr>
      <w:tblGrid>
        <w:gridCol w:w="862"/>
        <w:gridCol w:w="4092"/>
        <w:gridCol w:w="4092"/>
      </w:tblGrid>
      <w:tr w:rsidR="00652F98" w:rsidRPr="004840FC" w14:paraId="1CBCC34E" w14:textId="77777777" w:rsidTr="00652F98">
        <w:trPr>
          <w:trHeight w:val="253"/>
        </w:trPr>
        <w:tc>
          <w:tcPr>
            <w:tcW w:w="476" w:type="pct"/>
            <w:tcBorders>
              <w:top w:val="single" w:sz="8" w:space="0" w:color="000000"/>
              <w:left w:val="single" w:sz="8" w:space="0" w:color="000000"/>
              <w:bottom w:val="single" w:sz="8" w:space="0" w:color="000000"/>
              <w:right w:val="single" w:sz="8" w:space="0" w:color="000000"/>
            </w:tcBorders>
          </w:tcPr>
          <w:p w14:paraId="293DA037" w14:textId="77777777" w:rsidR="00652F98" w:rsidRPr="00652F98" w:rsidRDefault="00652F98" w:rsidP="00932662">
            <w:pPr>
              <w:spacing w:line="0" w:lineRule="atLeast"/>
              <w:jc w:val="center"/>
              <w:rPr>
                <w:b/>
                <w:bCs/>
                <w:i/>
                <w:color w:val="000000"/>
              </w:rPr>
            </w:pPr>
            <w:r>
              <w:rPr>
                <w:b/>
                <w:bCs/>
                <w:i/>
                <w:color w:val="000000"/>
              </w:rPr>
              <w:t>Index (h)</w:t>
            </w:r>
          </w:p>
        </w:tc>
        <w:tc>
          <w:tcPr>
            <w:tcW w:w="2262" w:type="pct"/>
            <w:tcBorders>
              <w:top w:val="single" w:sz="8" w:space="0" w:color="000000"/>
              <w:left w:val="single" w:sz="8" w:space="0" w:color="000000"/>
              <w:bottom w:val="single" w:sz="8" w:space="0" w:color="000000"/>
              <w:right w:val="single" w:sz="8" w:space="0" w:color="000000"/>
            </w:tcBorders>
            <w:tcMar>
              <w:top w:w="0" w:type="dxa"/>
              <w:left w:w="120" w:type="dxa"/>
              <w:bottom w:w="0" w:type="dxa"/>
              <w:right w:w="120" w:type="dxa"/>
            </w:tcMar>
            <w:vAlign w:val="bottom"/>
            <w:hideMark/>
          </w:tcPr>
          <w:p w14:paraId="3C38168D" w14:textId="77777777" w:rsidR="00652F98" w:rsidRPr="004840FC" w:rsidRDefault="00652F98" w:rsidP="00932662">
            <w:pPr>
              <w:spacing w:line="0" w:lineRule="atLeast"/>
              <w:jc w:val="center"/>
            </w:pPr>
            <w:r w:rsidRPr="004840FC">
              <w:rPr>
                <w:b/>
                <w:bCs/>
                <w:color w:val="000000"/>
              </w:rPr>
              <w:t>Age group</w:t>
            </w:r>
          </w:p>
        </w:tc>
        <w:tc>
          <w:tcPr>
            <w:tcW w:w="2262" w:type="pct"/>
            <w:tcBorders>
              <w:top w:val="single" w:sz="8" w:space="0" w:color="000000"/>
              <w:left w:val="nil"/>
              <w:bottom w:val="single" w:sz="8" w:space="0" w:color="000000"/>
              <w:right w:val="single" w:sz="8" w:space="0" w:color="000000"/>
            </w:tcBorders>
            <w:vAlign w:val="bottom"/>
          </w:tcPr>
          <w:p w14:paraId="4EC5FE62" w14:textId="77777777" w:rsidR="00652F98" w:rsidRPr="004840FC" w:rsidRDefault="004B70FD" w:rsidP="0009798B">
            <w:pPr>
              <w:spacing w:line="0" w:lineRule="atLeast"/>
              <w:jc w:val="center"/>
            </w:pPr>
            <w:r>
              <w:rPr>
                <w:b/>
                <w:bCs/>
                <w:color w:val="000000"/>
              </w:rPr>
              <w:t>Range</w:t>
            </w:r>
          </w:p>
        </w:tc>
      </w:tr>
      <w:tr w:rsidR="00652F98" w:rsidRPr="004840FC" w14:paraId="1AC7D754" w14:textId="77777777" w:rsidTr="00652F98">
        <w:trPr>
          <w:trHeight w:val="253"/>
        </w:trPr>
        <w:tc>
          <w:tcPr>
            <w:tcW w:w="476" w:type="pct"/>
            <w:tcBorders>
              <w:top w:val="nil"/>
              <w:left w:val="single" w:sz="8" w:space="0" w:color="000000"/>
              <w:bottom w:val="single" w:sz="8" w:space="0" w:color="000000"/>
              <w:right w:val="single" w:sz="8" w:space="0" w:color="000000"/>
            </w:tcBorders>
          </w:tcPr>
          <w:p w14:paraId="109D48AD" w14:textId="77777777" w:rsidR="00652F98" w:rsidRPr="004840FC" w:rsidRDefault="00652F98" w:rsidP="006F2C99">
            <w:pPr>
              <w:jc w:val="center"/>
            </w:pPr>
            <w:r>
              <w:t>1</w:t>
            </w:r>
          </w:p>
        </w:tc>
        <w:tc>
          <w:tcPr>
            <w:tcW w:w="2262" w:type="pct"/>
            <w:tcBorders>
              <w:top w:val="nil"/>
              <w:left w:val="single" w:sz="8" w:space="0" w:color="000000"/>
              <w:bottom w:val="single" w:sz="8" w:space="0" w:color="000000"/>
              <w:right w:val="single" w:sz="8" w:space="0" w:color="000000"/>
            </w:tcBorders>
            <w:tcMar>
              <w:top w:w="0" w:type="dxa"/>
              <w:left w:w="120" w:type="dxa"/>
              <w:bottom w:w="0" w:type="dxa"/>
              <w:right w:w="120" w:type="dxa"/>
            </w:tcMar>
            <w:vAlign w:val="bottom"/>
            <w:hideMark/>
          </w:tcPr>
          <w:p w14:paraId="7CF9D74E" w14:textId="77777777" w:rsidR="00652F98" w:rsidRPr="004840FC" w:rsidRDefault="00BF7852" w:rsidP="0028524D">
            <w:pPr>
              <w:jc w:val="center"/>
            </w:pPr>
            <w:r>
              <w:t>16-19</w:t>
            </w:r>
          </w:p>
        </w:tc>
        <w:tc>
          <w:tcPr>
            <w:tcW w:w="2262" w:type="pct"/>
            <w:tcBorders>
              <w:top w:val="nil"/>
              <w:left w:val="nil"/>
              <w:bottom w:val="single" w:sz="8" w:space="0" w:color="000000"/>
              <w:right w:val="single" w:sz="8" w:space="0" w:color="000000"/>
            </w:tcBorders>
            <w:tcMar>
              <w:top w:w="0" w:type="dxa"/>
              <w:left w:w="120" w:type="dxa"/>
              <w:bottom w:w="0" w:type="dxa"/>
              <w:right w:w="120" w:type="dxa"/>
            </w:tcMar>
            <w:vAlign w:val="center"/>
          </w:tcPr>
          <w:p w14:paraId="17C5CFF6" w14:textId="77777777" w:rsidR="00652F98" w:rsidRPr="004840FC" w:rsidRDefault="00345569" w:rsidP="00B65953">
            <w:pPr>
              <w:jc w:val="center"/>
            </w:pPr>
            <w:r>
              <w:t>0.</w:t>
            </w:r>
            <w:r w:rsidR="00652F98">
              <w:t>5</w:t>
            </w:r>
            <w:r>
              <w:t>0</w:t>
            </w:r>
            <w:r w:rsidR="00652F98">
              <w:t xml:space="preserve"> – </w:t>
            </w:r>
            <w:r w:rsidR="00B65953">
              <w:t>2.00</w:t>
            </w:r>
          </w:p>
        </w:tc>
      </w:tr>
      <w:tr w:rsidR="00652F98" w:rsidRPr="004840FC" w14:paraId="3F94B5DA" w14:textId="77777777" w:rsidTr="00652F98">
        <w:trPr>
          <w:trHeight w:val="253"/>
        </w:trPr>
        <w:tc>
          <w:tcPr>
            <w:tcW w:w="476" w:type="pct"/>
            <w:tcBorders>
              <w:top w:val="nil"/>
              <w:left w:val="single" w:sz="8" w:space="0" w:color="000000"/>
              <w:bottom w:val="single" w:sz="8" w:space="0" w:color="000000"/>
              <w:right w:val="single" w:sz="8" w:space="0" w:color="000000"/>
            </w:tcBorders>
          </w:tcPr>
          <w:p w14:paraId="7F9C6583" w14:textId="77777777" w:rsidR="00652F98" w:rsidRPr="004840FC" w:rsidRDefault="00652F98" w:rsidP="006F2C99">
            <w:pPr>
              <w:jc w:val="center"/>
            </w:pPr>
            <w:r>
              <w:t>2</w:t>
            </w:r>
          </w:p>
        </w:tc>
        <w:tc>
          <w:tcPr>
            <w:tcW w:w="2262" w:type="pct"/>
            <w:tcBorders>
              <w:top w:val="nil"/>
              <w:left w:val="single" w:sz="8" w:space="0" w:color="000000"/>
              <w:bottom w:val="single" w:sz="8" w:space="0" w:color="000000"/>
              <w:right w:val="single" w:sz="8" w:space="0" w:color="000000"/>
            </w:tcBorders>
            <w:tcMar>
              <w:top w:w="0" w:type="dxa"/>
              <w:left w:w="120" w:type="dxa"/>
              <w:bottom w:w="0" w:type="dxa"/>
              <w:right w:w="120" w:type="dxa"/>
            </w:tcMar>
            <w:vAlign w:val="bottom"/>
            <w:hideMark/>
          </w:tcPr>
          <w:p w14:paraId="2DEF550B" w14:textId="77777777" w:rsidR="00652F98" w:rsidRPr="004840FC" w:rsidRDefault="00652F98" w:rsidP="00BF7852">
            <w:pPr>
              <w:jc w:val="center"/>
            </w:pPr>
            <w:r w:rsidRPr="004840FC">
              <w:t>2</w:t>
            </w:r>
            <w:r w:rsidR="00BF7852">
              <w:t>0</w:t>
            </w:r>
            <w:r w:rsidRPr="004840FC">
              <w:t>-</w:t>
            </w:r>
            <w:r>
              <w:t>3</w:t>
            </w:r>
            <w:r w:rsidRPr="004840FC">
              <w:t>9</w:t>
            </w:r>
          </w:p>
        </w:tc>
        <w:tc>
          <w:tcPr>
            <w:tcW w:w="2262" w:type="pct"/>
            <w:tcBorders>
              <w:top w:val="nil"/>
              <w:left w:val="nil"/>
              <w:bottom w:val="single" w:sz="8" w:space="0" w:color="000000"/>
              <w:right w:val="single" w:sz="8" w:space="0" w:color="000000"/>
            </w:tcBorders>
            <w:tcMar>
              <w:top w:w="0" w:type="dxa"/>
              <w:left w:w="120" w:type="dxa"/>
              <w:bottom w:w="0" w:type="dxa"/>
              <w:right w:w="120" w:type="dxa"/>
            </w:tcMar>
            <w:vAlign w:val="center"/>
          </w:tcPr>
          <w:p w14:paraId="519E439D" w14:textId="77777777" w:rsidR="00652F98" w:rsidRPr="004840FC" w:rsidRDefault="00652F98" w:rsidP="00B65953">
            <w:pPr>
              <w:jc w:val="center"/>
            </w:pPr>
            <w:r>
              <w:t>0.</w:t>
            </w:r>
            <w:r w:rsidR="00345569">
              <w:t>3</w:t>
            </w:r>
            <w:r w:rsidR="00B51033">
              <w:t>6</w:t>
            </w:r>
            <w:r w:rsidR="006C5F34">
              <w:t xml:space="preserve"> – </w:t>
            </w:r>
            <w:r w:rsidR="00B65953">
              <w:t>1.57</w:t>
            </w:r>
          </w:p>
        </w:tc>
      </w:tr>
      <w:tr w:rsidR="00652F98" w:rsidRPr="004840FC" w14:paraId="17C2D5B0" w14:textId="77777777" w:rsidTr="00652F98">
        <w:trPr>
          <w:trHeight w:val="42"/>
        </w:trPr>
        <w:tc>
          <w:tcPr>
            <w:tcW w:w="476" w:type="pct"/>
            <w:tcBorders>
              <w:top w:val="nil"/>
              <w:left w:val="single" w:sz="8" w:space="0" w:color="000000"/>
              <w:bottom w:val="single" w:sz="8" w:space="0" w:color="000000"/>
              <w:right w:val="single" w:sz="8" w:space="0" w:color="000000"/>
            </w:tcBorders>
          </w:tcPr>
          <w:p w14:paraId="4711418A" w14:textId="77777777" w:rsidR="00652F98" w:rsidRDefault="00652F98" w:rsidP="006F2C99">
            <w:pPr>
              <w:jc w:val="center"/>
            </w:pPr>
            <w:r>
              <w:t>3</w:t>
            </w:r>
          </w:p>
        </w:tc>
        <w:tc>
          <w:tcPr>
            <w:tcW w:w="2262" w:type="pct"/>
            <w:tcBorders>
              <w:top w:val="nil"/>
              <w:left w:val="single" w:sz="8" w:space="0" w:color="000000"/>
              <w:bottom w:val="single" w:sz="8" w:space="0" w:color="000000"/>
              <w:right w:val="single" w:sz="8" w:space="0" w:color="000000"/>
            </w:tcBorders>
            <w:tcMar>
              <w:top w:w="0" w:type="dxa"/>
              <w:left w:w="120" w:type="dxa"/>
              <w:bottom w:w="0" w:type="dxa"/>
              <w:right w:w="120" w:type="dxa"/>
            </w:tcMar>
            <w:vAlign w:val="bottom"/>
            <w:hideMark/>
          </w:tcPr>
          <w:p w14:paraId="7C0C20B3" w14:textId="77777777" w:rsidR="00652F98" w:rsidRPr="004840FC" w:rsidRDefault="00652F98" w:rsidP="006F2C99">
            <w:pPr>
              <w:jc w:val="center"/>
            </w:pPr>
            <w:r>
              <w:t>40</w:t>
            </w:r>
            <w:r w:rsidRPr="004840FC">
              <w:t>-</w:t>
            </w:r>
            <w:r>
              <w:t>5</w:t>
            </w:r>
            <w:r w:rsidRPr="004840FC">
              <w:t>9</w:t>
            </w:r>
          </w:p>
        </w:tc>
        <w:tc>
          <w:tcPr>
            <w:tcW w:w="2262" w:type="pct"/>
            <w:tcBorders>
              <w:top w:val="nil"/>
              <w:left w:val="nil"/>
              <w:bottom w:val="single" w:sz="8" w:space="0" w:color="000000"/>
              <w:right w:val="single" w:sz="8" w:space="0" w:color="000000"/>
            </w:tcBorders>
            <w:tcMar>
              <w:top w:w="0" w:type="dxa"/>
              <w:left w:w="120" w:type="dxa"/>
              <w:bottom w:w="0" w:type="dxa"/>
              <w:right w:w="120" w:type="dxa"/>
            </w:tcMar>
            <w:vAlign w:val="center"/>
          </w:tcPr>
          <w:p w14:paraId="784F5D7F" w14:textId="77777777" w:rsidR="00652F98" w:rsidRPr="004840FC" w:rsidRDefault="00652F98" w:rsidP="00B65953">
            <w:pPr>
              <w:jc w:val="center"/>
            </w:pPr>
            <w:r>
              <w:t>0.1</w:t>
            </w:r>
            <w:r w:rsidR="00B51033">
              <w:t>1</w:t>
            </w:r>
            <w:r>
              <w:t xml:space="preserve"> – </w:t>
            </w:r>
            <w:r w:rsidR="00B65953">
              <w:t>0.32</w:t>
            </w:r>
          </w:p>
        </w:tc>
      </w:tr>
    </w:tbl>
    <w:p w14:paraId="288C80DA" w14:textId="365C515F" w:rsidR="00DA20D0" w:rsidRDefault="00DA20D0" w:rsidP="00DA20D0">
      <w:r>
        <w:t>We define</w:t>
      </w:r>
      <w:r w:rsidR="004B70FD">
        <w:t xml:space="preserve"> </w:t>
      </w:r>
      <m:oMath>
        <m:sSub>
          <m:sSubPr>
            <m:ctrlPr>
              <w:rPr>
                <w:rFonts w:ascii="Cambria Math" w:hAnsi="Cambria Math"/>
                <w:i/>
              </w:rPr>
            </m:ctrlPr>
          </m:sSubPr>
          <m:e>
            <m:r>
              <w:rPr>
                <w:rFonts w:ascii="Cambria Math" w:hAnsi="Cambria Math"/>
              </w:rPr>
              <m:t>C</m:t>
            </m:r>
          </m:e>
          <m:sub>
            <m:r>
              <w:rPr>
                <w:rFonts w:ascii="Cambria Math" w:hAnsi="Cambria Math"/>
              </w:rPr>
              <m:t xml:space="preserve">h </m:t>
            </m:r>
          </m:sub>
        </m:sSub>
      </m:oMath>
      <w:r w:rsidR="004B70FD" w:rsidRPr="00355004">
        <w:t xml:space="preserve"> </w:t>
      </w:r>
      <w:r w:rsidR="00E81543">
        <w:t xml:space="preserve">to </w:t>
      </w:r>
      <w:r w:rsidR="004B70FD" w:rsidRPr="00355004">
        <w:t xml:space="preserve">be the </w:t>
      </w:r>
      <w:r w:rsidR="004B70FD">
        <w:t>annual partner acquisition rate for</w:t>
      </w:r>
      <w:r w:rsidR="004B70FD" w:rsidRPr="00355004">
        <w:t xml:space="preserve"> a </w:t>
      </w:r>
      <w:r w:rsidR="00B80531">
        <w:t>fe</w:t>
      </w:r>
      <w:r w:rsidR="006B61DD">
        <w:t>male within major</w:t>
      </w:r>
      <w:r w:rsidR="004B70FD" w:rsidRPr="00355004">
        <w:t xml:space="preserve"> age group </w:t>
      </w:r>
      <w:r w:rsidR="004B70FD">
        <w:rPr>
          <w:i/>
        </w:rPr>
        <w:t>h,</w:t>
      </w:r>
      <w:r>
        <w:t xml:space="preserve"> </w:t>
      </w:r>
      <m:oMath>
        <m:sSub>
          <m:sSubPr>
            <m:ctrlPr>
              <w:rPr>
                <w:rFonts w:ascii="Cambria Math" w:hAnsi="Cambria Math"/>
                <w:i/>
              </w:rPr>
            </m:ctrlPr>
          </m:sSubPr>
          <m:e>
            <m:r>
              <w:rPr>
                <w:rFonts w:ascii="Cambria Math" w:hAnsi="Cambria Math"/>
              </w:rPr>
              <m:t>N</m:t>
            </m:r>
          </m:e>
          <m:sub>
            <m:r>
              <w:rPr>
                <w:rFonts w:ascii="Cambria Math" w:hAnsi="Cambria Math"/>
              </w:rPr>
              <m:t>f,h</m:t>
            </m:r>
          </m:sub>
        </m:sSub>
      </m:oMath>
      <w:r>
        <w:t xml:space="preserve"> as the total number of </w:t>
      </w:r>
      <w:r w:rsidR="00B80531">
        <w:t>fe</w:t>
      </w:r>
      <w:r w:rsidR="00EB748D">
        <w:t>male</w:t>
      </w:r>
      <w:r w:rsidR="00E81543">
        <w:t>s</w:t>
      </w:r>
      <w:r w:rsidR="00EB748D">
        <w:t xml:space="preserve"> in the population within major age group</w:t>
      </w:r>
      <w:r>
        <w:t xml:space="preserve"> </w:t>
      </w:r>
      <w:r>
        <w:rPr>
          <w:i/>
        </w:rPr>
        <w:t>h</w:t>
      </w:r>
      <w:r>
        <w:t xml:space="preserve">, and  </w:t>
      </w:r>
      <m:oMath>
        <m:sSub>
          <m:sSubPr>
            <m:ctrlPr>
              <w:rPr>
                <w:rFonts w:ascii="Cambria Math" w:hAnsi="Cambria Math"/>
                <w:i/>
              </w:rPr>
            </m:ctrlPr>
          </m:sSubPr>
          <m:e>
            <m:r>
              <w:rPr>
                <w:rFonts w:ascii="Cambria Math" w:hAnsi="Cambria Math"/>
              </w:rPr>
              <m:t>N</m:t>
            </m:r>
          </m:e>
          <m:sub>
            <m:r>
              <w:rPr>
                <w:rFonts w:ascii="Cambria Math" w:hAnsi="Cambria Math"/>
              </w:rPr>
              <m:t>m,i</m:t>
            </m:r>
          </m:sub>
        </m:sSub>
      </m:oMath>
      <w:r w:rsidRPr="00DA20D0">
        <w:t xml:space="preserve"> </w:t>
      </w:r>
      <w:r w:rsidR="00B80531">
        <w:t xml:space="preserve">as the total number of </w:t>
      </w:r>
      <w:r>
        <w:t>male</w:t>
      </w:r>
      <w:r w:rsidR="00E81543">
        <w:t>s</w:t>
      </w:r>
      <w:r>
        <w:t xml:space="preserve"> in the </w:t>
      </w:r>
      <w:r w:rsidR="00EB748D">
        <w:t xml:space="preserve">population within major </w:t>
      </w:r>
      <w:r>
        <w:t xml:space="preserve">age </w:t>
      </w:r>
      <w:r w:rsidR="00EB748D">
        <w:t xml:space="preserve">group </w:t>
      </w:r>
      <w:r w:rsidR="00B80531">
        <w:rPr>
          <w:i/>
        </w:rPr>
        <w:t>i</w:t>
      </w:r>
      <w:r>
        <w:rPr>
          <w:i/>
        </w:rPr>
        <w:t>.</w:t>
      </w:r>
      <w:r w:rsidR="00C4092E">
        <w:rPr>
          <w:i/>
        </w:rPr>
        <w:t xml:space="preserve"> </w:t>
      </w:r>
      <w:r w:rsidR="009F60CD">
        <w:t>W</w:t>
      </w:r>
      <w:r w:rsidR="006A345E">
        <w:t>e</w:t>
      </w:r>
      <w:r w:rsidR="00283DE4">
        <w:t xml:space="preserve"> </w:t>
      </w:r>
      <w:r w:rsidR="00C4092E">
        <w:t xml:space="preserve">also </w:t>
      </w:r>
      <w:r w:rsidR="00283DE4">
        <w:t xml:space="preserve">define </w:t>
      </w:r>
      <m:oMath>
        <m:sSub>
          <m:sSubPr>
            <m:ctrlPr>
              <w:rPr>
                <w:rFonts w:ascii="Cambria Math" w:hAnsi="Cambria Math"/>
                <w:i/>
              </w:rPr>
            </m:ctrlPr>
          </m:sSubPr>
          <m:e>
            <m:r>
              <w:rPr>
                <w:rFonts w:ascii="Cambria Math" w:hAnsi="Cambria Math"/>
              </w:rPr>
              <m:t>p</m:t>
            </m:r>
          </m:e>
          <m:sub>
            <m:r>
              <w:rPr>
                <w:rFonts w:ascii="Cambria Math" w:hAnsi="Cambria Math"/>
              </w:rPr>
              <m:t>h,i</m:t>
            </m:r>
          </m:sub>
        </m:sSub>
      </m:oMath>
      <w:r w:rsidR="00283DE4" w:rsidRPr="00283DE4">
        <w:t xml:space="preserve"> as the probability of a </w:t>
      </w:r>
      <w:r w:rsidR="00B80531">
        <w:t>fe</w:t>
      </w:r>
      <w:r w:rsidR="00EB748D">
        <w:t>male within major</w:t>
      </w:r>
      <w:r w:rsidR="00283DE4" w:rsidRPr="00283DE4">
        <w:t xml:space="preserve"> age group </w:t>
      </w:r>
      <w:r w:rsidR="00283DE4" w:rsidRPr="00283DE4">
        <w:rPr>
          <w:i/>
        </w:rPr>
        <w:t xml:space="preserve">h </w:t>
      </w:r>
      <w:r w:rsidR="00283DE4" w:rsidRPr="00283DE4">
        <w:t>formi</w:t>
      </w:r>
      <w:r w:rsidR="00EB748D">
        <w:t xml:space="preserve">ng </w:t>
      </w:r>
      <w:r w:rsidR="00E81543">
        <w:t xml:space="preserve">a </w:t>
      </w:r>
      <w:r w:rsidR="00EB748D">
        <w:t xml:space="preserve">partnership with a male within major </w:t>
      </w:r>
      <w:r w:rsidR="00283DE4" w:rsidRPr="00283DE4">
        <w:t>age group</w:t>
      </w:r>
      <w:r w:rsidR="00283DE4" w:rsidRPr="00283DE4">
        <w:rPr>
          <w:i/>
        </w:rPr>
        <w:t xml:space="preserve"> i</w:t>
      </w:r>
      <w:r w:rsidR="00283DE4">
        <w:rPr>
          <w:i/>
        </w:rPr>
        <w:t xml:space="preserve"> </w:t>
      </w:r>
      <w:r w:rsidR="00283DE4">
        <w:t xml:space="preserve">(with </w:t>
      </w:r>
      <m:oMath>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h,i</m:t>
                </m:r>
              </m:sub>
            </m:sSub>
          </m:e>
        </m:nary>
        <m:r>
          <w:rPr>
            <w:rFonts w:ascii="Cambria Math" w:hAnsi="Cambria Math"/>
          </w:rPr>
          <m:t>=1</m:t>
        </m:r>
      </m:oMath>
      <w:r w:rsidR="00283DE4">
        <w:t xml:space="preserve">) </w:t>
      </w:r>
      <w:r w:rsidR="009F60CD">
        <w:t>.</w:t>
      </w:r>
      <w:r w:rsidR="006A345E">
        <w:t xml:space="preserve"> </w:t>
      </w:r>
      <w:r w:rsidR="00B4284C">
        <w:t>T</w:t>
      </w:r>
      <w:r w:rsidR="006A345E">
        <w:t>he</w:t>
      </w:r>
      <w:r w:rsidR="009F60CD">
        <w:t>refore</w:t>
      </w:r>
      <w:r w:rsidR="00283DE4">
        <w:t xml:space="preserve"> </w:t>
      </w:r>
      <w:r>
        <w:t>the</w:t>
      </w:r>
      <w:r w:rsidR="00283DE4" w:rsidRPr="00283DE4">
        <w:t xml:space="preserve"> </w:t>
      </w:r>
      <w:r>
        <w:t xml:space="preserve">total </w:t>
      </w:r>
      <w:r w:rsidR="00283DE4">
        <w:t>n</w:t>
      </w:r>
      <w:r>
        <w:t>umber of partnership</w:t>
      </w:r>
      <w:r w:rsidR="00CD2637">
        <w:t>s</w:t>
      </w:r>
      <w:r>
        <w:t xml:space="preserve"> formed </w:t>
      </w:r>
      <w:r w:rsidR="002C0F69">
        <w:t>between</w:t>
      </w:r>
      <w:r>
        <w:t xml:space="preserve"> the two gender-age group</w:t>
      </w:r>
      <w:r w:rsidR="002C0F69">
        <w:t>s</w:t>
      </w:r>
      <w:r>
        <w:t xml:space="preserve"> in the population will</w:t>
      </w:r>
      <w:r w:rsidR="00283DE4">
        <w:t xml:space="preserve"> be </w:t>
      </w:r>
      <m:oMath>
        <m:sSub>
          <m:sSubPr>
            <m:ctrlPr>
              <w:rPr>
                <w:rFonts w:ascii="Cambria Math" w:hAnsi="Cambria Math"/>
                <w:i/>
              </w:rPr>
            </m:ctrlPr>
          </m:sSubPr>
          <m:e>
            <m:r>
              <w:rPr>
                <w:rFonts w:ascii="Cambria Math" w:hAnsi="Cambria Math"/>
              </w:rPr>
              <m:t>C</m:t>
            </m:r>
          </m:e>
          <m:sub>
            <m:r>
              <w:rPr>
                <w:rFonts w:ascii="Cambria Math" w:hAnsi="Cambria Math"/>
              </w:rPr>
              <m:t xml:space="preserve">h </m:t>
            </m:r>
          </m:sub>
        </m:sSub>
        <m:sSub>
          <m:sSubPr>
            <m:ctrlPr>
              <w:rPr>
                <w:rFonts w:ascii="Cambria Math" w:hAnsi="Cambria Math"/>
                <w:i/>
              </w:rPr>
            </m:ctrlPr>
          </m:sSubPr>
          <m:e>
            <m:r>
              <w:rPr>
                <w:rFonts w:ascii="Cambria Math" w:hAnsi="Cambria Math"/>
              </w:rPr>
              <m:t>p</m:t>
            </m:r>
          </m:e>
          <m:sub>
            <m:r>
              <w:rPr>
                <w:rFonts w:ascii="Cambria Math" w:hAnsi="Cambria Math"/>
              </w:rPr>
              <m:t>h,i</m:t>
            </m:r>
          </m:sub>
        </m:sSub>
        <m:sSub>
          <m:sSubPr>
            <m:ctrlPr>
              <w:rPr>
                <w:rFonts w:ascii="Cambria Math" w:hAnsi="Cambria Math"/>
                <w:i/>
              </w:rPr>
            </m:ctrlPr>
          </m:sSubPr>
          <m:e>
            <m:r>
              <w:rPr>
                <w:rFonts w:ascii="Cambria Math" w:hAnsi="Cambria Math"/>
              </w:rPr>
              <m:t>N</m:t>
            </m:r>
          </m:e>
          <m:sub>
            <m:r>
              <w:rPr>
                <w:rFonts w:ascii="Cambria Math" w:hAnsi="Cambria Math"/>
              </w:rPr>
              <m:t>f,h</m:t>
            </m:r>
          </m:sub>
        </m:sSub>
      </m:oMath>
      <w:r w:rsidR="005B5F8C">
        <w:t xml:space="preserve"> </w:t>
      </w:r>
      <w:r w:rsidR="002C0F69">
        <w:t>.</w:t>
      </w:r>
      <w:r w:rsidR="006A345E">
        <w:t xml:space="preserve"> </w:t>
      </w:r>
      <w:r w:rsidR="005B5F8C">
        <w:rPr>
          <w:rStyle w:val="FootnoteReference"/>
        </w:rPr>
        <w:footnoteReference w:id="15"/>
      </w:r>
    </w:p>
    <w:p w14:paraId="313802B6" w14:textId="77777777" w:rsidR="003266F0" w:rsidRDefault="00652F98" w:rsidP="00DA20D0">
      <w:r>
        <w:t xml:space="preserve">Both </w:t>
      </w:r>
      <m:oMath>
        <m:sSub>
          <m:sSubPr>
            <m:ctrlPr>
              <w:rPr>
                <w:rFonts w:ascii="Cambria Math" w:hAnsi="Cambria Math"/>
                <w:i/>
              </w:rPr>
            </m:ctrlPr>
          </m:sSubPr>
          <m:e>
            <m:r>
              <w:rPr>
                <w:rFonts w:ascii="Cambria Math" w:hAnsi="Cambria Math"/>
              </w:rPr>
              <m:t>C</m:t>
            </m:r>
          </m:e>
          <m:sub>
            <m:r>
              <w:rPr>
                <w:rFonts w:ascii="Cambria Math" w:hAnsi="Cambria Math"/>
              </w:rPr>
              <m:t xml:space="preserve">h </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h,i</m:t>
            </m:r>
          </m:sub>
        </m:sSub>
      </m:oMath>
      <w:r>
        <w:t xml:space="preserve"> are calibrated such that the baseline model will maintain an endemic TV </w:t>
      </w:r>
      <w:r w:rsidR="003266F0">
        <w:t xml:space="preserve">population </w:t>
      </w:r>
      <w:r>
        <w:t>pre</w:t>
      </w:r>
      <w:r w:rsidR="00FC6C8D">
        <w:t xml:space="preserve">valence of </w:t>
      </w:r>
      <w:r w:rsidR="0073204A">
        <w:t>0.4</w:t>
      </w:r>
      <w:r w:rsidR="00FC6C8D">
        <w:t xml:space="preserve">%. </w:t>
      </w:r>
      <w:r w:rsidR="001C15D6">
        <w:t xml:space="preserve"> The age specific TV prevalence for the baseline model is shown in</w:t>
      </w:r>
      <w:r w:rsidR="007847C9">
        <w:t xml:space="preserve"> </w:t>
      </w:r>
      <w:r w:rsidR="007847C9">
        <w:fldChar w:fldCharType="begin"/>
      </w:r>
      <w:r w:rsidR="007847C9">
        <w:instrText xml:space="preserve"> REF _Ref479686952 \h </w:instrText>
      </w:r>
      <w:r w:rsidR="007847C9">
        <w:fldChar w:fldCharType="separate"/>
      </w:r>
      <w:r w:rsidR="00FB758E">
        <w:t>Figure A-</w:t>
      </w:r>
      <w:r w:rsidR="00FB758E">
        <w:rPr>
          <w:noProof/>
        </w:rPr>
        <w:t>4</w:t>
      </w:r>
      <w:r w:rsidR="007847C9">
        <w:fldChar w:fldCharType="end"/>
      </w:r>
      <w:r w:rsidR="001C15D6">
        <w:t>.</w:t>
      </w:r>
    </w:p>
    <w:p w14:paraId="4CCCDFF3" w14:textId="77777777" w:rsidR="00283AEA" w:rsidRDefault="0044234F" w:rsidP="00283AEA">
      <w:pPr>
        <w:keepNext/>
      </w:pPr>
      <w:r>
        <w:rPr>
          <w:noProof/>
          <w:lang w:eastAsia="zh-TW"/>
        </w:rPr>
        <w:drawing>
          <wp:inline distT="0" distB="0" distL="0" distR="0" wp14:anchorId="20904239" wp14:editId="59495614">
            <wp:extent cx="6317770" cy="17995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17770" cy="1799539"/>
                    </a:xfrm>
                    <a:prstGeom prst="rect">
                      <a:avLst/>
                    </a:prstGeom>
                    <a:noFill/>
                    <a:ln>
                      <a:noFill/>
                    </a:ln>
                  </pic:spPr>
                </pic:pic>
              </a:graphicData>
            </a:graphic>
          </wp:inline>
        </w:drawing>
      </w:r>
    </w:p>
    <w:p w14:paraId="6AB85354" w14:textId="77777777" w:rsidR="003266F0" w:rsidRDefault="00283AEA" w:rsidP="00283AEA">
      <w:pPr>
        <w:pStyle w:val="Caption"/>
      </w:pPr>
      <w:bookmarkStart w:id="11" w:name="_Ref479686952"/>
      <w:r>
        <w:t>Figure A-</w:t>
      </w:r>
      <w:fldSimple w:instr=" SEQ Figure_A \* ARABIC ">
        <w:r w:rsidR="00FB758E">
          <w:rPr>
            <w:noProof/>
          </w:rPr>
          <w:t>4</w:t>
        </w:r>
      </w:fldSimple>
      <w:bookmarkEnd w:id="11"/>
      <w:r>
        <w:t>:</w:t>
      </w:r>
      <w:bookmarkStart w:id="12" w:name="_Ref468886867"/>
      <w:r w:rsidR="00FF7FCB">
        <w:t xml:space="preserve"> Age-specific TV prevalence </w:t>
      </w:r>
      <w:r w:rsidR="00FF7FCB">
        <w:rPr>
          <w:noProof/>
        </w:rPr>
        <w:t>for the baseline model</w:t>
      </w:r>
      <w:bookmarkEnd w:id="12"/>
    </w:p>
    <w:p w14:paraId="3C61A67E" w14:textId="25B45120" w:rsidR="00692D9E" w:rsidRDefault="00FC6C8D" w:rsidP="00DA20D0">
      <w:r>
        <w:t>The results of the</w:t>
      </w:r>
      <w:r w:rsidR="00652F98">
        <w:t xml:space="preserve"> calibration </w:t>
      </w:r>
      <w:r>
        <w:t>are</w:t>
      </w:r>
      <w:r w:rsidR="00652F98">
        <w:t xml:space="preserve"> listed in the table below.</w:t>
      </w:r>
    </w:p>
    <w:p w14:paraId="11990F18" w14:textId="77777777" w:rsidR="00692D9E" w:rsidRDefault="00692D9E">
      <w:r>
        <w:br w:type="page"/>
      </w:r>
    </w:p>
    <w:p w14:paraId="10E4699C" w14:textId="77777777" w:rsidR="00652F98" w:rsidRDefault="00652F98" w:rsidP="00DA20D0"/>
    <w:p w14:paraId="093CF59C" w14:textId="77777777" w:rsidR="000E267E" w:rsidRDefault="000E267E" w:rsidP="000E267E">
      <w:pPr>
        <w:pStyle w:val="Caption"/>
        <w:keepNext/>
      </w:pPr>
      <w:r>
        <w:t>Table A-</w:t>
      </w:r>
      <w:fldSimple w:instr=" SEQ Table_A \* ARABIC ">
        <w:r w:rsidR="00FB758E">
          <w:rPr>
            <w:noProof/>
          </w:rPr>
          <w:t>4</w:t>
        </w:r>
      </w:fldSimple>
      <w:r>
        <w:t>: Calibrated sexual behaviour parameters</w:t>
      </w:r>
    </w:p>
    <w:tbl>
      <w:tblPr>
        <w:tblW w:w="9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26"/>
        <w:gridCol w:w="5393"/>
        <w:gridCol w:w="1932"/>
      </w:tblGrid>
      <w:tr w:rsidR="002C7906" w:rsidRPr="004840FC" w14:paraId="0A66CA5C" w14:textId="77777777" w:rsidTr="00692D9E">
        <w:trPr>
          <w:cantSplit/>
          <w:trHeight w:val="253"/>
        </w:trPr>
        <w:tc>
          <w:tcPr>
            <w:tcW w:w="1826" w:type="dxa"/>
            <w:tcMar>
              <w:top w:w="0" w:type="dxa"/>
              <w:left w:w="120" w:type="dxa"/>
              <w:bottom w:w="0" w:type="dxa"/>
              <w:right w:w="120" w:type="dxa"/>
            </w:tcMar>
            <w:vAlign w:val="center"/>
            <w:hideMark/>
          </w:tcPr>
          <w:p w14:paraId="02A7203E" w14:textId="77777777" w:rsidR="002C7906" w:rsidRPr="004840FC" w:rsidRDefault="002C7906" w:rsidP="00FC6C8D">
            <w:pPr>
              <w:spacing w:line="0" w:lineRule="atLeast"/>
              <w:jc w:val="center"/>
            </w:pPr>
            <w:r>
              <w:rPr>
                <w:b/>
                <w:bCs/>
                <w:color w:val="000000"/>
              </w:rPr>
              <w:t>Parameter</w:t>
            </w:r>
          </w:p>
        </w:tc>
        <w:tc>
          <w:tcPr>
            <w:tcW w:w="5393" w:type="dxa"/>
            <w:vAlign w:val="center"/>
          </w:tcPr>
          <w:p w14:paraId="608C9156" w14:textId="77777777" w:rsidR="002C7906" w:rsidRPr="00652F98" w:rsidRDefault="002C7906" w:rsidP="00FC6C8D">
            <w:pPr>
              <w:spacing w:line="0" w:lineRule="atLeast"/>
              <w:jc w:val="center"/>
              <w:rPr>
                <w:b/>
              </w:rPr>
            </w:pPr>
            <w:r w:rsidRPr="00652F98">
              <w:rPr>
                <w:b/>
              </w:rPr>
              <w:t>Value</w:t>
            </w:r>
          </w:p>
        </w:tc>
        <w:tc>
          <w:tcPr>
            <w:tcW w:w="1932" w:type="dxa"/>
            <w:vAlign w:val="bottom"/>
          </w:tcPr>
          <w:p w14:paraId="0BB06D89" w14:textId="77777777" w:rsidR="002C7906" w:rsidRPr="004840FC" w:rsidRDefault="002C7906" w:rsidP="007E4BAA">
            <w:pPr>
              <w:spacing w:line="0" w:lineRule="atLeast"/>
              <w:jc w:val="center"/>
            </w:pPr>
            <w:r>
              <w:rPr>
                <w:b/>
                <w:bCs/>
                <w:color w:val="000000"/>
              </w:rPr>
              <w:t>Range</w:t>
            </w:r>
          </w:p>
        </w:tc>
      </w:tr>
      <w:tr w:rsidR="00692D9E" w:rsidRPr="004840FC" w14:paraId="65E5FBED" w14:textId="77777777" w:rsidTr="00692D9E">
        <w:trPr>
          <w:cantSplit/>
          <w:trHeight w:val="253"/>
        </w:trPr>
        <w:tc>
          <w:tcPr>
            <w:tcW w:w="1826" w:type="dxa"/>
            <w:tcMar>
              <w:top w:w="0" w:type="dxa"/>
              <w:left w:w="120" w:type="dxa"/>
              <w:bottom w:w="0" w:type="dxa"/>
              <w:right w:w="120" w:type="dxa"/>
            </w:tcMar>
            <w:vAlign w:val="center"/>
          </w:tcPr>
          <w:p w14:paraId="3EE01529" w14:textId="1F2D64BE" w:rsidR="00692D9E" w:rsidRDefault="00601040" w:rsidP="00692D9E">
            <w:pPr>
              <w:jc w:val="center"/>
              <w:rPr>
                <w:rFonts w:ascii="Calibri" w:eastAsia="PMingLiU" w:hAnsi="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h,i</m:t>
                    </m:r>
                  </m:sub>
                </m:sSub>
              </m:oMath>
            </m:oMathPara>
          </w:p>
        </w:tc>
        <w:tc>
          <w:tcPr>
            <w:tcW w:w="5393" w:type="dxa"/>
            <w:tcMar>
              <w:top w:w="0" w:type="dxa"/>
              <w:left w:w="120" w:type="dxa"/>
              <w:bottom w:w="0" w:type="dxa"/>
              <w:right w:w="120" w:type="dxa"/>
            </w:tcMar>
            <w:vAlign w:val="center"/>
          </w:tcPr>
          <w:p w14:paraId="2B7E92C9" w14:textId="77777777" w:rsidR="00692D9E" w:rsidRPr="00CC6475" w:rsidRDefault="00692D9E" w:rsidP="00692D9E">
            <w:pPr>
              <w:jc w:val="center"/>
              <w:rPr>
                <w:rFonts w:ascii="Calibri" w:eastAsia="Calibri" w:hAnsi="Calibri" w:cs="Times New Roman"/>
              </w:rPr>
            </w:pPr>
            <m:oMathPara>
              <m:oMath>
                <m:r>
                  <w:rPr>
                    <w:rFonts w:ascii="Cambria Math" w:hAnsi="Cambria Math"/>
                  </w:rPr>
                  <m:t>h=row ,i=column</m:t>
                </m:r>
              </m:oMath>
            </m:oMathPara>
          </w:p>
          <w:p w14:paraId="35989B77" w14:textId="31D1E09E" w:rsidR="00692D9E" w:rsidRDefault="00601040" w:rsidP="00692D9E">
            <w:pPr>
              <w:jc w:val="cente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3</m:t>
                              </m:r>
                            </m:sub>
                          </m:sSub>
                          <m:r>
                            <w:rPr>
                              <w:rFonts w:ascii="Cambria Math" w:hAnsi="Cambria Math"/>
                            </w:rPr>
                            <m:t>)</m:t>
                          </m:r>
                        </m:e>
                        <m:e>
                          <m:r>
                            <w:rPr>
                              <w:rFonts w:ascii="Cambria Math" w:hAnsi="Cambria Math"/>
                            </w:rPr>
                            <m:t>0.0229</m:t>
                          </m:r>
                        </m:e>
                        <m:e>
                          <m:r>
                            <w:rPr>
                              <w:rFonts w:ascii="Cambria Math" w:hAnsi="Cambria Math"/>
                            </w:rPr>
                            <m:t>0.0234</m:t>
                          </m:r>
                        </m:e>
                      </m:mr>
                      <m:mr>
                        <m:e>
                          <m:r>
                            <w:rPr>
                              <w:rFonts w:ascii="Cambria Math" w:hAnsi="Cambria Math"/>
                            </w:rPr>
                            <m:t>0.9791</m:t>
                          </m:r>
                        </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3</m:t>
                              </m:r>
                            </m:sub>
                          </m:sSub>
                          <m:r>
                            <w:rPr>
                              <w:rFonts w:ascii="Cambria Math" w:hAnsi="Cambria Math"/>
                            </w:rPr>
                            <m:t>)</m:t>
                          </m:r>
                        </m:e>
                        <m:e>
                          <m:r>
                            <w:rPr>
                              <w:rFonts w:ascii="Cambria Math" w:hAnsi="Cambria Math"/>
                            </w:rPr>
                            <m:t>0.0003</m:t>
                          </m:r>
                        </m:e>
                      </m:mr>
                      <m:mr>
                        <m:e>
                          <m:r>
                            <w:rPr>
                              <w:rFonts w:ascii="Cambria Math" w:hAnsi="Cambria Math"/>
                            </w:rPr>
                            <m:t>0.0108</m:t>
                          </m:r>
                        </m:e>
                        <m:e>
                          <m:r>
                            <w:rPr>
                              <w:rFonts w:ascii="Cambria Math" w:hAnsi="Cambria Math"/>
                            </w:rPr>
                            <m:t>0.0818</m:t>
                          </m:r>
                        </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3,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2</m:t>
                              </m:r>
                            </m:sub>
                          </m:sSub>
                          <m:r>
                            <w:rPr>
                              <w:rFonts w:ascii="Cambria Math" w:hAnsi="Cambria Math"/>
                            </w:rPr>
                            <m:t>)</m:t>
                          </m:r>
                        </m:e>
                      </m:mr>
                    </m:m>
                  </m:e>
                </m:d>
              </m:oMath>
            </m:oMathPara>
          </w:p>
        </w:tc>
        <w:tc>
          <w:tcPr>
            <w:tcW w:w="1932" w:type="dxa"/>
            <w:vAlign w:val="center"/>
          </w:tcPr>
          <w:p w14:paraId="3A90F3CE" w14:textId="5BA2DEB2" w:rsidR="00692D9E" w:rsidRDefault="00692D9E" w:rsidP="00692D9E">
            <w:pPr>
              <w:jc w:val="center"/>
            </w:pPr>
            <w:r>
              <w:rPr>
                <w:rFonts w:ascii="Calibri" w:eastAsia="Calibri" w:hAnsi="Calibri" w:cs="Times New Roman"/>
              </w:rPr>
              <w:t>0 -1</w:t>
            </w:r>
          </w:p>
        </w:tc>
      </w:tr>
      <w:tr w:rsidR="00692D9E" w:rsidRPr="004840FC" w14:paraId="221DE26D" w14:textId="77777777" w:rsidTr="00692D9E">
        <w:trPr>
          <w:cantSplit/>
          <w:trHeight w:val="253"/>
        </w:trPr>
        <w:tc>
          <w:tcPr>
            <w:tcW w:w="1826" w:type="dxa"/>
            <w:tcMar>
              <w:top w:w="0" w:type="dxa"/>
              <w:left w:w="120" w:type="dxa"/>
              <w:bottom w:w="0" w:type="dxa"/>
              <w:right w:w="120" w:type="dxa"/>
            </w:tcMar>
            <w:vAlign w:val="center"/>
            <w:hideMark/>
          </w:tcPr>
          <w:p w14:paraId="246DD7A2" w14:textId="77777777" w:rsidR="00692D9E" w:rsidRPr="004840FC" w:rsidRDefault="00601040" w:rsidP="00692D9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1 </m:t>
                    </m:r>
                  </m:sub>
                </m:sSub>
              </m:oMath>
            </m:oMathPara>
          </w:p>
        </w:tc>
        <w:tc>
          <w:tcPr>
            <w:tcW w:w="5393" w:type="dxa"/>
            <w:tcMar>
              <w:top w:w="0" w:type="dxa"/>
              <w:left w:w="120" w:type="dxa"/>
              <w:bottom w:w="0" w:type="dxa"/>
              <w:right w:w="120" w:type="dxa"/>
            </w:tcMar>
            <w:vAlign w:val="center"/>
          </w:tcPr>
          <w:p w14:paraId="24F61BC6" w14:textId="77777777" w:rsidR="00692D9E" w:rsidRPr="004840FC" w:rsidRDefault="00692D9E" w:rsidP="00692D9E">
            <w:pPr>
              <w:jc w:val="center"/>
            </w:pPr>
            <w:r>
              <w:t>1.978</w:t>
            </w:r>
          </w:p>
        </w:tc>
        <w:tc>
          <w:tcPr>
            <w:tcW w:w="1932" w:type="dxa"/>
            <w:vAlign w:val="center"/>
          </w:tcPr>
          <w:p w14:paraId="10943E12" w14:textId="77777777" w:rsidR="00692D9E" w:rsidRPr="004840FC" w:rsidRDefault="00692D9E" w:rsidP="00692D9E">
            <w:pPr>
              <w:jc w:val="center"/>
            </w:pPr>
            <w:r>
              <w:t>0.50 – 2.00</w:t>
            </w:r>
          </w:p>
        </w:tc>
      </w:tr>
      <w:tr w:rsidR="00692D9E" w:rsidRPr="004840FC" w14:paraId="16CECA9B" w14:textId="77777777" w:rsidTr="00692D9E">
        <w:trPr>
          <w:cantSplit/>
          <w:trHeight w:val="253"/>
        </w:trPr>
        <w:tc>
          <w:tcPr>
            <w:tcW w:w="1826" w:type="dxa"/>
            <w:tcMar>
              <w:top w:w="0" w:type="dxa"/>
              <w:left w:w="120" w:type="dxa"/>
              <w:bottom w:w="0" w:type="dxa"/>
              <w:right w:w="120" w:type="dxa"/>
            </w:tcMar>
            <w:vAlign w:val="center"/>
            <w:hideMark/>
          </w:tcPr>
          <w:p w14:paraId="6F8437AD" w14:textId="77777777" w:rsidR="00692D9E" w:rsidRPr="004840FC" w:rsidRDefault="00601040" w:rsidP="00692D9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2 </m:t>
                    </m:r>
                  </m:sub>
                </m:sSub>
              </m:oMath>
            </m:oMathPara>
          </w:p>
        </w:tc>
        <w:tc>
          <w:tcPr>
            <w:tcW w:w="5393" w:type="dxa"/>
            <w:tcMar>
              <w:top w:w="0" w:type="dxa"/>
              <w:left w:w="120" w:type="dxa"/>
              <w:bottom w:w="0" w:type="dxa"/>
              <w:right w:w="120" w:type="dxa"/>
            </w:tcMar>
            <w:vAlign w:val="center"/>
          </w:tcPr>
          <w:p w14:paraId="3E58DE03" w14:textId="77777777" w:rsidR="00692D9E" w:rsidRPr="004840FC" w:rsidRDefault="00692D9E" w:rsidP="00692D9E">
            <w:pPr>
              <w:jc w:val="center"/>
            </w:pPr>
            <w:r>
              <w:t>0.710</w:t>
            </w:r>
          </w:p>
        </w:tc>
        <w:tc>
          <w:tcPr>
            <w:tcW w:w="1932" w:type="dxa"/>
            <w:vAlign w:val="center"/>
          </w:tcPr>
          <w:p w14:paraId="7249DDCC" w14:textId="77777777" w:rsidR="00692D9E" w:rsidRPr="004840FC" w:rsidRDefault="00692D9E" w:rsidP="00692D9E">
            <w:pPr>
              <w:jc w:val="center"/>
            </w:pPr>
            <w:r>
              <w:t>0.36 – 1.57</w:t>
            </w:r>
          </w:p>
        </w:tc>
      </w:tr>
      <w:tr w:rsidR="00692D9E" w:rsidRPr="004840FC" w14:paraId="4556EFB9" w14:textId="77777777" w:rsidTr="00692D9E">
        <w:trPr>
          <w:cantSplit/>
          <w:trHeight w:val="42"/>
        </w:trPr>
        <w:tc>
          <w:tcPr>
            <w:tcW w:w="1826" w:type="dxa"/>
            <w:tcMar>
              <w:top w:w="0" w:type="dxa"/>
              <w:left w:w="120" w:type="dxa"/>
              <w:bottom w:w="0" w:type="dxa"/>
              <w:right w:w="120" w:type="dxa"/>
            </w:tcMar>
            <w:vAlign w:val="center"/>
            <w:hideMark/>
          </w:tcPr>
          <w:p w14:paraId="163F5A94" w14:textId="77777777" w:rsidR="00692D9E" w:rsidRPr="004840FC" w:rsidRDefault="00601040" w:rsidP="00692D9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3 </m:t>
                    </m:r>
                  </m:sub>
                </m:sSub>
              </m:oMath>
            </m:oMathPara>
          </w:p>
        </w:tc>
        <w:tc>
          <w:tcPr>
            <w:tcW w:w="5393" w:type="dxa"/>
            <w:tcMar>
              <w:top w:w="0" w:type="dxa"/>
              <w:left w:w="120" w:type="dxa"/>
              <w:bottom w:w="0" w:type="dxa"/>
              <w:right w:w="120" w:type="dxa"/>
            </w:tcMar>
            <w:vAlign w:val="center"/>
          </w:tcPr>
          <w:p w14:paraId="17829112" w14:textId="77777777" w:rsidR="00692D9E" w:rsidRPr="004840FC" w:rsidRDefault="00692D9E" w:rsidP="00692D9E">
            <w:pPr>
              <w:jc w:val="center"/>
            </w:pPr>
            <w:r>
              <w:t>0.173</w:t>
            </w:r>
          </w:p>
        </w:tc>
        <w:tc>
          <w:tcPr>
            <w:tcW w:w="1932" w:type="dxa"/>
            <w:vAlign w:val="center"/>
          </w:tcPr>
          <w:p w14:paraId="070426F3" w14:textId="77777777" w:rsidR="00692D9E" w:rsidRPr="004840FC" w:rsidRDefault="00692D9E" w:rsidP="00692D9E">
            <w:pPr>
              <w:jc w:val="center"/>
            </w:pPr>
            <w:r>
              <w:t>0.11 – 0.32</w:t>
            </w:r>
          </w:p>
        </w:tc>
      </w:tr>
    </w:tbl>
    <w:p w14:paraId="41B4102C" w14:textId="77777777" w:rsidR="009D037B" w:rsidRDefault="009D037B" w:rsidP="003C6EC3"/>
    <w:p w14:paraId="33DD305E" w14:textId="47D981D6" w:rsidR="009966CB" w:rsidRPr="009D037B" w:rsidRDefault="009D037B" w:rsidP="009D037B">
      <w:r>
        <w:t>Using the parameter</w:t>
      </w:r>
      <w:r w:rsidR="005C56A0">
        <w:t xml:space="preserve"> values</w:t>
      </w:r>
      <w:r>
        <w:t xml:space="preserve"> above, the </w:t>
      </w:r>
      <w:r w:rsidR="00693C80">
        <w:t>number of partnership</w:t>
      </w:r>
      <w:r w:rsidR="005C56A0">
        <w:t>s</w:t>
      </w:r>
      <w:r w:rsidR="00693C80">
        <w:t xml:space="preserve"> per year per female between</w:t>
      </w:r>
      <w:r w:rsidR="00247DA1">
        <w:t xml:space="preserve"> female</w:t>
      </w:r>
      <w:r w:rsidR="005C56A0">
        <w:t>s</w:t>
      </w:r>
      <w:r w:rsidR="00247DA1">
        <w:t xml:space="preserve"> </w:t>
      </w:r>
      <w:r w:rsidR="005C56A0">
        <w:t xml:space="preserve">in </w:t>
      </w:r>
      <w:r w:rsidR="00247DA1">
        <w:t xml:space="preserve">major </w:t>
      </w:r>
      <w:r>
        <w:t>age</w:t>
      </w:r>
      <w:r w:rsidR="005C56A0">
        <w:t>-</w:t>
      </w:r>
      <w:r>
        <w:t xml:space="preserve">group </w:t>
      </w:r>
      <w:r>
        <w:rPr>
          <w:i/>
        </w:rPr>
        <w:t xml:space="preserve">h </w:t>
      </w:r>
      <w:r>
        <w:t xml:space="preserve">(i.e. row </w:t>
      </w:r>
      <w:r>
        <w:rPr>
          <w:i/>
        </w:rPr>
        <w:t>h</w:t>
      </w:r>
      <w:r w:rsidR="00247DA1">
        <w:t>) and male</w:t>
      </w:r>
      <w:r w:rsidR="005C56A0">
        <w:t>s</w:t>
      </w:r>
      <w:r w:rsidR="00247DA1">
        <w:t xml:space="preserve"> </w:t>
      </w:r>
      <w:r w:rsidR="005C56A0">
        <w:t xml:space="preserve">in </w:t>
      </w:r>
      <w:r w:rsidR="00247DA1">
        <w:t>major</w:t>
      </w:r>
      <w:r>
        <w:t xml:space="preserve"> age</w:t>
      </w:r>
      <w:r w:rsidR="005C56A0">
        <w:t>-</w:t>
      </w:r>
      <w:r>
        <w:t xml:space="preserve">group </w:t>
      </w:r>
      <w:r w:rsidR="00693C80">
        <w:rPr>
          <w:i/>
        </w:rPr>
        <w:t>k</w:t>
      </w:r>
      <w:r>
        <w:t xml:space="preserve"> (i.e. column </w:t>
      </w:r>
      <w:r w:rsidR="00693C80">
        <w:rPr>
          <w:i/>
        </w:rPr>
        <w:t>k</w:t>
      </w:r>
      <w:r>
        <w:t>) can be expressed as</w:t>
      </w:r>
      <w:r w:rsidR="005C56A0">
        <w:t>:</w:t>
      </w:r>
    </w:p>
    <w:p w14:paraId="47954B75" w14:textId="1CF78C07" w:rsidR="009D037B" w:rsidRPr="00270DDA" w:rsidRDefault="00601040" w:rsidP="007678C0">
      <w:pPr>
        <w:jc w:val="center"/>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h,k</m:t>
                    </m:r>
                  </m:sub>
                </m:sSub>
              </m:e>
            </m:d>
          </m:e>
          <m:sub>
            <m:r>
              <w:rPr>
                <w:rFonts w:ascii="Cambria Math" w:hAnsi="Cambria Math"/>
              </w:rPr>
              <m:t>Major</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8864</m:t>
                  </m:r>
                </m:e>
                <m:e>
                  <m:r>
                    <w:rPr>
                      <w:rFonts w:ascii="Cambria Math" w:hAnsi="Cambria Math"/>
                    </w:rPr>
                    <m:t>0.0453</m:t>
                  </m:r>
                </m:e>
                <m:e>
                  <m:r>
                    <w:rPr>
                      <w:rFonts w:ascii="Cambria Math" w:hAnsi="Cambria Math"/>
                    </w:rPr>
                    <m:t>0.0463</m:t>
                  </m:r>
                </m:e>
              </m:mr>
              <m:mr>
                <m:e>
                  <m:r>
                    <w:rPr>
                      <w:rFonts w:ascii="Cambria Math" w:hAnsi="Cambria Math"/>
                    </w:rPr>
                    <m:t>0.6951</m:t>
                  </m:r>
                </m:e>
                <m:e>
                  <m:r>
                    <w:rPr>
                      <w:rFonts w:ascii="Cambria Math" w:hAnsi="Cambria Math"/>
                    </w:rPr>
                    <m:t>0.0147</m:t>
                  </m:r>
                </m:e>
                <m:e>
                  <m:r>
                    <w:rPr>
                      <w:rFonts w:ascii="Cambria Math" w:hAnsi="Cambria Math"/>
                    </w:rPr>
                    <m:t>0.0002</m:t>
                  </m:r>
                </m:e>
              </m:mr>
              <m:mr>
                <m:e>
                  <m:r>
                    <w:rPr>
                      <w:rFonts w:ascii="Cambria Math" w:hAnsi="Cambria Math"/>
                    </w:rPr>
                    <m:t>0.0019</m:t>
                  </m:r>
                </m:e>
                <m:e>
                  <m:r>
                    <w:rPr>
                      <w:rFonts w:ascii="Cambria Math" w:hAnsi="Cambria Math"/>
                    </w:rPr>
                    <m:t>0.0142</m:t>
                  </m:r>
                </m:e>
                <m:e>
                  <m:r>
                    <w:rPr>
                      <w:rFonts w:ascii="Cambria Math" w:hAnsi="Cambria Math"/>
                    </w:rPr>
                    <m:t>0.1569</m:t>
                  </m:r>
                </m:e>
              </m:mr>
            </m:m>
          </m:e>
        </m:d>
      </m:oMath>
      <w:r w:rsidR="005C56A0">
        <w:t>,</w:t>
      </w:r>
    </w:p>
    <w:p w14:paraId="457CA204" w14:textId="77777777" w:rsidR="00270DDA" w:rsidRDefault="00270DDA" w:rsidP="003C6EC3"/>
    <w:p w14:paraId="59605D7A" w14:textId="343A9FDE" w:rsidR="00270DDA" w:rsidRDefault="005C56A0" w:rsidP="003C6EC3">
      <w:r>
        <w:t>o</w:t>
      </w:r>
      <w:r w:rsidR="00270DDA">
        <w:t>r in terms of age</w:t>
      </w:r>
      <w:r>
        <w:t>-</w:t>
      </w:r>
      <w:r w:rsidR="00270DDA">
        <w:t>group</w:t>
      </w:r>
      <w:r>
        <w:t>s</w:t>
      </w:r>
      <w:r w:rsidR="00270DDA">
        <w:t xml:space="preserve"> used in the model (i.e. with </w:t>
      </w:r>
      <w:r>
        <w:t xml:space="preserve">1-year </w:t>
      </w:r>
      <w:r w:rsidR="00270DDA">
        <w:t>age strat</w:t>
      </w:r>
      <w:r>
        <w:t>a</w:t>
      </w:r>
      <w:r w:rsidR="00270DDA">
        <w:t xml:space="preserve">), this means the mixing between a female </w:t>
      </w:r>
      <w:r>
        <w:t xml:space="preserve">in </w:t>
      </w:r>
      <w:r w:rsidR="00270DDA">
        <w:t>age</w:t>
      </w:r>
      <w:r>
        <w:t>-</w:t>
      </w:r>
      <w:r w:rsidR="00270DDA">
        <w:t xml:space="preserve">group </w:t>
      </w:r>
      <m:oMath>
        <m:r>
          <w:rPr>
            <w:rFonts w:ascii="Cambria Math" w:hAnsi="Cambria Math"/>
          </w:rPr>
          <m:t>i</m:t>
        </m:r>
      </m:oMath>
      <w:r w:rsidR="00270DDA">
        <w:t xml:space="preserve"> and male </w:t>
      </w:r>
      <w:r>
        <w:t xml:space="preserve">in  </w:t>
      </w:r>
      <w:r w:rsidR="00270DDA">
        <w:t>age</w:t>
      </w:r>
      <w:r>
        <w:t>-</w:t>
      </w:r>
      <w:r w:rsidR="00270DDA">
        <w:t xml:space="preserve">group </w:t>
      </w:r>
      <m:oMath>
        <m:r>
          <w:rPr>
            <w:rFonts w:ascii="Cambria Math" w:hAnsi="Cambria Math"/>
          </w:rPr>
          <m:t>j</m:t>
        </m:r>
      </m:oMath>
      <w:r w:rsidR="00270DDA">
        <w:t xml:space="preserve"> can be define</w:t>
      </w:r>
      <w:r>
        <w:t>d</w:t>
      </w:r>
      <w:r w:rsidR="00270DDA">
        <w:t xml:space="preserve"> as</w:t>
      </w:r>
      <w:r>
        <w:t>:</w:t>
      </w:r>
    </w:p>
    <w:p w14:paraId="60EEEBFB" w14:textId="1C637A47" w:rsidR="00270DDA" w:rsidRPr="00270DDA" w:rsidRDefault="00601040" w:rsidP="007678C0">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h,k</m:t>
                                  </m:r>
                                </m:sub>
                              </m:sSub>
                            </m:e>
                          </m:d>
                        </m:e>
                        <m:sub>
                          <m:r>
                            <w:rPr>
                              <w:rFonts w:ascii="Cambria Math" w:hAnsi="Cambria Math"/>
                            </w:rPr>
                            <m:t>Major</m:t>
                          </m:r>
                        </m:sub>
                      </m:sSub>
                    </m:num>
                    <m:den>
                      <m:r>
                        <w:rPr>
                          <w:rFonts w:ascii="Cambria Math" w:hAnsi="Cambria Math"/>
                        </w:rPr>
                        <m:t>4</m:t>
                      </m:r>
                    </m:den>
                  </m:f>
                </m:e>
                <m:e>
                  <m:r>
                    <w:rPr>
                      <w:rFonts w:ascii="Cambria Math" w:hAnsi="Cambria Math"/>
                    </w:rPr>
                    <m:t>k=1</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h,k</m:t>
                                  </m:r>
                                </m:sub>
                              </m:sSub>
                            </m:e>
                          </m:d>
                        </m:e>
                        <m:sub>
                          <m:r>
                            <w:rPr>
                              <w:rFonts w:ascii="Cambria Math" w:hAnsi="Cambria Math"/>
                            </w:rPr>
                            <m:t>Major</m:t>
                          </m:r>
                        </m:sub>
                      </m:sSub>
                    </m:num>
                    <m:den>
                      <m:r>
                        <w:rPr>
                          <w:rFonts w:ascii="Cambria Math" w:hAnsi="Cambria Math"/>
                        </w:rPr>
                        <m:t>20</m:t>
                      </m:r>
                    </m:den>
                  </m:f>
                </m:e>
                <m:e>
                  <m:r>
                    <w:rPr>
                      <w:rFonts w:ascii="Cambria Math" w:hAnsi="Cambria Math"/>
                    </w:rPr>
                    <m:t>otherwise</m:t>
                  </m:r>
                </m:e>
              </m:mr>
            </m:m>
          </m:e>
        </m:d>
        <m:r>
          <w:rPr>
            <w:rFonts w:ascii="Cambria Math" w:hAnsi="Cambria Math"/>
          </w:rPr>
          <m:t xml:space="preserve"> </m:t>
        </m:r>
      </m:oMath>
      <w:r w:rsidR="005C56A0">
        <w:t>‘</w:t>
      </w:r>
    </w:p>
    <w:p w14:paraId="48DFF425" w14:textId="7167DDB7" w:rsidR="00270DDA" w:rsidRPr="00970F5E" w:rsidRDefault="005C56A0" w:rsidP="00270DDA">
      <w:r>
        <w:t xml:space="preserve">where </w:t>
      </w:r>
      <m:oMath>
        <m:r>
          <w:rPr>
            <w:rFonts w:ascii="Cambria Math" w:hAnsi="Cambria Math"/>
          </w:rPr>
          <m:t>h=1</m:t>
        </m:r>
      </m:oMath>
      <w:r w:rsidR="00270DDA">
        <w:t xml:space="preserve"> </w:t>
      </w:r>
      <w:r w:rsidR="008A205E">
        <w:t xml:space="preserve">if </w:t>
      </w:r>
      <m:oMath>
        <m:r>
          <w:rPr>
            <w:rFonts w:ascii="Cambria Math" w:hAnsi="Cambria Math"/>
          </w:rPr>
          <m:t>i</m:t>
        </m:r>
      </m:oMath>
      <w:r w:rsidR="00F62644">
        <w:t xml:space="preserve"> is </w:t>
      </w:r>
      <w:r>
        <w:t xml:space="preserve">in the </w:t>
      </w:r>
      <w:r w:rsidR="008A205E">
        <w:t xml:space="preserve">16-19 </w:t>
      </w:r>
      <w:r w:rsidR="00F62644">
        <w:t>major age</w:t>
      </w:r>
      <w:r>
        <w:t>-</w:t>
      </w:r>
      <w:r w:rsidR="00F62644">
        <w:t>group</w:t>
      </w:r>
      <w:r w:rsidR="008A205E">
        <w:t xml:space="preserve">, </w:t>
      </w:r>
      <m:oMath>
        <m:r>
          <w:rPr>
            <w:rFonts w:ascii="Cambria Math" w:hAnsi="Cambria Math"/>
          </w:rPr>
          <m:t xml:space="preserve">h=2 </m:t>
        </m:r>
      </m:oMath>
      <w:r w:rsidR="008A205E">
        <w:t xml:space="preserve">if </w:t>
      </w:r>
      <m:oMath>
        <m:r>
          <w:rPr>
            <w:rFonts w:ascii="Cambria Math" w:hAnsi="Cambria Math"/>
          </w:rPr>
          <m:t>i</m:t>
        </m:r>
      </m:oMath>
      <w:r w:rsidR="008A205E">
        <w:t xml:space="preserve"> is </w:t>
      </w:r>
      <w:r>
        <w:t xml:space="preserve">in the </w:t>
      </w:r>
      <w:r w:rsidR="008A205E">
        <w:t>20-39</w:t>
      </w:r>
      <w:r w:rsidR="00F62644">
        <w:t xml:space="preserve"> major age</w:t>
      </w:r>
      <w:r w:rsidR="007678C0">
        <w:t>-</w:t>
      </w:r>
      <w:r w:rsidR="00F62644">
        <w:t>group</w:t>
      </w:r>
      <w:r w:rsidR="008A205E">
        <w:t xml:space="preserve">, and </w:t>
      </w:r>
      <m:oMath>
        <m:r>
          <w:rPr>
            <w:rFonts w:ascii="Cambria Math" w:hAnsi="Cambria Math"/>
          </w:rPr>
          <m:t>h=3</m:t>
        </m:r>
      </m:oMath>
      <w:r w:rsidR="008A205E">
        <w:t xml:space="preserve"> if </w:t>
      </w:r>
      <m:oMath>
        <m:r>
          <w:rPr>
            <w:rFonts w:ascii="Cambria Math" w:hAnsi="Cambria Math"/>
          </w:rPr>
          <m:t>i</m:t>
        </m:r>
      </m:oMath>
      <w:r w:rsidR="008A205E">
        <w:t xml:space="preserve"> is </w:t>
      </w:r>
      <w:r>
        <w:t xml:space="preserve">in the </w:t>
      </w:r>
      <w:r w:rsidR="008A205E">
        <w:t>40-59</w:t>
      </w:r>
      <w:r w:rsidR="00F62644">
        <w:t xml:space="preserve"> major age</w:t>
      </w:r>
      <w:r>
        <w:t>-</w:t>
      </w:r>
      <w:r w:rsidR="00F62644">
        <w:t xml:space="preserve">group. Similarly, </w:t>
      </w:r>
      <w:r w:rsidR="008A205E">
        <w:t xml:space="preserve"> </w:t>
      </w:r>
      <m:oMath>
        <m:r>
          <w:rPr>
            <w:rFonts w:ascii="Cambria Math" w:hAnsi="Cambria Math"/>
          </w:rPr>
          <m:t>k=1</m:t>
        </m:r>
      </m:oMath>
      <w:r w:rsidR="008A205E">
        <w:t xml:space="preserve"> if </w:t>
      </w:r>
      <m:oMath>
        <m:r>
          <w:rPr>
            <w:rFonts w:ascii="Cambria Math" w:hAnsi="Cambria Math"/>
          </w:rPr>
          <m:t>j</m:t>
        </m:r>
      </m:oMath>
      <w:r w:rsidR="00F62644">
        <w:t xml:space="preserve"> is </w:t>
      </w:r>
      <w:r>
        <w:t xml:space="preserve">in the </w:t>
      </w:r>
      <w:r w:rsidR="00F62644">
        <w:t>16-19 major age</w:t>
      </w:r>
      <w:r>
        <w:t>-</w:t>
      </w:r>
      <w:r w:rsidR="00F62644">
        <w:t xml:space="preserve">group, </w:t>
      </w:r>
      <m:oMath>
        <m:r>
          <w:rPr>
            <w:rFonts w:ascii="Cambria Math" w:hAnsi="Cambria Math"/>
          </w:rPr>
          <m:t xml:space="preserve">k=2 </m:t>
        </m:r>
      </m:oMath>
      <w:r w:rsidR="00F62644">
        <w:t xml:space="preserve">if </w:t>
      </w:r>
      <m:oMath>
        <m:r>
          <w:rPr>
            <w:rFonts w:ascii="Cambria Math" w:hAnsi="Cambria Math"/>
          </w:rPr>
          <m:t>j</m:t>
        </m:r>
      </m:oMath>
      <w:r w:rsidR="00F62644">
        <w:t xml:space="preserve"> is </w:t>
      </w:r>
      <w:r>
        <w:t xml:space="preserve">in the </w:t>
      </w:r>
      <w:r w:rsidR="00F62644">
        <w:t xml:space="preserve">20-39 major </w:t>
      </w:r>
      <w:r w:rsidR="007678C0">
        <w:t>age-group</w:t>
      </w:r>
      <w:r w:rsidR="00F62644">
        <w:t xml:space="preserve">, and </w:t>
      </w:r>
      <m:oMath>
        <m:r>
          <w:rPr>
            <w:rFonts w:ascii="Cambria Math" w:hAnsi="Cambria Math"/>
          </w:rPr>
          <m:t>k=3</m:t>
        </m:r>
      </m:oMath>
      <w:r w:rsidR="00F62644">
        <w:t xml:space="preserve"> if </w:t>
      </w:r>
      <m:oMath>
        <m:r>
          <w:rPr>
            <w:rFonts w:ascii="Cambria Math" w:hAnsi="Cambria Math"/>
          </w:rPr>
          <m:t>j</m:t>
        </m:r>
      </m:oMath>
      <w:r w:rsidR="00F62644">
        <w:t xml:space="preserve"> is </w:t>
      </w:r>
      <w:r>
        <w:t xml:space="preserve">in the </w:t>
      </w:r>
      <w:r w:rsidR="00F62644">
        <w:t>40-59 major age</w:t>
      </w:r>
      <w:r>
        <w:t>-</w:t>
      </w:r>
      <w:r w:rsidR="00F62644">
        <w:t xml:space="preserve">group. </w:t>
      </w:r>
      <w:r w:rsidR="008A205E">
        <w:t xml:space="preserve"> </w:t>
      </w:r>
    </w:p>
    <w:p w14:paraId="52A601DD" w14:textId="736443DC" w:rsidR="00970F5E" w:rsidRDefault="00970F5E" w:rsidP="00970F5E">
      <w:r>
        <w:t>Since the total number of partnership</w:t>
      </w:r>
      <w:r w:rsidR="005C56A0">
        <w:t>s</w:t>
      </w:r>
      <w:r>
        <w:t xml:space="preserve"> within the population must be the same</w:t>
      </w:r>
      <w:r w:rsidRPr="00AF2506">
        <w:t xml:space="preserve"> </w:t>
      </w:r>
      <w:r>
        <w:t>across respective gender-age group</w:t>
      </w:r>
      <w:r w:rsidR="00E90E80">
        <w:t>s</w:t>
      </w:r>
      <w:r w:rsidR="00935FF8">
        <w:t xml:space="preserve"> (i.e.</w:t>
      </w:r>
      <w:r w:rsidR="00E90E80">
        <w:t xml:space="preserve"> the</w:t>
      </w:r>
      <w:r w:rsidR="00935FF8">
        <w:t xml:space="preserve"> </w:t>
      </w:r>
      <w:r w:rsidR="008E44F0">
        <w:t xml:space="preserve">total number of partners that females of age-group </w:t>
      </w:r>
      <w:r w:rsidR="008E44F0" w:rsidRPr="008E44F0">
        <w:rPr>
          <w:i/>
        </w:rPr>
        <w:t>i</w:t>
      </w:r>
      <w:r w:rsidR="008E44F0">
        <w:t xml:space="preserve"> have with males of age-group </w:t>
      </w:r>
      <w:r w:rsidR="008E44F0" w:rsidRPr="008E44F0">
        <w:rPr>
          <w:i/>
        </w:rPr>
        <w:t xml:space="preserve">j </w:t>
      </w:r>
      <w:r w:rsidR="008E44F0">
        <w:t xml:space="preserve">must equal the total number of partners males of age-group </w:t>
      </w:r>
      <w:r w:rsidR="008E44F0" w:rsidRPr="00CE66F7">
        <w:rPr>
          <w:i/>
        </w:rPr>
        <w:t>j</w:t>
      </w:r>
      <w:r w:rsidR="008E44F0">
        <w:t xml:space="preserve"> have with females of age-group </w:t>
      </w:r>
      <w:r w:rsidR="008E44F0" w:rsidRPr="008E44F0">
        <w:rPr>
          <w:i/>
        </w:rPr>
        <w:t>i</w:t>
      </w:r>
      <w:r w:rsidR="008E44F0">
        <w:t>)</w:t>
      </w:r>
      <w:r w:rsidR="0051296F">
        <w:t xml:space="preserve"> </w:t>
      </w:r>
      <w:r>
        <w:t xml:space="preserve">, </w:t>
      </w:r>
      <w:r w:rsidR="008F1D76">
        <w:t xml:space="preserve">the following constraint applies </w:t>
      </w:r>
      <w:r>
        <w:t xml:space="preserve">for male of age group </w:t>
      </w:r>
      <w:r w:rsidR="00B760E6">
        <w:rPr>
          <w:i/>
        </w:rPr>
        <w:t>j</w:t>
      </w:r>
      <w:r>
        <w:t xml:space="preserve"> and female of age group </w:t>
      </w:r>
      <w:r w:rsidR="00B760E6" w:rsidRPr="00F95804">
        <w:rPr>
          <w:i/>
        </w:rPr>
        <w:t>i</w:t>
      </w:r>
      <w:r w:rsidR="008F1D76">
        <w:t xml:space="preserve">: </w:t>
      </w:r>
    </w:p>
    <w:p w14:paraId="45A24DA2" w14:textId="320D9221" w:rsidR="00970F5E" w:rsidRPr="007C42DC" w:rsidRDefault="00601040" w:rsidP="00BA7CA9">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CPM</m:t>
                </m:r>
              </m:e>
            </m:acc>
          </m:e>
          <m:sub>
            <m:r>
              <w:rPr>
                <w:rFonts w:ascii="Cambria Math" w:hAnsi="Cambria Math"/>
              </w:rPr>
              <m:t>j,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i,j</m:t>
                </m:r>
              </m:sub>
            </m:sSub>
            <m:r>
              <w:rPr>
                <w:rFonts w:ascii="Cambria Math" w:hAnsi="Cambria Math"/>
              </w:rPr>
              <m:t>N</m:t>
            </m:r>
          </m:e>
          <m:sub>
            <m:r>
              <w:rPr>
                <w:rFonts w:ascii="Cambria Math" w:hAnsi="Cambria Math"/>
              </w:rPr>
              <m:t>m,j</m:t>
            </m:r>
          </m:sub>
        </m:sSub>
      </m:oMath>
      <w:r w:rsidR="008F1D76">
        <w:t>.</w:t>
      </w:r>
    </w:p>
    <w:p w14:paraId="7E890B3A" w14:textId="1462EE73" w:rsidR="00536490" w:rsidRDefault="00A66159" w:rsidP="003C6EC3">
      <w:r>
        <w:t>The</w:t>
      </w:r>
      <w:r w:rsidR="00536490">
        <w:t xml:space="preserve"> </w:t>
      </w:r>
      <w:r w:rsidR="00536490" w:rsidRPr="00536490">
        <w:rPr>
          <w:b/>
        </w:rPr>
        <w:t>force of infection</w:t>
      </w:r>
      <w:r w:rsidR="00536490">
        <w:t xml:space="preserve"> term is </w:t>
      </w:r>
      <w:r w:rsidR="00FA7BBB">
        <w:t>denoted by</w:t>
      </w:r>
      <w:r w:rsidR="00536490">
        <w:t xml:space="preserve"> </w:t>
      </w:r>
      <m:oMath>
        <m:r>
          <w:rPr>
            <w:rFonts w:ascii="Cambria Math" w:hAnsi="Cambria Math"/>
          </w:rPr>
          <m:t>λ</m:t>
        </m:r>
      </m:oMath>
      <w:r w:rsidR="00536490">
        <w:t xml:space="preserve">.  The parameter </w:t>
      </w:r>
      <m:oMath>
        <m:sSub>
          <m:sSubPr>
            <m:ctrlPr>
              <w:rPr>
                <w:rFonts w:ascii="Cambria Math" w:hAnsi="Cambria Math"/>
                <w:i/>
              </w:rPr>
            </m:ctrlPr>
          </m:sSubPr>
          <m:e>
            <m:r>
              <w:rPr>
                <w:rFonts w:ascii="Cambria Math" w:hAnsi="Cambria Math"/>
              </w:rPr>
              <m:t>λ</m:t>
            </m:r>
          </m:e>
          <m:sub>
            <m:r>
              <w:rPr>
                <w:rFonts w:ascii="Cambria Math" w:hAnsi="Cambria Math"/>
              </w:rPr>
              <m:t>g,a</m:t>
            </m:r>
          </m:sub>
        </m:sSub>
        <m:r>
          <w:rPr>
            <w:rFonts w:ascii="Cambria Math" w:hAnsi="Cambria Math"/>
          </w:rPr>
          <m:t xml:space="preserve"> </m:t>
        </m:r>
      </m:oMath>
      <w:r w:rsidR="00536490">
        <w:t xml:space="preserve">represents the force of infection relevant for the compartment with gender </w:t>
      </w:r>
      <w:r w:rsidR="003F7528">
        <w:rPr>
          <w:i/>
        </w:rPr>
        <w:t>g</w:t>
      </w:r>
      <w:r w:rsidR="003F7528">
        <w:t xml:space="preserve"> </w:t>
      </w:r>
      <w:r w:rsidR="00471460">
        <w:t xml:space="preserve">(where </w:t>
      </w:r>
      <w:r w:rsidR="00DD71B7" w:rsidRPr="00DD71B7">
        <w:rPr>
          <w:i/>
        </w:rPr>
        <w:t>m</w:t>
      </w:r>
      <w:r w:rsidR="00471460">
        <w:t xml:space="preserve"> =male and </w:t>
      </w:r>
      <w:r w:rsidR="00DD71B7">
        <w:rPr>
          <w:i/>
        </w:rPr>
        <w:t>f</w:t>
      </w:r>
      <w:r w:rsidR="00471460">
        <w:t xml:space="preserve"> = </w:t>
      </w:r>
      <w:r w:rsidR="002F4C8B">
        <w:t>fe</w:t>
      </w:r>
      <w:r w:rsidR="00471460">
        <w:t>male)</w:t>
      </w:r>
      <w:r w:rsidR="00536490">
        <w:t xml:space="preserve"> and age group </w:t>
      </w:r>
      <w:r w:rsidR="003F7528">
        <w:rPr>
          <w:i/>
        </w:rPr>
        <w:t>a</w:t>
      </w:r>
      <w:r w:rsidR="00471460">
        <w:t>.</w:t>
      </w:r>
    </w:p>
    <w:p w14:paraId="6A80A5EE" w14:textId="6E34BE4B" w:rsidR="009A7A71" w:rsidRDefault="009A7A71" w:rsidP="009A7A71">
      <w:r>
        <w:lastRenderedPageBreak/>
        <w:t xml:space="preserve">We define </w:t>
      </w:r>
      <m:oMath>
        <m:r>
          <w:rPr>
            <w:rFonts w:ascii="Cambria Math" w:hAnsi="Cambria Math"/>
          </w:rPr>
          <m:t>β</m:t>
        </m:r>
      </m:oMath>
      <w:r w:rsidR="00DD71B7">
        <w:t xml:space="preserve"> </w:t>
      </w:r>
      <w:r>
        <w:t>as the per</w:t>
      </w:r>
      <w:r w:rsidR="00FA7BBB">
        <w:t>-</w:t>
      </w:r>
      <w:r>
        <w:t xml:space="preserve">partnership probability of transmission.  </w:t>
      </w:r>
      <w:r w:rsidR="00146343">
        <w:t>M</w:t>
      </w:r>
      <w:r>
        <w:t xml:space="preserve">oreover, instead of explicitly </w:t>
      </w:r>
      <w:r w:rsidR="00FA7BBB">
        <w:t xml:space="preserve">defining </w:t>
      </w:r>
      <w:r>
        <w:t xml:space="preserve">parameters </w:t>
      </w:r>
      <w:r w:rsidR="00FA7BBB">
        <w:t xml:space="preserve">for </w:t>
      </w:r>
      <w:r>
        <w:t xml:space="preserve">the following, they will be considered within the single </w:t>
      </w:r>
      <w:r w:rsidR="00FA7BBB">
        <w:t xml:space="preserve">composite </w:t>
      </w:r>
      <w:r>
        <w:t xml:space="preserve">parameter </w:t>
      </w:r>
      <m:oMath>
        <m:r>
          <w:rPr>
            <w:rFonts w:ascii="Cambria Math" w:hAnsi="Cambria Math"/>
          </w:rPr>
          <m:t>β:</m:t>
        </m:r>
      </m:oMath>
    </w:p>
    <w:p w14:paraId="646A9106" w14:textId="77777777" w:rsidR="009A7A71" w:rsidRDefault="009A7A71" w:rsidP="009A7A71">
      <w:pPr>
        <w:pStyle w:val="ListParagraph"/>
        <w:numPr>
          <w:ilvl w:val="0"/>
          <w:numId w:val="2"/>
        </w:numPr>
      </w:pPr>
      <w:r>
        <w:t>Sexual activity levels</w:t>
      </w:r>
    </w:p>
    <w:p w14:paraId="674A6CCB" w14:textId="77777777" w:rsidR="009A7A71" w:rsidRDefault="009A7A71" w:rsidP="009A7A71">
      <w:pPr>
        <w:pStyle w:val="ListParagraph"/>
        <w:numPr>
          <w:ilvl w:val="0"/>
          <w:numId w:val="2"/>
        </w:numPr>
      </w:pPr>
      <w:r>
        <w:t>Condom usage</w:t>
      </w:r>
    </w:p>
    <w:p w14:paraId="2D3C8AE1" w14:textId="77777777" w:rsidR="009A7A71" w:rsidRDefault="009A7A71" w:rsidP="009A7A71">
      <w:pPr>
        <w:pStyle w:val="ListParagraph"/>
        <w:numPr>
          <w:ilvl w:val="0"/>
          <w:numId w:val="2"/>
        </w:numPr>
      </w:pPr>
      <w:r>
        <w:t>Condom efficacy</w:t>
      </w:r>
    </w:p>
    <w:p w14:paraId="06A89922" w14:textId="77777777" w:rsidR="009A7A71" w:rsidRPr="009A7A71" w:rsidRDefault="009A7A71" w:rsidP="003C6EC3">
      <w:pPr>
        <w:pStyle w:val="ListParagraph"/>
        <w:numPr>
          <w:ilvl w:val="0"/>
          <w:numId w:val="2"/>
        </w:numPr>
        <w:rPr>
          <w:b/>
        </w:rPr>
      </w:pPr>
      <w:r>
        <w:t>Number of acts per partnership</w:t>
      </w:r>
    </w:p>
    <w:p w14:paraId="0D075418" w14:textId="78753A9B" w:rsidR="000F35C9" w:rsidRPr="000F35C9" w:rsidRDefault="006450E7" w:rsidP="003C6EC3">
      <w:r>
        <w:t>T</w:t>
      </w:r>
      <w:r w:rsidR="00BC184C">
        <w:t>he force o</w:t>
      </w:r>
      <w:r w:rsidR="000F35C9">
        <w:t xml:space="preserve">f infection for </w:t>
      </w:r>
      <w:r w:rsidR="00283DE4">
        <w:t>fe</w:t>
      </w:r>
      <w:r w:rsidR="000F35C9">
        <w:t>male</w:t>
      </w:r>
      <w:r w:rsidR="00FA7BBB">
        <w:t>s</w:t>
      </w:r>
      <w:r w:rsidR="000F35C9">
        <w:t xml:space="preserve"> </w:t>
      </w:r>
      <w:r w:rsidR="00DD71B7">
        <w:t>of age</w:t>
      </w:r>
      <w:r w:rsidR="00FA7BBB">
        <w:t>-</w:t>
      </w:r>
      <w:r w:rsidR="00DD71B7" w:rsidRPr="00DD71B7">
        <w:t>group</w:t>
      </w:r>
      <w:r w:rsidR="00DD71B7">
        <w:t xml:space="preserve"> </w:t>
      </w:r>
      <w:r w:rsidR="00DD71B7">
        <w:rPr>
          <w:i/>
        </w:rPr>
        <w:t>i</w:t>
      </w:r>
      <w:r w:rsidR="00DD71B7">
        <w:t xml:space="preserve"> </w:t>
      </w:r>
      <w:r w:rsidR="000F35C9" w:rsidRPr="00DD71B7">
        <w:t>i</w:t>
      </w:r>
      <w:r w:rsidR="00171ADA" w:rsidRPr="00DD71B7">
        <w:t>s</w:t>
      </w:r>
      <w:r w:rsidR="00BC184C">
        <w:t xml:space="preserve"> </w:t>
      </w:r>
      <w:r w:rsidR="00DA20D0">
        <w:t>defined as:</w:t>
      </w:r>
    </w:p>
    <w:p w14:paraId="6D31CCAC" w14:textId="77777777" w:rsidR="00A74FBB" w:rsidRPr="00A74FBB" w:rsidRDefault="00601040" w:rsidP="000F35C9">
      <m:oMathPara>
        <m:oMath>
          <m:sSub>
            <m:sSubPr>
              <m:ctrlPr>
                <w:rPr>
                  <w:rFonts w:ascii="Cambria Math" w:hAnsi="Cambria Math"/>
                  <w:i/>
                </w:rPr>
              </m:ctrlPr>
            </m:sSubPr>
            <m:e>
              <m:r>
                <w:rPr>
                  <w:rFonts w:ascii="Cambria Math" w:hAnsi="Cambria Math"/>
                </w:rPr>
                <m:t>λ</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f</m:t>
              </m:r>
            </m:sub>
          </m:sSub>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m:t>
                  </m:r>
                </m:sub>
                <m:sup/>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m,j</m:t>
                          </m:r>
                        </m:sub>
                      </m:sSub>
                    </m:num>
                    <m:den>
                      <m:sSub>
                        <m:sSubPr>
                          <m:ctrlPr>
                            <w:rPr>
                              <w:rFonts w:ascii="Cambria Math" w:hAnsi="Cambria Math"/>
                              <w:i/>
                            </w:rPr>
                          </m:ctrlPr>
                        </m:sSubPr>
                        <m:e>
                          <m:r>
                            <w:rPr>
                              <w:rFonts w:ascii="Cambria Math" w:hAnsi="Cambria Math"/>
                            </w:rPr>
                            <m:t>N</m:t>
                          </m:r>
                        </m:e>
                        <m:sub>
                          <m:r>
                            <w:rPr>
                              <w:rFonts w:ascii="Cambria Math" w:hAnsi="Cambria Math"/>
                            </w:rPr>
                            <m:t>m,j</m:t>
                          </m:r>
                        </m:sub>
                      </m:sSub>
                    </m:den>
                  </m:f>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CPM</m:t>
                          </m:r>
                        </m:e>
                      </m:acc>
                    </m:e>
                    <m:sub>
                      <m:r>
                        <w:rPr>
                          <w:rFonts w:ascii="Cambria Math" w:hAnsi="Cambria Math"/>
                        </w:rPr>
                        <m:t>i,j</m:t>
                      </m:r>
                    </m:sub>
                  </m:sSub>
                </m:e>
              </m:nary>
            </m:e>
          </m:d>
          <m:r>
            <w:rPr>
              <w:rFonts w:ascii="Cambria Math" w:hAnsi="Cambria Math"/>
            </w:rPr>
            <m:t xml:space="preserve"> </m:t>
          </m:r>
        </m:oMath>
      </m:oMathPara>
    </w:p>
    <w:p w14:paraId="2A85C5EA" w14:textId="44564AB6" w:rsidR="00A74FBB" w:rsidRDefault="00A74FBB" w:rsidP="000F35C9">
      <w:r>
        <w:t>Similarly, the force of infection for male</w:t>
      </w:r>
      <w:r w:rsidR="00FA7BBB">
        <w:t>s</w:t>
      </w:r>
      <w:r>
        <w:t xml:space="preserve"> of age</w:t>
      </w:r>
      <w:r w:rsidR="00FA7BBB">
        <w:t>-</w:t>
      </w:r>
      <w:r w:rsidRPr="00DD71B7">
        <w:t>group</w:t>
      </w:r>
      <w:r>
        <w:t xml:space="preserve"> </w:t>
      </w:r>
      <w:r>
        <w:rPr>
          <w:i/>
        </w:rPr>
        <w:t xml:space="preserve">j </w:t>
      </w:r>
      <w:r>
        <w:t xml:space="preserve">can be </w:t>
      </w:r>
      <w:r w:rsidR="007B4774">
        <w:t>defined</w:t>
      </w:r>
      <w:r>
        <w:t xml:space="preserve"> as:</w:t>
      </w:r>
    </w:p>
    <w:p w14:paraId="69067D58" w14:textId="77777777" w:rsidR="00A74FBB" w:rsidRPr="00A74FBB" w:rsidRDefault="00601040" w:rsidP="000F35C9">
      <m:oMathPara>
        <m:oMath>
          <m:sSub>
            <m:sSubPr>
              <m:ctrlPr>
                <w:rPr>
                  <w:rFonts w:ascii="Cambria Math" w:hAnsi="Cambria Math"/>
                  <w:i/>
                </w:rPr>
              </m:ctrlPr>
            </m:sSubPr>
            <m:e>
              <m:r>
                <w:rPr>
                  <w:rFonts w:ascii="Cambria Math" w:hAnsi="Cambria Math"/>
                </w:rPr>
                <m:t>λ</m:t>
              </m:r>
            </m:e>
            <m:sub>
              <m:r>
                <w:rPr>
                  <w:rFonts w:ascii="Cambria Math" w:hAnsi="Cambria Math"/>
                </w:rPr>
                <m:t>m,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m:t>
              </m:r>
            </m:sub>
          </m:sSub>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f,i</m:t>
                          </m:r>
                        </m:sub>
                      </m:sSub>
                    </m:num>
                    <m:den>
                      <m:sSub>
                        <m:sSubPr>
                          <m:ctrlPr>
                            <w:rPr>
                              <w:rFonts w:ascii="Cambria Math" w:hAnsi="Cambria Math"/>
                              <w:i/>
                            </w:rPr>
                          </m:ctrlPr>
                        </m:sSubPr>
                        <m:e>
                          <m:r>
                            <w:rPr>
                              <w:rFonts w:ascii="Cambria Math" w:hAnsi="Cambria Math"/>
                            </w:rPr>
                            <m:t>N</m:t>
                          </m:r>
                        </m:e>
                        <m:sub>
                          <m:r>
                            <w:rPr>
                              <w:rFonts w:ascii="Cambria Math" w:hAnsi="Cambria Math"/>
                            </w:rPr>
                            <m:t>f,i</m:t>
                          </m:r>
                        </m:sub>
                      </m:sSub>
                    </m:den>
                  </m:f>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CPF</m:t>
                          </m:r>
                        </m:e>
                      </m:acc>
                    </m:e>
                    <m:sub>
                      <m:r>
                        <w:rPr>
                          <w:rFonts w:ascii="Cambria Math" w:hAnsi="Cambria Math"/>
                        </w:rPr>
                        <m:t>j,i</m:t>
                      </m:r>
                    </m:sub>
                  </m:sSub>
                </m:e>
              </m:nary>
            </m:e>
          </m:d>
          <m:r>
            <w:rPr>
              <w:rFonts w:ascii="Cambria Math" w:hAnsi="Cambria Math"/>
            </w:rPr>
            <m:t xml:space="preserve"> </m:t>
          </m:r>
        </m:oMath>
      </m:oMathPara>
    </w:p>
    <w:p w14:paraId="390382EB" w14:textId="77777777" w:rsidR="006B061A" w:rsidRPr="00DA7B97" w:rsidRDefault="006B061A" w:rsidP="00DA20D0"/>
    <w:p w14:paraId="56C24511" w14:textId="77777777" w:rsidR="006C5A26" w:rsidRDefault="006C5A26" w:rsidP="00A6707C">
      <w:pPr>
        <w:pStyle w:val="Heading3"/>
        <w:rPr>
          <w:rFonts w:eastAsiaTheme="minorEastAsia"/>
        </w:rPr>
      </w:pPr>
      <w:bookmarkStart w:id="13" w:name="_Toc494890649"/>
      <w:r>
        <w:rPr>
          <w:rFonts w:eastAsiaTheme="minorEastAsia"/>
        </w:rPr>
        <w:t>Progression Rate</w:t>
      </w:r>
      <w:bookmarkEnd w:id="13"/>
    </w:p>
    <w:p w14:paraId="75E072E4" w14:textId="760EAED1" w:rsidR="009E6530" w:rsidRPr="0027644F" w:rsidRDefault="00474F99">
      <w:r>
        <w:t>T</w:t>
      </w:r>
      <w:r w:rsidR="00C50712">
        <w:t xml:space="preserve">he mean </w:t>
      </w:r>
      <w:r w:rsidR="00FA7BBB">
        <w:t>duration of</w:t>
      </w:r>
      <w:r w:rsidR="00A902BB">
        <w:t xml:space="preserve"> the Incubation stage</w:t>
      </w:r>
      <w:r w:rsidR="00FA7BBB">
        <w:t xml:space="preserve"> for both genders</w:t>
      </w:r>
      <w:r w:rsidR="00A902BB">
        <w:t xml:space="preserve"> is </w:t>
      </w:r>
      <w:r w:rsidR="00FA7BBB">
        <w:t xml:space="preserve">assumed to be </w:t>
      </w:r>
      <w:r w:rsidR="00A902BB">
        <w:t xml:space="preserve">7 days </w:t>
      </w:r>
      <w:hyperlink w:anchor="_ENREF_4" w:tooltip="Webber, 2009 #3745" w:history="1">
        <w:r w:rsidR="00B202B0" w:rsidRPr="001E1710">
          <w:rPr>
            <w:rStyle w:val="Hyperlink"/>
          </w:rPr>
          <w:fldChar w:fldCharType="begin"/>
        </w:r>
        <w:r w:rsidR="001E1710" w:rsidRPr="001E1710">
          <w:rPr>
            <w:rStyle w:val="Hyperlink"/>
          </w:rPr>
          <w:instrText xml:space="preserve"> ADDIN EN.CITE &lt;EndNote&gt;&lt;Cite&gt;&lt;Author&gt;Webber&lt;/Author&gt;&lt;Year&gt;2009&lt;/Year&gt;&lt;RecNum&gt;3745&lt;/RecNum&gt;&lt;DisplayText&gt;&lt;style face="superscript"&gt;4&lt;/style&gt;&lt;/DisplayText&gt;&lt;record&gt;&lt;rec-number&gt;3745&lt;/rec-number&gt;&lt;foreign-keys&gt;&lt;key app="EN" db-id="2arzpv9pv25wrded5p0p0xfosad09td55r0p" timestamp="1476228805"&gt;3745&lt;/key&gt;&lt;/foreign-keys&gt;&lt;ref-type name="Book"&gt;6&lt;/ref-type&gt;&lt;contributors&gt;&lt;authors&gt;&lt;author&gt;Webber, R&lt;/author&gt;&lt;/authors&gt;&lt;/contributors&gt;&lt;titles&gt;&lt;title&gt;Communicable Disease Epidemiology and Control: A Global Perspective&lt;/title&gt;&lt;/titles&gt;&lt;edition&gt;3rd&lt;/edition&gt;&lt;dates&gt;&lt;year&gt;2009&lt;/year&gt;&lt;/dates&gt;&lt;publisher&gt;Cabi&lt;/publisher&gt;&lt;isbn&gt;9781845935054&lt;/isbn&gt;&lt;urls&gt;&lt;related-urls&gt;&lt;url&gt;https://books.google.com.au/books?id=pZ9fpHtvOGYC&lt;/url&gt;&lt;/related-urls&gt;&lt;/urls&gt;&lt;/record&gt;&lt;/Cite&gt;&lt;/EndNote&gt;</w:instrText>
        </w:r>
        <w:r w:rsidR="00B202B0" w:rsidRPr="001E1710">
          <w:rPr>
            <w:rStyle w:val="Hyperlink"/>
          </w:rPr>
          <w:fldChar w:fldCharType="separate"/>
        </w:r>
        <w:r w:rsidR="001E1710" w:rsidRPr="001E1710">
          <w:rPr>
            <w:rStyle w:val="Hyperlink"/>
            <w:noProof/>
            <w:vertAlign w:val="superscript"/>
          </w:rPr>
          <w:t>4</w:t>
        </w:r>
        <w:r w:rsidR="00B202B0" w:rsidRPr="001E1710">
          <w:rPr>
            <w:rStyle w:val="Hyperlink"/>
          </w:rPr>
          <w:fldChar w:fldCharType="end"/>
        </w:r>
      </w:hyperlink>
      <w:r w:rsidR="00A902BB">
        <w:t>.</w:t>
      </w:r>
      <w:r w:rsidR="0027644F">
        <w:t xml:space="preserve"> </w:t>
      </w:r>
      <w:r w:rsidR="00ED0E9F">
        <w:rPr>
          <w:noProof/>
        </w:rPr>
        <w:t xml:space="preserve">The rate of </w:t>
      </w:r>
      <w:r w:rsidR="009124CF">
        <w:rPr>
          <w:noProof/>
        </w:rPr>
        <w:t>indivduals</w:t>
      </w:r>
      <w:r w:rsidR="00ED0E9F">
        <w:rPr>
          <w:noProof/>
        </w:rPr>
        <w:t xml:space="preserve"> leaving </w:t>
      </w:r>
      <w:r w:rsidR="00220C0D">
        <w:rPr>
          <w:noProof/>
        </w:rPr>
        <w:t>the</w:t>
      </w:r>
      <w:r w:rsidR="00ED0E9F">
        <w:rPr>
          <w:noProof/>
        </w:rPr>
        <w:t xml:space="preserve"> </w:t>
      </w:r>
      <w:r w:rsidR="00ED0E9F" w:rsidRPr="00ED0E9F">
        <w:rPr>
          <w:noProof/>
          <w:u w:val="single"/>
        </w:rPr>
        <w:t>Exposed</w:t>
      </w:r>
      <w:r w:rsidR="00ED0E9F">
        <w:rPr>
          <w:noProof/>
        </w:rPr>
        <w:t xml:space="preserve"> compartment in one iteration of the model must be equal to the inverse of the duration</w:t>
      </w:r>
      <w:r w:rsidR="00FA7BBB">
        <w:rPr>
          <w:noProof/>
        </w:rPr>
        <w:t xml:space="preserve"> of the incubation stage</w:t>
      </w:r>
      <w:r w:rsidR="00ED0E9F">
        <w:rPr>
          <w:noProof/>
        </w:rPr>
        <w:t>.</w:t>
      </w:r>
    </w:p>
    <w:p w14:paraId="3EA48D3D" w14:textId="77777777" w:rsidR="00035E85" w:rsidRDefault="00C06570">
      <w:pPr>
        <w:rPr>
          <w:noProof/>
        </w:rPr>
      </w:pPr>
      <w:r>
        <w:rPr>
          <w:noProof/>
        </w:rPr>
        <w:t xml:space="preserve">So </w:t>
      </w:r>
      <w:r w:rsidR="003D3C4D">
        <w:rPr>
          <w:noProof/>
        </w:rPr>
        <w:t>the General Progression Rate</w:t>
      </w:r>
      <w:r w:rsidR="0027644F">
        <w:rPr>
          <w:noProof/>
        </w:rPr>
        <w:t xml:space="preserve"> (GPR)</w:t>
      </w:r>
      <w:r w:rsidR="003D3C4D">
        <w:rPr>
          <w:noProof/>
        </w:rPr>
        <w:t xml:space="preserve"> </w:t>
      </w:r>
      <w:r w:rsidR="0027644F">
        <w:rPr>
          <w:noProof/>
        </w:rPr>
        <w:t xml:space="preserve">is </w:t>
      </w:r>
      <m:oMath>
        <m:r>
          <w:rPr>
            <w:rFonts w:ascii="Cambria Math" w:hAnsi="Cambria Math"/>
            <w:noProof/>
          </w:rPr>
          <m:t>GPR=</m:t>
        </m:r>
        <m:f>
          <m:fPr>
            <m:ctrlPr>
              <w:rPr>
                <w:rFonts w:ascii="Cambria Math" w:hAnsi="Cambria Math"/>
                <w:i/>
                <w:noProof/>
              </w:rPr>
            </m:ctrlPr>
          </m:fPr>
          <m:num>
            <m:r>
              <w:rPr>
                <w:rFonts w:ascii="Cambria Math" w:hAnsi="Cambria Math"/>
                <w:noProof/>
              </w:rPr>
              <m:t>1</m:t>
            </m:r>
          </m:num>
          <m:den>
            <m:sSub>
              <m:sSubPr>
                <m:ctrlPr>
                  <w:rPr>
                    <w:rFonts w:ascii="Cambria Math" w:hAnsi="Cambria Math"/>
                    <w:i/>
                    <w:noProof/>
                  </w:rPr>
                </m:ctrlPr>
              </m:sSubPr>
              <m:e>
                <m:r>
                  <w:rPr>
                    <w:rFonts w:ascii="Cambria Math" w:hAnsi="Cambria Math"/>
                    <w:noProof/>
                  </w:rPr>
                  <m:t>Exposed Duration</m:t>
                </m:r>
              </m:e>
              <m:sub>
                <m:r>
                  <w:rPr>
                    <w:rFonts w:ascii="Cambria Math" w:hAnsi="Cambria Math"/>
                    <w:noProof/>
                  </w:rPr>
                  <m:t>Female</m:t>
                </m:r>
              </m:sub>
            </m:sSub>
          </m:den>
        </m:f>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7</m:t>
            </m:r>
          </m:den>
        </m:f>
      </m:oMath>
      <w:r w:rsidR="009E6530">
        <w:rPr>
          <w:noProof/>
        </w:rPr>
        <w:t xml:space="preserve">. </w:t>
      </w:r>
    </w:p>
    <w:p w14:paraId="49CB331A" w14:textId="032E6798" w:rsidR="00D87F3A" w:rsidRDefault="0037305B">
      <w:pPr>
        <w:rPr>
          <w:noProof/>
        </w:rPr>
      </w:pPr>
      <w:r>
        <w:rPr>
          <w:noProof/>
        </w:rPr>
        <w:t>We</w:t>
      </w:r>
      <w:r w:rsidR="00B93919">
        <w:rPr>
          <w:noProof/>
        </w:rPr>
        <w:t xml:space="preserve"> assume that 75% of male infecteds and 50% of female infecteds are asymptomatic.  Both proportions are difficult to estimate from the literature </w:t>
      </w:r>
      <w:r w:rsidR="00D87F3A">
        <w:rPr>
          <w:noProof/>
        </w:rPr>
        <w:t>(particularly for females)</w:t>
      </w:r>
      <w:r w:rsidR="00B93919">
        <w:rPr>
          <w:noProof/>
        </w:rPr>
        <w:t>.</w:t>
      </w:r>
      <w:r w:rsidR="0010146C">
        <w:rPr>
          <w:noProof/>
        </w:rPr>
        <w:t xml:space="preserve">  The literature suggests that </w:t>
      </w:r>
      <w:r w:rsidR="0010146C">
        <w:rPr>
          <w:i/>
          <w:noProof/>
        </w:rPr>
        <w:t>most</w:t>
      </w:r>
      <w:r w:rsidR="0010146C">
        <w:rPr>
          <w:noProof/>
        </w:rPr>
        <w:t xml:space="preserve"> male infections are asymptomatic.  </w:t>
      </w:r>
      <w:r w:rsidR="004A57C8">
        <w:rPr>
          <w:noProof/>
        </w:rPr>
        <w:fldChar w:fldCharType="begin"/>
      </w:r>
      <w:r w:rsidR="004A57C8">
        <w:rPr>
          <w:noProof/>
        </w:rPr>
        <w:instrText xml:space="preserve"> REF _Ref479686936 \h </w:instrText>
      </w:r>
      <w:r w:rsidR="004A57C8">
        <w:rPr>
          <w:noProof/>
        </w:rPr>
      </w:r>
      <w:r w:rsidR="004A57C8">
        <w:rPr>
          <w:noProof/>
        </w:rPr>
        <w:fldChar w:fldCharType="separate"/>
      </w:r>
      <w:r w:rsidR="00FB758E">
        <w:t>Figure A-</w:t>
      </w:r>
      <w:r w:rsidR="00FB758E">
        <w:rPr>
          <w:noProof/>
        </w:rPr>
        <w:t>5</w:t>
      </w:r>
      <w:r w:rsidR="004A57C8">
        <w:rPr>
          <w:noProof/>
        </w:rPr>
        <w:fldChar w:fldCharType="end"/>
      </w:r>
      <w:r w:rsidR="004A57C8">
        <w:rPr>
          <w:noProof/>
        </w:rPr>
        <w:t xml:space="preserve"> </w:t>
      </w:r>
      <w:r w:rsidR="001C5474">
        <w:rPr>
          <w:noProof/>
        </w:rPr>
        <w:t xml:space="preserve">below presents the different reported ranges </w:t>
      </w:r>
      <w:r w:rsidR="00D87F3A">
        <w:rPr>
          <w:noProof/>
        </w:rPr>
        <w:t xml:space="preserve">for the proportion of female </w:t>
      </w:r>
      <w:r w:rsidR="00B5357E">
        <w:rPr>
          <w:noProof/>
        </w:rPr>
        <w:t>TV infection</w:t>
      </w:r>
      <w:r w:rsidR="00FA7A76">
        <w:rPr>
          <w:noProof/>
        </w:rPr>
        <w:t>s</w:t>
      </w:r>
      <w:r w:rsidR="00D87F3A">
        <w:rPr>
          <w:noProof/>
        </w:rPr>
        <w:t xml:space="preserve"> that are asymptomatic.</w:t>
      </w:r>
    </w:p>
    <w:p w14:paraId="13745366" w14:textId="77777777" w:rsidR="00B5357E" w:rsidRDefault="001C5474" w:rsidP="00B5357E">
      <w:pPr>
        <w:keepNext/>
      </w:pPr>
      <w:r>
        <w:rPr>
          <w:noProof/>
          <w:lang w:eastAsia="zh-TW"/>
        </w:rPr>
        <w:lastRenderedPageBreak/>
        <w:drawing>
          <wp:inline distT="0" distB="0" distL="0" distR="0" wp14:anchorId="6D782125" wp14:editId="26E331E3">
            <wp:extent cx="5771692" cy="2743200"/>
            <wp:effectExtent l="38100" t="57150" r="38735" b="381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B0398F" w14:textId="77777777" w:rsidR="001C5474" w:rsidRPr="0010146C" w:rsidRDefault="007C671D" w:rsidP="00B5357E">
      <w:pPr>
        <w:pStyle w:val="Caption"/>
        <w:rPr>
          <w:noProof/>
        </w:rPr>
      </w:pPr>
      <w:bookmarkStart w:id="14" w:name="_Ref479686936"/>
      <w:r>
        <w:t>Figure A-</w:t>
      </w:r>
      <w:fldSimple w:instr=" SEQ Figure_A \* ARABIC ">
        <w:r w:rsidR="00FB758E">
          <w:rPr>
            <w:noProof/>
          </w:rPr>
          <w:t>5</w:t>
        </w:r>
      </w:fldSimple>
      <w:bookmarkEnd w:id="14"/>
      <w:r>
        <w:t xml:space="preserve">: </w:t>
      </w:r>
      <w:r w:rsidR="00B5357E">
        <w:rPr>
          <w:noProof/>
        </w:rPr>
        <w:t>Proportion of female TV infection that are asymptomatic across multile studies</w:t>
      </w:r>
    </w:p>
    <w:p w14:paraId="29B17683" w14:textId="77777777" w:rsidR="00BD5665" w:rsidRDefault="00BD5665" w:rsidP="00A6707C">
      <w:pPr>
        <w:pStyle w:val="Heading3"/>
        <w:rPr>
          <w:rFonts w:eastAsiaTheme="minorEastAsia"/>
        </w:rPr>
      </w:pPr>
      <w:bookmarkStart w:id="15" w:name="_Toc494890650"/>
      <w:r>
        <w:rPr>
          <w:rFonts w:eastAsiaTheme="minorEastAsia"/>
        </w:rPr>
        <w:t>Treatment Rate</w:t>
      </w:r>
      <w:bookmarkEnd w:id="15"/>
    </w:p>
    <w:p w14:paraId="181C48DF" w14:textId="57747EAB" w:rsidR="009271D0" w:rsidRDefault="00BD5665" w:rsidP="008E0A8D">
      <w:pPr>
        <w:tabs>
          <w:tab w:val="left" w:pos="5635"/>
        </w:tabs>
      </w:pPr>
      <w:r>
        <w:t xml:space="preserve">Once infected, the rate at which </w:t>
      </w:r>
      <w:r w:rsidR="00FA7A76">
        <w:t xml:space="preserve">an </w:t>
      </w:r>
      <w:r>
        <w:t xml:space="preserve">individual </w:t>
      </w:r>
      <w:r w:rsidR="00FA7A76">
        <w:t>is</w:t>
      </w:r>
      <w:r>
        <w:t xml:space="preserve"> treated will </w:t>
      </w:r>
      <w:r w:rsidR="00E61831">
        <w:t>depend on which of the</w:t>
      </w:r>
      <w:r>
        <w:t xml:space="preserve"> </w:t>
      </w:r>
      <w:r w:rsidR="00430885">
        <w:t>infected</w:t>
      </w:r>
      <w:r w:rsidR="00E61831">
        <w:t xml:space="preserve"> </w:t>
      </w:r>
      <w:r>
        <w:t>compartments</w:t>
      </w:r>
      <w:r w:rsidR="00E61831">
        <w:t xml:space="preserve"> they are in</w:t>
      </w:r>
      <w:r>
        <w:t>.  As the individuals</w:t>
      </w:r>
      <w:r w:rsidR="009271D0">
        <w:t xml:space="preserve"> have already been triaged according to </w:t>
      </w:r>
      <w:r w:rsidR="00203DC7">
        <w:t>high risk</w:t>
      </w:r>
      <w:r w:rsidR="009271D0">
        <w:t xml:space="preserve"> HPV status, vaccination status will not influence these rates.</w:t>
      </w:r>
    </w:p>
    <w:p w14:paraId="10245F38" w14:textId="77777777" w:rsidR="006A7DBA" w:rsidRDefault="006A7DBA" w:rsidP="006A7DBA">
      <w:pPr>
        <w:pStyle w:val="Heading4"/>
      </w:pPr>
      <w:r>
        <w:t xml:space="preserve">Baseline model </w:t>
      </w:r>
    </w:p>
    <w:p w14:paraId="5E659067" w14:textId="41EB97E0" w:rsidR="00C1210D" w:rsidRDefault="00C1210D" w:rsidP="00C1210D">
      <w:r>
        <w:t xml:space="preserve">For the baseline model, we assumed </w:t>
      </w:r>
      <w:r w:rsidR="00A21573">
        <w:t xml:space="preserve">pap </w:t>
      </w:r>
      <w:r w:rsidRPr="00996336">
        <w:t>smear as primary diagnostic test, testing coverage of 60% per 2 year</w:t>
      </w:r>
      <w:r>
        <w:t>.</w:t>
      </w:r>
    </w:p>
    <w:p w14:paraId="7961ADEF" w14:textId="1F45A30E" w:rsidR="00403B54" w:rsidRDefault="003A187C" w:rsidP="003A187C">
      <w:pPr>
        <w:tabs>
          <w:tab w:val="left" w:pos="5635"/>
        </w:tabs>
      </w:pPr>
      <w:r>
        <w:t xml:space="preserve">With </w:t>
      </w:r>
      <w:r w:rsidR="00AB09B7">
        <w:t xml:space="preserve">pap </w:t>
      </w:r>
      <w:r>
        <w:t>smears as the primary cervical cancer diagnostic measure, there is no impact of HPV positivity on TV detection, as HPV negative</w:t>
      </w:r>
      <w:r w:rsidR="00754524">
        <w:t xml:space="preserve"> individuals</w:t>
      </w:r>
      <w:r>
        <w:t xml:space="preserve"> infected </w:t>
      </w:r>
      <w:r w:rsidR="00E53F21">
        <w:t xml:space="preserve">with TV </w:t>
      </w:r>
      <w:r w:rsidR="005B5E65">
        <w:t>have an equal probability as HPV positive individuals of being</w:t>
      </w:r>
      <w:r>
        <w:t xml:space="preserve"> detected through cervical screening</w:t>
      </w:r>
      <w:r w:rsidR="00A961A6">
        <w:t xml:space="preserve"> </w:t>
      </w:r>
      <w:r w:rsidR="005B5E65">
        <w:t xml:space="preserve">HPV </w:t>
      </w:r>
      <w:r>
        <w:t xml:space="preserve">vaccination status is </w:t>
      </w:r>
      <w:r w:rsidR="005B5E65">
        <w:t xml:space="preserve">therefore </w:t>
      </w:r>
      <w:r>
        <w:t>irrelevant</w:t>
      </w:r>
      <w:r w:rsidR="005B5E65">
        <w:t xml:space="preserve"> in this case</w:t>
      </w:r>
      <w:r>
        <w:t xml:space="preserve">.  </w:t>
      </w:r>
    </w:p>
    <w:p w14:paraId="335AA6F5" w14:textId="5D79A159" w:rsidR="003A187C" w:rsidRPr="00573E0E" w:rsidRDefault="003A187C" w:rsidP="003A187C">
      <w:pPr>
        <w:tabs>
          <w:tab w:val="left" w:pos="5635"/>
        </w:tabs>
      </w:pPr>
      <w:r>
        <w:t>Currently, there is a 60% biennial participation rate in cervical screening</w:t>
      </w:r>
      <w:r w:rsidR="00496D98">
        <w:t xml:space="preserve"> </w:t>
      </w:r>
      <w:hyperlink w:anchor="_ENREF_16" w:tooltip="AIHW, 2016 #3753" w:history="1">
        <w:r w:rsidR="00B202B0" w:rsidRPr="001E1710">
          <w:rPr>
            <w:rStyle w:val="Hyperlink"/>
          </w:rPr>
          <w:fldChar w:fldCharType="begin"/>
        </w:r>
        <w:r w:rsidR="001E1710" w:rsidRPr="001E1710">
          <w:rPr>
            <w:rStyle w:val="Hyperlink"/>
          </w:rPr>
          <w:instrText xml:space="preserve"> ADDIN EN.CITE &lt;EndNote&gt;&lt;Cite&gt;&lt;Author&gt;AIHW&lt;/Author&gt;&lt;Year&gt;2016&lt;/Year&gt;&lt;RecNum&gt;3753&lt;/RecNum&gt;&lt;DisplayText&gt;&lt;style face="superscript"&gt;16&lt;/style&gt;&lt;/DisplayText&gt;&lt;record&gt;&lt;rec-number&gt;3753&lt;/rec-number&gt;&lt;foreign-keys&gt;&lt;key app="EN" db-id="2arzpv9pv25wrded5p0p0xfosad09td55r0p" timestamp="1476231332"&gt;3753&lt;/key&gt;&lt;/foreign-keys&gt;&lt;ref-type name="Report"&gt;27&lt;/ref-type&gt;&lt;contributors&gt;&lt;authors&gt;&lt;author&gt;AIHW&lt;/author&gt;&lt;/authors&gt;&lt;/contributors&gt;&lt;titles&gt;&lt;title&gt;Cervical screening in Australia 2013–2014&lt;/title&gt;&lt;secondary-title&gt;Cancer series no. 97&lt;/secondary-title&gt;&lt;/titles&gt;&lt;number&gt;CAN 95&lt;/number&gt;&lt;dates&gt;&lt;year&gt;2016&lt;/year&gt;&lt;/dates&gt;&lt;pub-location&gt;Canberra&lt;/pub-location&gt;&lt;publisher&gt;AIHW&lt;/publisher&gt;&lt;urls&gt;&lt;related-urls&gt;&lt;url&gt;http://www.aihw.gov.au/publication-detail/?id=60129554885&amp;amp;tab=3&lt;/url&gt;&lt;/related-urls&gt;&lt;/urls&gt;&lt;/record&gt;&lt;/Cite&gt;&lt;/EndNote&gt;</w:instrText>
        </w:r>
        <w:r w:rsidR="00B202B0" w:rsidRPr="001E1710">
          <w:rPr>
            <w:rStyle w:val="Hyperlink"/>
          </w:rPr>
          <w:fldChar w:fldCharType="separate"/>
        </w:r>
        <w:r w:rsidR="001E1710" w:rsidRPr="001E1710">
          <w:rPr>
            <w:rStyle w:val="Hyperlink"/>
            <w:noProof/>
            <w:vertAlign w:val="superscript"/>
          </w:rPr>
          <w:t>16</w:t>
        </w:r>
        <w:r w:rsidR="00B202B0" w:rsidRPr="001E1710">
          <w:rPr>
            <w:rStyle w:val="Hyperlink"/>
          </w:rPr>
          <w:fldChar w:fldCharType="end"/>
        </w:r>
      </w:hyperlink>
      <w:r>
        <w:rPr>
          <w:b/>
        </w:rPr>
        <w:t xml:space="preserve">.  </w:t>
      </w:r>
      <w:r>
        <w:t xml:space="preserve">We can think of this as the probability that an individual will participate in routine cervical screening every 2 years (at least once).  The daily rate of screening is calculated </w:t>
      </w:r>
      <w:r w:rsidR="005B5E65">
        <w:t xml:space="preserve">using </w:t>
      </w:r>
      <w:r>
        <w:t>the following method</w:t>
      </w:r>
      <w:r>
        <w:rPr>
          <w:rStyle w:val="FootnoteReference"/>
        </w:rPr>
        <w:footnoteReference w:id="16"/>
      </w:r>
      <w:r>
        <w:t>:</w:t>
      </w:r>
    </w:p>
    <w:p w14:paraId="37C3C5AB" w14:textId="2F977AE2" w:rsidR="003A187C" w:rsidRDefault="003A187C" w:rsidP="003A187C">
      <w:pPr>
        <w:tabs>
          <w:tab w:val="left" w:pos="5635"/>
        </w:tabs>
      </w:pPr>
      <m:oMathPara>
        <m:oMath>
          <m:r>
            <w:rPr>
              <w:rFonts w:ascii="Cambria Math" w:hAnsi="Cambria Math"/>
            </w:rPr>
            <m:t>2 year rate of screening</m:t>
          </m:r>
          <m:r>
            <m:rPr>
              <m:aln/>
            </m:rPr>
            <w:rPr>
              <w:rFonts w:ascii="Cambria Math" w:hAnsi="Cambria Math"/>
            </w:rPr>
            <m:t>= -</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0.6</m:t>
                  </m:r>
                </m:e>
              </m:d>
            </m:e>
          </m:func>
          <m:r>
            <m:rPr>
              <m:sty m:val="p"/>
            </m:rPr>
            <w:rPr>
              <w:rFonts w:ascii="Cambria Math" w:hAnsi="Cambria Math"/>
            </w:rPr>
            <w:br/>
          </m:r>
        </m:oMath>
        <m:oMath>
          <m:r>
            <w:rPr>
              <w:rFonts w:ascii="Cambria Math" w:hAnsi="Cambria Math"/>
            </w:rPr>
            <m:t>daily rate of screening</m:t>
          </m:r>
          <m:r>
            <m:rPr>
              <m:aln/>
            </m:rPr>
            <w:rPr>
              <w:rFonts w:ascii="Cambria Math" w:hAnsi="Cambria Math"/>
            </w:rPr>
            <m:t>=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0.6</m:t>
                      </m:r>
                    </m:e>
                  </m:d>
                </m:e>
              </m:func>
            </m:num>
            <m:den>
              <m:r>
                <w:rPr>
                  <w:rFonts w:ascii="Cambria Math" w:hAnsi="Cambria Math"/>
                </w:rPr>
                <m:t>2*365</m:t>
              </m:r>
            </m:den>
          </m:f>
          <m:r>
            <m:rPr>
              <m:sty m:val="p"/>
            </m:rPr>
            <w:rPr>
              <w:rFonts w:ascii="Cambria Math" w:hAnsi="Cambria Math"/>
            </w:rPr>
            <w:br/>
          </m:r>
        </m:oMath>
        <m:oMath>
          <m:r>
            <m:rPr>
              <m:sty m:val="p"/>
              <m:aln/>
            </m:rPr>
            <w:rPr>
              <w:rFonts w:ascii="Cambria Math" w:hAnsi="Cambria Math"/>
            </w:rPr>
            <m:t>=0.0013</m:t>
          </m:r>
          <m:r>
            <m:rPr>
              <m:sty m:val="p"/>
            </m:rPr>
            <w:rPr>
              <w:rFonts w:ascii="Cambria Math" w:hAnsi="Cambria Math"/>
            </w:rPr>
            <w:br/>
          </m:r>
        </m:oMath>
      </m:oMathPara>
      <w:r w:rsidR="00BD339C">
        <w:t xml:space="preserve">During routine cervical screening, TV can be detected through </w:t>
      </w:r>
      <w:r w:rsidR="00BD339C" w:rsidRPr="00A710D5">
        <w:t>cytology</w:t>
      </w:r>
      <w:r w:rsidR="00BD339C">
        <w:t xml:space="preserve">. </w:t>
      </w:r>
      <w:r w:rsidR="00A710D5">
        <w:t>T</w:t>
      </w:r>
      <w:r w:rsidR="00C33A7B">
        <w:t>he</w:t>
      </w:r>
      <w:r w:rsidR="00340622">
        <w:t xml:space="preserve"> </w:t>
      </w:r>
      <w:r>
        <w:t>sensitivity</w:t>
      </w:r>
      <w:r w:rsidR="00340622">
        <w:t xml:space="preserve"> </w:t>
      </w:r>
      <w:r w:rsidR="00A710D5">
        <w:t xml:space="preserve">of </w:t>
      </w:r>
      <w:r w:rsidR="00A710D5" w:rsidRPr="00A710D5">
        <w:t>cytology</w:t>
      </w:r>
      <w:r w:rsidR="00A710D5">
        <w:t xml:space="preserve"> </w:t>
      </w:r>
      <w:r w:rsidR="00340622">
        <w:t>for TV</w:t>
      </w:r>
      <w:r>
        <w:t xml:space="preserve"> </w:t>
      </w:r>
      <w:r w:rsidR="006533FD">
        <w:t xml:space="preserve">detection </w:t>
      </w:r>
      <w:r>
        <w:t>is 57</w:t>
      </w:r>
      <w:r w:rsidRPr="00F168AB">
        <w:t>%</w:t>
      </w:r>
      <w:r w:rsidRPr="009D1F1B">
        <w:rPr>
          <w:vertAlign w:val="superscript"/>
        </w:rPr>
        <w:t xml:space="preserve"> </w:t>
      </w:r>
      <w:r w:rsidR="00B0163A">
        <w:rPr>
          <w:vertAlign w:val="superscript"/>
        </w:rPr>
        <w:t xml:space="preserve"> </w:t>
      </w:r>
      <w:r w:rsidR="00B202B0">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 </w:instrText>
      </w:r>
      <w:r w:rsidR="001E1710">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DATA </w:instrText>
      </w:r>
      <w:r w:rsidR="001E1710">
        <w:fldChar w:fldCharType="end"/>
      </w:r>
      <w:r w:rsidR="00B202B0">
        <w:fldChar w:fldCharType="separate"/>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21" w:tooltip="White, 2004 #3758" w:history="1">
        <w:r w:rsidR="001E1710" w:rsidRPr="001E1710">
          <w:rPr>
            <w:rStyle w:val="Hyperlink"/>
            <w:noProof/>
            <w:vertAlign w:val="superscript"/>
          </w:rPr>
          <w:t>21</w:t>
        </w:r>
      </w:hyperlink>
      <w:r w:rsidR="00B202B0">
        <w:fldChar w:fldCharType="end"/>
      </w:r>
      <w:r>
        <w:t xml:space="preserve">. </w:t>
      </w:r>
      <w:r w:rsidR="00C81439">
        <w:t>Therefore the d</w:t>
      </w:r>
      <w:r>
        <w:t>aily rate of T</w:t>
      </w:r>
      <w:r w:rsidR="00C81439">
        <w:t>V</w:t>
      </w:r>
      <w:r>
        <w:t xml:space="preserve"> detection through cervical screening</w:t>
      </w:r>
      <w:r w:rsidR="007160DC">
        <w:t xml:space="preserve"> is given by</w:t>
      </w:r>
      <w:r>
        <w:t>:</w:t>
      </w:r>
    </w:p>
    <w:p w14:paraId="6C830197" w14:textId="471D35F9" w:rsidR="003A187C" w:rsidRPr="00F52C29" w:rsidRDefault="007160DC" w:rsidP="003A187C">
      <w:pPr>
        <w:tabs>
          <w:tab w:val="left" w:pos="5635"/>
        </w:tabs>
      </w:pPr>
      <m:oMathPara>
        <m:oMath>
          <m:r>
            <w:rPr>
              <w:rFonts w:ascii="Cambria Math" w:hAnsi="Cambria Math"/>
            </w:rPr>
            <w:lastRenderedPageBreak/>
            <m:t>daily rate of TV detection=daily rate of being screened*sensitivity of LBC</m:t>
          </m:r>
          <m:r>
            <m:rPr>
              <m:sty m:val="p"/>
            </m:rPr>
            <w:rPr>
              <w:rFonts w:ascii="Cambria Math" w:hAnsi="Cambria Math"/>
            </w:rPr>
            <w:br/>
          </m:r>
        </m:oMath>
        <m:oMath>
          <m:r>
            <w:rPr>
              <w:rFonts w:ascii="Cambria Math" w:hAnsi="Cambria Math"/>
            </w:rPr>
            <m:t xml:space="preserve">                                                       = 0.0013*0.57</m:t>
          </m:r>
          <m:r>
            <m:rPr>
              <m:sty m:val="p"/>
            </m:rPr>
            <w:rPr>
              <w:rFonts w:ascii="Cambria Math" w:hAnsi="Cambria Math"/>
            </w:rPr>
            <w:br/>
          </m:r>
        </m:oMath>
        <m:oMath>
          <m:r>
            <w:rPr>
              <w:rFonts w:ascii="Cambria Math" w:hAnsi="Cambria Math"/>
            </w:rPr>
            <m:t xml:space="preserve">                                                       = 0.000741 </m:t>
          </m:r>
        </m:oMath>
      </m:oMathPara>
    </w:p>
    <w:p w14:paraId="78E10134" w14:textId="495E5079" w:rsidR="003A187C" w:rsidRDefault="003A187C" w:rsidP="0045501D">
      <w:pPr>
        <w:tabs>
          <w:tab w:val="left" w:pos="5635"/>
        </w:tabs>
      </w:pPr>
      <w:r>
        <w:t xml:space="preserve">If </w:t>
      </w:r>
      <w:r w:rsidR="007160DC">
        <w:t xml:space="preserve">an </w:t>
      </w:r>
      <w:r>
        <w:t xml:space="preserve">individual is symptomatic then </w:t>
      </w:r>
      <w:r w:rsidR="00C70607">
        <w:t>TV</w:t>
      </w:r>
      <w:r>
        <w:t xml:space="preserve"> </w:t>
      </w:r>
      <w:r w:rsidR="007160DC">
        <w:t xml:space="preserve">may be detected </w:t>
      </w:r>
      <w:r>
        <w:t>through the biennial cervical screening process (as detailed above) OR they may actively seek treatment.</w:t>
      </w:r>
      <w:r w:rsidR="0045501D">
        <w:t xml:space="preserve"> </w:t>
      </w:r>
      <w:r>
        <w:t xml:space="preserve">For those symptomatic </w:t>
      </w:r>
      <w:r w:rsidR="007160DC">
        <w:t xml:space="preserve">individuals </w:t>
      </w:r>
      <w:r>
        <w:t xml:space="preserve">seeking treatment, we assume </w:t>
      </w:r>
      <w:r w:rsidR="00675614">
        <w:t xml:space="preserve">diagnostics will be carried out using </w:t>
      </w:r>
      <w:r>
        <w:t>wet mount</w:t>
      </w:r>
      <w:r w:rsidR="00675614">
        <w:t>, which has s</w:t>
      </w:r>
      <w:r>
        <w:t xml:space="preserve">ensitivity for </w:t>
      </w:r>
      <w:r w:rsidR="00C70607">
        <w:t>TV</w:t>
      </w:r>
      <w:r>
        <w:t xml:space="preserve"> detection </w:t>
      </w:r>
      <w:r w:rsidR="007160DC">
        <w:t xml:space="preserve">of </w:t>
      </w:r>
      <w:r>
        <w:t>60%</w:t>
      </w:r>
      <w:r w:rsidR="00E50B8B">
        <w:t xml:space="preserve"> </w:t>
      </w:r>
      <w:r w:rsidR="00B202B0">
        <w:fldChar w:fldCharType="begin">
          <w:fldData xml:space="preserve">PEVuZE5vdGU+PENpdGU+PEF1dGhvcj5NZWl0ZXM8L0F1dGhvcj48WWVhcj4yMDEzPC9ZZWFyPjxS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==
</w:fldData>
        </w:fldChar>
      </w:r>
      <w:r w:rsidR="001E1710">
        <w:instrText xml:space="preserve"> ADDIN EN.CITE </w:instrText>
      </w:r>
      <w:r w:rsidR="001E1710">
        <w:fldChar w:fldCharType="begin">
          <w:fldData xml:space="preserve">PEVuZE5vdGU+PENpdGU+PEF1dGhvcj5NZWl0ZXM8L0F1dGhvcj48WWVhcj4yMDEzPC9ZZWFyPjxS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==
</w:fldData>
        </w:fldChar>
      </w:r>
      <w:r w:rsidR="001E1710">
        <w:instrText xml:space="preserve"> ADDIN EN.CITE.DATA </w:instrText>
      </w:r>
      <w:r w:rsidR="001E1710">
        <w:fldChar w:fldCharType="end"/>
      </w:r>
      <w:r w:rsidR="00B202B0">
        <w:fldChar w:fldCharType="separate"/>
      </w:r>
      <w:hyperlink w:anchor="_ENREF_3" w:tooltip="Meites, 2013 #3735" w:history="1">
        <w:r w:rsidR="001E1710" w:rsidRPr="001E1710">
          <w:rPr>
            <w:rStyle w:val="Hyperlink"/>
            <w:noProof/>
            <w:vertAlign w:val="superscript"/>
          </w:rPr>
          <w:t>3</w:t>
        </w:r>
      </w:hyperlink>
      <w:r w:rsidR="001E1710" w:rsidRPr="001E1710">
        <w:rPr>
          <w:noProof/>
          <w:vertAlign w:val="superscript"/>
        </w:rPr>
        <w:t xml:space="preserve"> </w:t>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18" w:tooltip="Kwon, 2013 #3755" w:history="1">
        <w:r w:rsidR="001E1710" w:rsidRPr="001E1710">
          <w:rPr>
            <w:rStyle w:val="Hyperlink"/>
            <w:noProof/>
            <w:vertAlign w:val="superscript"/>
          </w:rPr>
          <w:t>18-20</w:t>
        </w:r>
      </w:hyperlink>
      <w:r w:rsidR="00B202B0">
        <w:fldChar w:fldCharType="end"/>
      </w:r>
      <w:r w:rsidR="00E50B8B">
        <w:t>.</w:t>
      </w:r>
    </w:p>
    <w:p w14:paraId="6AF811C3" w14:textId="77777777" w:rsidR="006A7DBA" w:rsidRDefault="006A7DBA" w:rsidP="006A7DBA">
      <w:pPr>
        <w:pStyle w:val="Heading4"/>
      </w:pPr>
      <w:r>
        <w:t xml:space="preserve">New screening program model </w:t>
      </w:r>
    </w:p>
    <w:p w14:paraId="49CE5901" w14:textId="5B94F3BB" w:rsidR="006A7DBA" w:rsidRPr="006A7DBA" w:rsidRDefault="006A7DBA" w:rsidP="006A7DBA">
      <w:r>
        <w:t xml:space="preserve">For the modelling of the </w:t>
      </w:r>
      <w:r w:rsidR="00933501">
        <w:t xml:space="preserve">revised cervical </w:t>
      </w:r>
      <w:r>
        <w:t xml:space="preserve">screening program, we assumed </w:t>
      </w:r>
      <w:r w:rsidR="00933501">
        <w:t xml:space="preserve">an </w:t>
      </w:r>
      <w:r w:rsidRPr="006A7DBA">
        <w:t xml:space="preserve">HPV </w:t>
      </w:r>
      <w:r w:rsidR="001204E3">
        <w:t>DNA test</w:t>
      </w:r>
      <w:r w:rsidR="00933501">
        <w:t xml:space="preserve"> will replace the </w:t>
      </w:r>
      <w:r w:rsidR="00AB09B7">
        <w:t>pap</w:t>
      </w:r>
      <w:r w:rsidR="00933501">
        <w:t xml:space="preserve"> smear </w:t>
      </w:r>
      <w:r w:rsidRPr="006A7DBA">
        <w:t xml:space="preserve">as </w:t>
      </w:r>
      <w:r w:rsidR="00933501">
        <w:t xml:space="preserve">the </w:t>
      </w:r>
      <w:r w:rsidRPr="006A7DBA">
        <w:t xml:space="preserve">primary diagnostic test, </w:t>
      </w:r>
      <w:r w:rsidR="00965706">
        <w:t xml:space="preserve">and 5-yearly </w:t>
      </w:r>
      <w:r w:rsidRPr="006A7DBA">
        <w:t xml:space="preserve">testing coverage of 80% </w:t>
      </w:r>
      <w:r w:rsidR="00965706">
        <w:t>based on current 5-yearly participation in the cervical screening program</w:t>
      </w:r>
      <w:r>
        <w:t>.</w:t>
      </w:r>
    </w:p>
    <w:p w14:paraId="0C395C40" w14:textId="75C5EA65" w:rsidR="00B87786" w:rsidRDefault="0031334A" w:rsidP="008E0A8D">
      <w:pPr>
        <w:tabs>
          <w:tab w:val="left" w:pos="5635"/>
        </w:tabs>
      </w:pPr>
      <w:r>
        <w:t xml:space="preserve">The target population will be invited to </w:t>
      </w:r>
      <w:r w:rsidR="00933501">
        <w:t xml:space="preserve">undergo </w:t>
      </w:r>
      <w:r>
        <w:t>a HPV test every 5 years</w:t>
      </w:r>
      <w:r w:rsidR="00A961A6">
        <w:t xml:space="preserve"> with</w:t>
      </w:r>
      <w:r w:rsidR="008F1D76">
        <w:t xml:space="preserve"> the</w:t>
      </w:r>
      <w:r w:rsidR="00A961A6">
        <w:t xml:space="preserve"> </w:t>
      </w:r>
      <w:r w:rsidR="002A296C">
        <w:t xml:space="preserve">participation rate </w:t>
      </w:r>
      <w:r w:rsidR="002A296C" w:rsidRPr="00F168AB">
        <w:t>forecast to be 80%</w:t>
      </w:r>
      <w:r w:rsidR="00D858DE">
        <w:t xml:space="preserve"> </w:t>
      </w:r>
      <w:hyperlink w:anchor="_ENREF_17" w:tooltip="Field,  #3754" w:history="1">
        <w:r w:rsidR="00B202B0" w:rsidRPr="001E1710">
          <w:rPr>
            <w:rStyle w:val="Hyperlink"/>
          </w:rPr>
          <w:fldChar w:fldCharType="begin"/>
        </w:r>
        <w:r w:rsidR="001E1710" w:rsidRPr="001E1710">
          <w:rPr>
            <w:rStyle w:val="Hyperlink"/>
          </w:rPr>
          <w:instrText xml:space="preserve"> ADDIN EN.CITE &lt;EndNote&gt;&lt;Cite ExcludeYear="1"&gt;&lt;Author&gt;Field&lt;/Author&gt;&lt;RecNum&gt;3754&lt;/RecNum&gt;&lt;DisplayText&gt;&lt;style face="superscript"&gt;17&lt;/style&gt;&lt;/DisplayText&gt;&lt;record&gt;&lt;rec-number&gt;3754&lt;/rec-number&gt;&lt;foreign-keys&gt;&lt;key app="EN" db-id="2arzpv9pv25wrded5p0p0xfosad09td55r0p" timestamp="1476231856"&gt;3754&lt;/key&gt;&lt;/foreign-keys&gt;&lt;ref-type name="Web Page"&gt;12&lt;/ref-type&gt;&lt;contributors&gt;&lt;authors&gt;&lt;author&gt;Field, Tony&lt;/author&gt;&lt;/authors&gt;&lt;/contributors&gt;&lt;titles&gt;&lt;title&gt;HPV Testing  - Warts ‘n’ All.&lt;/title&gt;&lt;/titles&gt;&lt;dates&gt;&lt;/dates&gt;&lt;urls&gt;&lt;related-urls&gt;&lt;url&gt;http://www.nrl.gov.au/CA25782200833499/All/1FC618DDA51A69F8CA257D1E00837B74/$file/P3_Tony%20Field.pdf&lt;/url&gt;&lt;/related-urls&gt;&lt;/urls&gt;&lt;/record&gt;&lt;/Cite&gt;&lt;/EndNote&gt;</w:instrText>
        </w:r>
        <w:r w:rsidR="00B202B0" w:rsidRPr="001E1710">
          <w:rPr>
            <w:rStyle w:val="Hyperlink"/>
          </w:rPr>
          <w:fldChar w:fldCharType="separate"/>
        </w:r>
        <w:r w:rsidR="001E1710" w:rsidRPr="001E1710">
          <w:rPr>
            <w:rStyle w:val="Hyperlink"/>
            <w:noProof/>
            <w:vertAlign w:val="superscript"/>
          </w:rPr>
          <w:t>17</w:t>
        </w:r>
        <w:r w:rsidR="00B202B0" w:rsidRPr="001E1710">
          <w:rPr>
            <w:rStyle w:val="Hyperlink"/>
          </w:rPr>
          <w:fldChar w:fldCharType="end"/>
        </w:r>
      </w:hyperlink>
      <w:r w:rsidR="002A296C" w:rsidRPr="00F168AB">
        <w:t>.</w:t>
      </w:r>
      <w:r w:rsidR="00B87786">
        <w:t xml:space="preserve">  We can think of this as the probability that an individual will participate</w:t>
      </w:r>
      <w:r w:rsidR="00AC6581">
        <w:t xml:space="preserve"> (at least once)</w:t>
      </w:r>
      <w:r w:rsidR="00B87786">
        <w:t xml:space="preserve"> in routine cervical screening every 5 years.  </w:t>
      </w:r>
      <w:r w:rsidR="00D84E43">
        <w:t xml:space="preserve">The daily probability that an individual will be screened is calculated </w:t>
      </w:r>
      <w:r w:rsidR="00933501">
        <w:t xml:space="preserve">using </w:t>
      </w:r>
      <w:r w:rsidR="00D84E43">
        <w:t>the following method</w:t>
      </w:r>
      <w:r w:rsidR="004A0667">
        <w:rPr>
          <w:rStyle w:val="FootnoteReference"/>
        </w:rPr>
        <w:footnoteReference w:id="17"/>
      </w:r>
      <w:r w:rsidR="00D84E43">
        <w:t>:</w:t>
      </w:r>
    </w:p>
    <w:p w14:paraId="0F94B169" w14:textId="77777777" w:rsidR="00D84E43" w:rsidRPr="00C7652B" w:rsidRDefault="00C7652B" w:rsidP="008E0A8D">
      <w:pPr>
        <w:tabs>
          <w:tab w:val="left" w:pos="5635"/>
        </w:tabs>
      </w:pPr>
      <m:oMathPara>
        <m:oMath>
          <m:r>
            <w:rPr>
              <w:rFonts w:ascii="Cambria Math" w:hAnsi="Cambria Math"/>
            </w:rPr>
            <m:t>5 year rate of screening= -</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0.8</m:t>
                  </m:r>
                </m:e>
              </m:d>
            </m:e>
          </m:func>
          <m:r>
            <m:rPr>
              <m:sty m:val="p"/>
            </m:rPr>
            <w:rPr>
              <w:rFonts w:ascii="Cambria Math" w:hAnsi="Cambria Math"/>
            </w:rPr>
            <w:br/>
          </m:r>
        </m:oMath>
        <m:oMath>
          <m:r>
            <w:rPr>
              <w:rFonts w:ascii="Cambria Math" w:hAnsi="Cambria Math"/>
            </w:rPr>
            <m:t>daily rate of screening=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0.8</m:t>
                      </m:r>
                    </m:e>
                  </m:d>
                </m:e>
              </m:func>
            </m:num>
            <m:den>
              <m:r>
                <w:rPr>
                  <w:rFonts w:ascii="Cambria Math" w:hAnsi="Cambria Math"/>
                </w:rPr>
                <m:t>5*365</m:t>
              </m:r>
            </m:den>
          </m:f>
          <m:r>
            <m:rPr>
              <m:sty m:val="p"/>
            </m:rPr>
            <w:rPr>
              <w:rFonts w:ascii="Cambria Math" w:hAnsi="Cambria Math"/>
            </w:rPr>
            <w:br/>
          </m:r>
        </m:oMath>
        <m:oMath>
          <m:r>
            <w:rPr>
              <w:rFonts w:ascii="Cambria Math" w:hAnsi="Cambria Math"/>
            </w:rPr>
            <m:t>daily probability of being screened</m:t>
          </m:r>
          <m:r>
            <m:rPr>
              <m:aln/>
            </m:rP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0.8</m:t>
                          </m:r>
                        </m:e>
                      </m:d>
                    </m:e>
                  </m:func>
                </m:num>
                <m:den>
                  <m:r>
                    <w:rPr>
                      <w:rFonts w:ascii="Cambria Math" w:hAnsi="Cambria Math"/>
                    </w:rPr>
                    <m:t>5*365</m:t>
                  </m:r>
                </m:den>
              </m:f>
            </m:sup>
          </m:sSup>
          <m:r>
            <m:rPr>
              <m:sty m:val="p"/>
            </m:rPr>
            <w:rPr>
              <w:rFonts w:ascii="Cambria Math" w:hAnsi="Cambria Math"/>
            </w:rPr>
            <w:br/>
          </m:r>
        </m:oMath>
        <m:oMath>
          <m:r>
            <m:rPr>
              <m:aln/>
            </m:rPr>
            <w:rPr>
              <w:rFonts w:ascii="Cambria Math" w:hAnsi="Cambria Math"/>
            </w:rPr>
            <m:t>=1-</m:t>
          </m:r>
          <m:sSup>
            <m:sSupPr>
              <m:ctrlPr>
                <w:rPr>
                  <w:rFonts w:ascii="Cambria Math" w:hAnsi="Cambria Math"/>
                  <w:i/>
                </w:rPr>
              </m:ctrlPr>
            </m:sSupPr>
            <m:e>
              <m:r>
                <w:rPr>
                  <w:rFonts w:ascii="Cambria Math" w:hAnsi="Cambria Math"/>
                </w:rPr>
                <m:t>0.2</m:t>
              </m:r>
            </m:e>
            <m:sup>
              <m:f>
                <m:fPr>
                  <m:ctrlPr>
                    <w:rPr>
                      <w:rFonts w:ascii="Cambria Math" w:hAnsi="Cambria Math"/>
                      <w:i/>
                    </w:rPr>
                  </m:ctrlPr>
                </m:fPr>
                <m:num>
                  <m:r>
                    <w:rPr>
                      <w:rFonts w:ascii="Cambria Math" w:hAnsi="Cambria Math"/>
                    </w:rPr>
                    <m:t>1</m:t>
                  </m:r>
                </m:num>
                <m:den>
                  <m:r>
                    <w:rPr>
                      <w:rFonts w:ascii="Cambria Math" w:hAnsi="Cambria Math"/>
                    </w:rPr>
                    <m:t>5*365</m:t>
                  </m:r>
                </m:den>
              </m:f>
            </m:sup>
          </m:sSup>
          <m:r>
            <m:rPr>
              <m:sty m:val="p"/>
            </m:rPr>
            <w:rPr>
              <w:rFonts w:ascii="Cambria Math" w:hAnsi="Cambria Math"/>
            </w:rPr>
            <w:br/>
          </m:r>
        </m:oMath>
        <m:oMath>
          <m:r>
            <m:rPr>
              <m:aln/>
            </m:rPr>
            <w:rPr>
              <w:rFonts w:ascii="Cambria Math" w:hAnsi="Cambria Math"/>
            </w:rPr>
            <m:t>=0.00088</m:t>
          </m:r>
        </m:oMath>
      </m:oMathPara>
    </w:p>
    <w:p w14:paraId="5666B86C" w14:textId="6D9A1D25" w:rsidR="00B87786" w:rsidRDefault="00474F99" w:rsidP="008E0A8D">
      <w:pPr>
        <w:tabs>
          <w:tab w:val="left" w:pos="5635"/>
        </w:tabs>
      </w:pPr>
      <w:r>
        <w:t>If an</w:t>
      </w:r>
      <w:r w:rsidR="00F168AB">
        <w:t xml:space="preserve"> infected</w:t>
      </w:r>
      <w:r w:rsidR="00933501">
        <w:t xml:space="preserve"> individual</w:t>
      </w:r>
      <w:r>
        <w:t xml:space="preserve"> </w:t>
      </w:r>
      <w:r w:rsidR="00933501">
        <w:t xml:space="preserve">undergoes </w:t>
      </w:r>
      <w:r>
        <w:t>a HPV test and</w:t>
      </w:r>
      <w:r w:rsidR="00F168AB">
        <w:t xml:space="preserve"> is HR HPV positive</w:t>
      </w:r>
      <w:r>
        <w:t xml:space="preserve">, they will progress to LBC.  </w:t>
      </w:r>
      <w:r w:rsidR="00D4361F">
        <w:t xml:space="preserve">LBC </w:t>
      </w:r>
      <w:r>
        <w:t xml:space="preserve">sensitivity is </w:t>
      </w:r>
      <w:r w:rsidR="00D4361F">
        <w:t>57</w:t>
      </w:r>
      <w:r w:rsidR="002A296C" w:rsidRPr="00F168AB">
        <w:t>%</w:t>
      </w:r>
      <w:r w:rsidR="00AB5AAB">
        <w:t xml:space="preserve"> </w:t>
      </w:r>
      <w:r w:rsidR="00B202B0">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 </w:instrText>
      </w:r>
      <w:r w:rsidR="001E1710">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E1710">
        <w:instrText xml:space="preserve"> ADDIN EN.CITE.DATA </w:instrText>
      </w:r>
      <w:r w:rsidR="001E1710">
        <w:fldChar w:fldCharType="end"/>
      </w:r>
      <w:r w:rsidR="00B202B0">
        <w:fldChar w:fldCharType="separate"/>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21" w:tooltip="White, 2004 #3758" w:history="1">
        <w:r w:rsidR="001E1710" w:rsidRPr="001E1710">
          <w:rPr>
            <w:rStyle w:val="Hyperlink"/>
            <w:noProof/>
            <w:vertAlign w:val="superscript"/>
          </w:rPr>
          <w:t>21</w:t>
        </w:r>
      </w:hyperlink>
      <w:r w:rsidR="00B202B0">
        <w:fldChar w:fldCharType="end"/>
      </w:r>
      <w:r w:rsidR="00D4361F">
        <w:t>, meaning that 57</w:t>
      </w:r>
      <w:r>
        <w:t xml:space="preserve">% of the time, </w:t>
      </w:r>
      <w:r w:rsidR="00085D8D">
        <w:t>TV</w:t>
      </w:r>
      <w:r>
        <w:t xml:space="preserve"> will be successfully detected</w:t>
      </w:r>
      <w:r w:rsidR="0067537D">
        <w:t xml:space="preserve"> in an </w:t>
      </w:r>
      <w:r w:rsidR="00D51195">
        <w:t>infected</w:t>
      </w:r>
      <w:r w:rsidR="00933501">
        <w:t xml:space="preserve"> individual</w:t>
      </w:r>
      <w:r>
        <w:t>.</w:t>
      </w:r>
      <w:r w:rsidR="00D227B2">
        <w:t xml:space="preserve"> </w:t>
      </w:r>
      <w:r w:rsidR="00933501">
        <w:t>The d</w:t>
      </w:r>
      <w:r w:rsidR="00E66F08">
        <w:t xml:space="preserve">aily </w:t>
      </w:r>
      <w:r w:rsidR="00B87786">
        <w:t xml:space="preserve">probability of </w:t>
      </w:r>
      <w:r w:rsidR="00085D8D">
        <w:t>TV</w:t>
      </w:r>
      <w:r w:rsidR="00B87786">
        <w:t xml:space="preserve"> detection through cervical screening</w:t>
      </w:r>
      <w:r w:rsidR="00933501">
        <w:t xml:space="preserve"> is given by</w:t>
      </w:r>
      <w:r w:rsidR="00B87786">
        <w:t>:</w:t>
      </w:r>
    </w:p>
    <w:p w14:paraId="3DBDF8AD" w14:textId="4D0D18A9" w:rsidR="00474F99" w:rsidRDefault="00933501" w:rsidP="008E0A8D">
      <w:pPr>
        <w:tabs>
          <w:tab w:val="left" w:pos="5635"/>
        </w:tabs>
      </w:pPr>
      <m:oMathPara>
        <m:oMath>
          <m:r>
            <w:rPr>
              <w:rFonts w:ascii="Cambria Math" w:hAnsi="Cambria Math"/>
            </w:rPr>
            <m:t>daily probability TV detection=daily probability of being screened*sensitivity of LBC</m:t>
          </m:r>
          <m:r>
            <m:rPr>
              <m:sty m:val="p"/>
            </m:rPr>
            <w:rPr>
              <w:rFonts w:ascii="Cambria Math" w:hAnsi="Cambria Math"/>
            </w:rPr>
            <w:br/>
          </m:r>
        </m:oMath>
        <m:oMath>
          <m:r>
            <w:rPr>
              <w:rFonts w:ascii="Cambria Math" w:hAnsi="Cambria Math"/>
            </w:rPr>
            <m:t xml:space="preserve">                                                               = 0.00088*0.57 </m:t>
          </m:r>
          <m:r>
            <m:rPr>
              <m:sty m:val="p"/>
            </m:rPr>
            <w:rPr>
              <w:rFonts w:ascii="Cambria Math" w:hAnsi="Cambria Math"/>
            </w:rPr>
            <w:br/>
          </m:r>
        </m:oMath>
        <m:oMath>
          <m:r>
            <w:rPr>
              <w:rFonts w:ascii="Cambria Math" w:hAnsi="Cambria Math"/>
            </w:rPr>
            <m:t xml:space="preserve">                                                               = 0.0005016</m:t>
          </m:r>
        </m:oMath>
      </m:oMathPara>
    </w:p>
    <w:p w14:paraId="3BF9DED6" w14:textId="138C2898" w:rsidR="00821F72" w:rsidRDefault="0029527E" w:rsidP="00B575B4">
      <w:r>
        <w:t xml:space="preserve">If </w:t>
      </w:r>
      <w:r w:rsidR="00933501">
        <w:t>an individual infected with HR</w:t>
      </w:r>
      <w:r>
        <w:t xml:space="preserve"> HPV </w:t>
      </w:r>
      <w:r w:rsidR="00933501">
        <w:t>has symptomatic TV</w:t>
      </w:r>
      <w:r>
        <w:t xml:space="preserve"> then</w:t>
      </w:r>
      <w:r w:rsidR="002E16E2">
        <w:t xml:space="preserve"> </w:t>
      </w:r>
      <w:r w:rsidR="00933501">
        <w:t>this may be detected</w:t>
      </w:r>
      <w:r w:rsidR="002E16E2">
        <w:t xml:space="preserve"> through the</w:t>
      </w:r>
      <w:r w:rsidR="00150F72">
        <w:t xml:space="preserve"> 5 yearly</w:t>
      </w:r>
      <w:r w:rsidR="002E16E2">
        <w:t xml:space="preserve"> cervical cancer screening </w:t>
      </w:r>
      <w:r w:rsidR="00150F72">
        <w:t xml:space="preserve">process OR they may actively seek treatment based on their symptoms. </w:t>
      </w:r>
      <w:r w:rsidR="003B56C2">
        <w:t xml:space="preserve">We assume that if a symptomatic </w:t>
      </w:r>
      <w:r w:rsidR="00A54755">
        <w:t>i</w:t>
      </w:r>
      <w:r w:rsidR="003B56C2">
        <w:t xml:space="preserve">nfected </w:t>
      </w:r>
      <w:r w:rsidR="00933501">
        <w:t xml:space="preserve">individual </w:t>
      </w:r>
      <w:r w:rsidR="003B56C2">
        <w:t xml:space="preserve">seeks treatment then they will </w:t>
      </w:r>
      <w:r w:rsidR="00933501">
        <w:t>undergo</w:t>
      </w:r>
      <w:r w:rsidR="003B56C2">
        <w:t xml:space="preserve"> a w</w:t>
      </w:r>
      <w:r w:rsidR="00764C02">
        <w:t>et mount test (as opposed to a p</w:t>
      </w:r>
      <w:r w:rsidR="003B56C2">
        <w:t xml:space="preserve">ap smear, PCR, culture).  </w:t>
      </w:r>
      <w:r w:rsidR="00D4361F">
        <w:t>For those symptomatic</w:t>
      </w:r>
      <w:r w:rsidR="00933501">
        <w:t>ally</w:t>
      </w:r>
      <w:r w:rsidR="002F6BA0">
        <w:t xml:space="preserve"> </w:t>
      </w:r>
      <w:r w:rsidR="00522417">
        <w:t>infected</w:t>
      </w:r>
      <w:r w:rsidR="00D4361F">
        <w:t xml:space="preserve"> </w:t>
      </w:r>
      <w:r w:rsidR="00933501">
        <w:t xml:space="preserve">individuals </w:t>
      </w:r>
      <w:r w:rsidR="00D4361F">
        <w:t xml:space="preserve">that seek treatment, 60% will have </w:t>
      </w:r>
      <w:r w:rsidR="00522417">
        <w:t>TV</w:t>
      </w:r>
      <w:r w:rsidR="00D4361F">
        <w:t xml:space="preserve"> successfully detected.  This is based on </w:t>
      </w:r>
      <w:r w:rsidR="00E91CA2">
        <w:t>sensitivity</w:t>
      </w:r>
      <w:r w:rsidR="00D4361F">
        <w:t xml:space="preserve"> for </w:t>
      </w:r>
      <w:r w:rsidR="00522417">
        <w:t>TV</w:t>
      </w:r>
      <w:r w:rsidR="00D4361F">
        <w:t xml:space="preserve"> detection </w:t>
      </w:r>
      <w:r w:rsidR="00933501">
        <w:t xml:space="preserve">of </w:t>
      </w:r>
      <w:r w:rsidR="00D4361F">
        <w:t>60%</w:t>
      </w:r>
      <w:r w:rsidR="00E50B8B">
        <w:t xml:space="preserve"> </w:t>
      </w:r>
      <w:r w:rsidR="00B202B0">
        <w:fldChar w:fldCharType="begin">
          <w:fldData xml:space="preserve">PEVuZE5vdGU+PENpdGU+PEF1dGhvcj5NZWl0ZXM8L0F1dGhvcj48WWVhcj4yMDEzPC9ZZWFyPjxS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==
</w:fldData>
        </w:fldChar>
      </w:r>
      <w:r w:rsidR="001E1710">
        <w:instrText xml:space="preserve"> ADDIN EN.CITE </w:instrText>
      </w:r>
      <w:r w:rsidR="001E1710">
        <w:fldChar w:fldCharType="begin">
          <w:fldData xml:space="preserve">PEVuZE5vdGU+PENpdGU+PEF1dGhvcj5NZWl0ZXM8L0F1dGhvcj48WWVhcj4yMDEzPC9ZZWFyPjxS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==
</w:fldData>
        </w:fldChar>
      </w:r>
      <w:r w:rsidR="001E1710">
        <w:instrText xml:space="preserve"> ADDIN EN.CITE.DATA </w:instrText>
      </w:r>
      <w:r w:rsidR="001E1710">
        <w:fldChar w:fldCharType="end"/>
      </w:r>
      <w:r w:rsidR="00B202B0">
        <w:fldChar w:fldCharType="separate"/>
      </w:r>
      <w:hyperlink w:anchor="_ENREF_3" w:tooltip="Meites, 2013 #3735" w:history="1">
        <w:r w:rsidR="001E1710" w:rsidRPr="001E1710">
          <w:rPr>
            <w:rStyle w:val="Hyperlink"/>
            <w:noProof/>
            <w:vertAlign w:val="superscript"/>
          </w:rPr>
          <w:t>3</w:t>
        </w:r>
      </w:hyperlink>
      <w:r w:rsidR="001E1710" w:rsidRPr="001E1710">
        <w:rPr>
          <w:noProof/>
          <w:vertAlign w:val="superscript"/>
        </w:rPr>
        <w:t xml:space="preserve"> </w:t>
      </w:r>
      <w:hyperlink w:anchor="_ENREF_8" w:tooltip="Lusk, 2010 #320" w:history="1">
        <w:r w:rsidR="001E1710" w:rsidRPr="001E1710">
          <w:rPr>
            <w:rStyle w:val="Hyperlink"/>
            <w:noProof/>
            <w:vertAlign w:val="superscript"/>
          </w:rPr>
          <w:t>8</w:t>
        </w:r>
      </w:hyperlink>
      <w:r w:rsidR="001E1710" w:rsidRPr="001E1710">
        <w:rPr>
          <w:noProof/>
          <w:vertAlign w:val="superscript"/>
        </w:rPr>
        <w:t xml:space="preserve"> </w:t>
      </w:r>
      <w:hyperlink w:anchor="_ENREF_18" w:tooltip="Kwon, 2013 #3755" w:history="1">
        <w:r w:rsidR="001E1710" w:rsidRPr="001E1710">
          <w:rPr>
            <w:rStyle w:val="Hyperlink"/>
            <w:noProof/>
            <w:vertAlign w:val="superscript"/>
          </w:rPr>
          <w:t>18-20</w:t>
        </w:r>
      </w:hyperlink>
      <w:r w:rsidR="00B202B0">
        <w:fldChar w:fldCharType="end"/>
      </w:r>
      <w:r w:rsidR="00D4361F">
        <w:t>.</w:t>
      </w:r>
    </w:p>
    <w:p w14:paraId="7BE69759" w14:textId="1AA0ED33" w:rsidR="00A20689" w:rsidRDefault="00A20689" w:rsidP="00B575B4">
      <w:r>
        <w:t>If the infected</w:t>
      </w:r>
      <w:r w:rsidR="00933501">
        <w:t xml:space="preserve"> individual</w:t>
      </w:r>
      <w:r>
        <w:t xml:space="preserve"> is HR HPV negative, they will not progress to LBC and hence TV will not be detected and treated.</w:t>
      </w:r>
      <w:r w:rsidR="005B2A4A">
        <w:t xml:space="preserve"> Hence </w:t>
      </w:r>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SNT,-</m:t>
            </m:r>
          </m:sub>
        </m:sSub>
        <m:r>
          <w:rPr>
            <w:rFonts w:ascii="Cambria Math" w:hAnsi="Cambria Math"/>
          </w:rPr>
          <m:t>=0</m:t>
        </m:r>
      </m:oMath>
      <w:r w:rsidR="00C802DE">
        <w:t>.</w:t>
      </w:r>
    </w:p>
    <w:p w14:paraId="584928D7" w14:textId="77777777" w:rsidR="00146BD9" w:rsidRDefault="00146BD9" w:rsidP="00146BD9">
      <w:pPr>
        <w:pStyle w:val="Heading3"/>
        <w:rPr>
          <w:noProof/>
        </w:rPr>
      </w:pPr>
      <w:bookmarkStart w:id="16" w:name="_Toc494890651"/>
      <w:r w:rsidRPr="008954F5">
        <w:rPr>
          <w:noProof/>
        </w:rPr>
        <w:lastRenderedPageBreak/>
        <w:t xml:space="preserve">HR </w:t>
      </w:r>
      <w:r>
        <w:rPr>
          <w:noProof/>
        </w:rPr>
        <w:t>HPV prevalence</w:t>
      </w:r>
      <w:bookmarkEnd w:id="16"/>
    </w:p>
    <w:p w14:paraId="09B0B586" w14:textId="2D02E28C" w:rsidR="007C1CA6" w:rsidRDefault="007C1CA6" w:rsidP="007C1CA6">
      <w:r>
        <w:t>In 2012 and 2014, Australian studies</w:t>
      </w:r>
      <w:r w:rsidR="00DA0315">
        <w:t xml:space="preserve"> </w:t>
      </w:r>
      <w:r w:rsidR="00050D1E">
        <w:t xml:space="preserve">revealed that </w:t>
      </w:r>
      <w:r w:rsidR="0057700B">
        <w:t>in a</w:t>
      </w:r>
      <w:r w:rsidR="00050D1E">
        <w:t xml:space="preserve"> sample of </w:t>
      </w:r>
      <w:r w:rsidR="008F1D76">
        <w:t xml:space="preserve">vaccinated </w:t>
      </w:r>
      <w:r w:rsidR="008D48D2">
        <w:t>female</w:t>
      </w:r>
      <w:r w:rsidR="008F1D76">
        <w:t>s</w:t>
      </w:r>
      <w:r w:rsidR="008D48D2">
        <w:t xml:space="preserve"> </w:t>
      </w:r>
      <w:r w:rsidR="008F1D76">
        <w:t>aged</w:t>
      </w:r>
      <w:r w:rsidR="008D48D2">
        <w:t xml:space="preserve"> </w:t>
      </w:r>
      <w:r w:rsidR="00050D1E">
        <w:t xml:space="preserve">18-24, the </w:t>
      </w:r>
      <w:r w:rsidR="008F1D76">
        <w:t xml:space="preserve">prevalence of </w:t>
      </w:r>
      <w:r w:rsidR="00050D1E">
        <w:t xml:space="preserve">HR HPV was 32.8%-34% </w:t>
      </w:r>
      <w:r w:rsidR="00B202B0">
        <w:fldChar w:fldCharType="begin">
          <w:fldData xml:space="preserve">PEVuZE5vdGU+PENpdGU+PEF1dGhvcj5UYWJyaXppPC9BdXRob3I+PFllYXI+MjAxMjwvWWVhcj48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</w:fldData>
        </w:fldChar>
      </w:r>
      <w:r w:rsidR="001E1710">
        <w:instrText xml:space="preserve"> ADDIN EN.CITE </w:instrText>
      </w:r>
      <w:r w:rsidR="001E1710">
        <w:fldChar w:fldCharType="begin">
          <w:fldData xml:space="preserve">PEVuZE5vdGU+PENpdGU+PEF1dGhvcj5UYWJyaXppPC9BdXRob3I+PFllYXI+MjAxMjwvWWVhcj48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</w:fldData>
        </w:fldChar>
      </w:r>
      <w:r w:rsidR="001E1710">
        <w:instrText xml:space="preserve"> ADDIN EN.CITE.DATA </w:instrText>
      </w:r>
      <w:r w:rsidR="001E1710">
        <w:fldChar w:fldCharType="end"/>
      </w:r>
      <w:r w:rsidR="00B202B0">
        <w:fldChar w:fldCharType="separate"/>
      </w:r>
      <w:hyperlink w:anchor="_ENREF_6" w:tooltip="Tabrizi, 2012 #3682" w:history="1">
        <w:r w:rsidR="001E1710" w:rsidRPr="001E1710">
          <w:rPr>
            <w:rStyle w:val="Hyperlink"/>
            <w:noProof/>
            <w:vertAlign w:val="superscript"/>
          </w:rPr>
          <w:t>6</w:t>
        </w:r>
      </w:hyperlink>
      <w:r w:rsidR="001E1710" w:rsidRPr="001E1710">
        <w:rPr>
          <w:noProof/>
          <w:vertAlign w:val="superscript"/>
        </w:rPr>
        <w:t xml:space="preserve"> </w:t>
      </w:r>
      <w:hyperlink w:anchor="_ENREF_7" w:tooltip="Tabrizi, 2014 #3727" w:history="1">
        <w:r w:rsidR="001E1710" w:rsidRPr="001E1710">
          <w:rPr>
            <w:rStyle w:val="Hyperlink"/>
            <w:noProof/>
            <w:vertAlign w:val="superscript"/>
          </w:rPr>
          <w:t>7</w:t>
        </w:r>
      </w:hyperlink>
      <w:r w:rsidR="00B202B0">
        <w:fldChar w:fldCharType="end"/>
      </w:r>
      <w:r w:rsidR="00050D1E">
        <w:t>.</w:t>
      </w:r>
      <w:r w:rsidR="009F0536" w:rsidRPr="009F0536">
        <w:t xml:space="preserve"> </w:t>
      </w:r>
      <w:r w:rsidR="008F1D76">
        <w:t>In unvaccinated females aged 18-24,</w:t>
      </w:r>
      <w:r>
        <w:t xml:space="preserve"> HR HPV prevalence was found to be 42.1%-44%.  It was stated that “any impact measured in this age group would most closely approximate the benefit that might be expected for future cohort</w:t>
      </w:r>
      <w:r w:rsidR="0057700B">
        <w:t>s</w:t>
      </w:r>
      <w:r>
        <w:t xml:space="preserve"> of adolescents”. To be conservative, we use the lower bound for prevalence as our base case.</w:t>
      </w:r>
    </w:p>
    <w:p w14:paraId="5B307AFE" w14:textId="4F57EB4B" w:rsidR="002B02F1" w:rsidRPr="002B02F1" w:rsidRDefault="008260EF" w:rsidP="007C1CA6">
      <w:r w:rsidRPr="008260EF">
        <w:t>Tabrizi</w:t>
      </w:r>
      <w:r>
        <w:t xml:space="preserve"> et al 2012 </w:t>
      </w:r>
      <w:hyperlink w:anchor="_ENREF_6" w:tooltip="Tabrizi, 2012 #3682" w:history="1">
        <w:r w:rsidRPr="001E1710">
          <w:rPr>
            <w:rStyle w:val="Hyperlink"/>
          </w:rPr>
          <w:fldChar w:fldCharType="begin">
            <w:fldData xml:space="preserve">PEVuZE5vdGU+PENpdGU+PEF1dGhvcj5UYWJyaXppPC9BdXRob3I+PFllYXI+MjAxMjwvWWVhcj48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</w:fldData>
          </w:fldChar>
        </w:r>
        <w:r w:rsidR="001E1710" w:rsidRPr="001E1710">
          <w:rPr>
            <w:rStyle w:val="Hyperlink"/>
          </w:rPr>
          <w:instrText xml:space="preserve"> ADDIN EN.CITE </w:instrText>
        </w:r>
        <w:r w:rsidR="001E1710" w:rsidRPr="001E1710">
          <w:rPr>
            <w:rStyle w:val="Hyperlink"/>
          </w:rPr>
          <w:fldChar w:fldCharType="begin">
            <w:fldData xml:space="preserve">PEVuZE5vdGU+PENpdGU+PEF1dGhvcj5UYWJyaXppPC9BdXRob3I+PFllYXI+MjAxMjwvWWVhcj48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</w:fldData>
          </w:fldChar>
        </w:r>
        <w:r w:rsidR="001E1710" w:rsidRPr="001E1710">
          <w:rPr>
            <w:rStyle w:val="Hyperlink"/>
          </w:rPr>
          <w:instrText xml:space="preserve"> ADDIN EN.CITE.DATA </w:instrText>
        </w:r>
        <w:r w:rsidR="001E1710" w:rsidRPr="001E1710">
          <w:rPr>
            <w:rStyle w:val="Hyperlink"/>
          </w:rPr>
        </w:r>
        <w:r w:rsidR="001E1710" w:rsidRPr="001E1710">
          <w:rPr>
            <w:rStyle w:val="Hyperlink"/>
          </w:rPr>
          <w:fldChar w:fldCharType="end"/>
        </w:r>
        <w:r w:rsidRPr="001E1710">
          <w:rPr>
            <w:rStyle w:val="Hyperlink"/>
          </w:rPr>
        </w:r>
        <w:r w:rsidRPr="001E1710">
          <w:rPr>
            <w:rStyle w:val="Hyperlink"/>
          </w:rPr>
          <w:fldChar w:fldCharType="separate"/>
        </w:r>
        <w:r w:rsidR="001E1710" w:rsidRPr="001E1710">
          <w:rPr>
            <w:rStyle w:val="Hyperlink"/>
            <w:noProof/>
            <w:vertAlign w:val="superscript"/>
          </w:rPr>
          <w:t>6</w:t>
        </w:r>
        <w:r w:rsidRPr="001E1710">
          <w:rPr>
            <w:rStyle w:val="Hyperlink"/>
          </w:rPr>
          <w:fldChar w:fldCharType="end"/>
        </w:r>
      </w:hyperlink>
      <w:r>
        <w:t xml:space="preserve"> compare</w:t>
      </w:r>
      <w:r w:rsidR="0057700B">
        <w:t>d</w:t>
      </w:r>
      <w:r>
        <w:t xml:space="preserve"> the HR HPV prevalence from 2005-2007 to 2010-2011 period. </w:t>
      </w:r>
      <w:r w:rsidR="00FB27E6">
        <w:t xml:space="preserve"> We assume</w:t>
      </w:r>
      <w:r w:rsidR="0057700B">
        <w:t xml:space="preserve"> that</w:t>
      </w:r>
      <w:r w:rsidR="00FB27E6">
        <w:t xml:space="preserve"> at the time </w:t>
      </w:r>
      <w:r w:rsidR="0057700B">
        <w:t>of commencement of the revised cervical screening program</w:t>
      </w:r>
      <w:r w:rsidR="00FB27E6">
        <w:t xml:space="preserve"> (end of 2016), HR HPV prevalence </w:t>
      </w:r>
      <w:r w:rsidR="0057700B">
        <w:t xml:space="preserve">will  </w:t>
      </w:r>
      <w:r w:rsidR="00FB27E6">
        <w:t xml:space="preserve">continue to </w:t>
      </w:r>
      <w:r w:rsidR="0057700B">
        <w:t xml:space="preserve">decline </w:t>
      </w:r>
      <w:r w:rsidR="001557EE">
        <w:t xml:space="preserve">at the </w:t>
      </w:r>
      <w:r w:rsidR="0057700B">
        <w:t xml:space="preserve">same </w:t>
      </w:r>
      <w:r w:rsidR="001557EE">
        <w:t xml:space="preserve">rate </w:t>
      </w:r>
      <w:r w:rsidR="0057700B">
        <w:t xml:space="preserve">as reported by </w:t>
      </w:r>
      <w:r w:rsidR="00FB27E6" w:rsidRPr="008260EF">
        <w:t>Tabrizi</w:t>
      </w:r>
      <w:r w:rsidR="00FB27E6">
        <w:t xml:space="preserve"> et al 2012</w:t>
      </w:r>
      <w:r w:rsidR="0057700B">
        <w:t>, i.e.,</w:t>
      </w:r>
      <w:r w:rsidR="00FB27E6">
        <w:t xml:space="preserve"> </w:t>
      </w:r>
      <w:r w:rsidR="0057700B">
        <w:t xml:space="preserve">from </w:t>
      </w:r>
      <w:r w:rsidR="000D4973">
        <w:t xml:space="preserve">47.0% to 42.1% </w:t>
      </w:r>
      <w:r w:rsidR="0057700B">
        <w:t xml:space="preserve">in the </w:t>
      </w:r>
      <w:r w:rsidR="000D4973">
        <w:t xml:space="preserve">unvaccinated </w:t>
      </w:r>
      <w:r w:rsidR="0057700B">
        <w:t>population over</w:t>
      </w:r>
      <w:r w:rsidR="001557EE">
        <w:t xml:space="preserve"> 5 years</w:t>
      </w:r>
      <w:r w:rsidR="000D4973">
        <w:t xml:space="preserve">, and from 47.0% to 32.8% </w:t>
      </w:r>
      <w:r w:rsidR="0057700B">
        <w:t xml:space="preserve">in the </w:t>
      </w:r>
      <w:r w:rsidR="000D4973">
        <w:t xml:space="preserve">vaccinated </w:t>
      </w:r>
      <w:r w:rsidR="00753647">
        <w:t>population</w:t>
      </w:r>
      <w:r w:rsidR="0057700B">
        <w:t xml:space="preserve"> over </w:t>
      </w:r>
      <w:r w:rsidR="001557EE">
        <w:t>5 years</w:t>
      </w:r>
      <w:r w:rsidR="000D4973">
        <w:t xml:space="preserve">. </w:t>
      </w:r>
      <w:r w:rsidR="00575106">
        <w:t xml:space="preserve"> </w:t>
      </w:r>
      <w:r w:rsidR="0047597E">
        <w:t>T</w:t>
      </w:r>
      <w:r w:rsidR="00575106">
        <w:t>his can be express as</w:t>
      </w:r>
      <w:r w:rsidR="0057700B">
        <w:t xml:space="preserve"> follows</w:t>
      </w:r>
      <w:r w:rsidR="00575106">
        <w:t>:</w:t>
      </w:r>
      <w:r w:rsidR="00575106">
        <w:br/>
      </w:r>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HR HPV,U</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0.421</m:t>
                          </m:r>
                        </m:num>
                        <m:den>
                          <m:r>
                            <w:rPr>
                              <w:rFonts w:ascii="Cambria Math" w:hAnsi="Cambria Math"/>
                            </w:rPr>
                            <m:t>0.470</m:t>
                          </m:r>
                        </m:den>
                      </m:f>
                    </m:e>
                  </m:d>
                </m:e>
              </m:func>
            </m:num>
            <m:den>
              <m:r>
                <w:rPr>
                  <w:rFonts w:ascii="Cambria Math" w:hAnsi="Cambria Math"/>
                </w:rPr>
                <m:t>5*365</m:t>
              </m:r>
            </m:den>
          </m:f>
        </m:oMath>
      </m:oMathPara>
    </w:p>
    <w:p w14:paraId="6DEB4DA5" w14:textId="77777777" w:rsidR="002B02F1" w:rsidRPr="002B02F1" w:rsidRDefault="00601040" w:rsidP="007C1CA6">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HR HPV,V</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0.328</m:t>
                          </m:r>
                        </m:num>
                        <m:den>
                          <m:r>
                            <w:rPr>
                              <w:rFonts w:ascii="Cambria Math" w:hAnsi="Cambria Math"/>
                            </w:rPr>
                            <m:t>0.470</m:t>
                          </m:r>
                        </m:den>
                      </m:f>
                    </m:e>
                  </m:d>
                </m:e>
              </m:func>
            </m:num>
            <m:den>
              <m:r>
                <w:rPr>
                  <w:rFonts w:ascii="Cambria Math" w:hAnsi="Cambria Math"/>
                </w:rPr>
                <m:t>5*365</m:t>
              </m:r>
            </m:den>
          </m:f>
        </m:oMath>
      </m:oMathPara>
    </w:p>
    <w:p w14:paraId="770E97F1" w14:textId="77777777" w:rsidR="00B4376D" w:rsidRPr="00B4376D" w:rsidRDefault="002B02F1" w:rsidP="007C1CA6">
      <w:r>
        <w:t xml:space="preserve">Hence </w:t>
      </w:r>
      <w:r w:rsidR="00B4376D" w:rsidRPr="00B4376D">
        <w:br/>
      </w:r>
      <m:oMathPara>
        <m:oMath>
          <m: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HR HPV,U</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ac</m:t>
                  </m:r>
                </m:sub>
              </m:sSub>
            </m:e>
          </m:d>
          <m:r>
            <w:rPr>
              <w:rFonts w:ascii="Cambria Math" w:hAnsi="Cambria Math"/>
            </w:rPr>
            <m:t xml:space="preserve"> </m:t>
          </m:r>
          <m:r>
            <m:rPr>
              <m:aln/>
            </m:rP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0.421</m:t>
                              </m:r>
                            </m:num>
                            <m:den>
                              <m:r>
                                <w:rPr>
                                  <w:rFonts w:ascii="Cambria Math" w:hAnsi="Cambria Math"/>
                                </w:rPr>
                                <m:t>0.470</m:t>
                              </m:r>
                            </m:den>
                          </m:f>
                        </m:e>
                      </m:d>
                    </m:e>
                  </m:func>
                </m:num>
                <m:den>
                  <m:r>
                    <w:rPr>
                      <w:rFonts w:ascii="Cambria Math" w:hAnsi="Cambria Math"/>
                    </w:rPr>
                    <m:t>5*365</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ac</m:t>
                      </m:r>
                    </m:sub>
                  </m:sSub>
                </m:e>
              </m:d>
            </m:sup>
          </m:sSup>
          <m:r>
            <m:rPr>
              <m:sty m:val="p"/>
            </m:rPr>
            <w:rPr>
              <w:rFonts w:ascii="Cambria Math" w:hAnsi="Cambria Math"/>
            </w:rPr>
            <w:br/>
          </m:r>
        </m:oMath>
        <m:oMath>
          <m:r>
            <m:rPr>
              <m:sty m:val="p"/>
            </m:rPr>
            <w:rPr>
              <w:rFonts w:ascii="Cambria Math" w:hAnsi="Cambria Math"/>
            </w:rPr>
            <w:br/>
          </m:r>
        </m:oMath>
        <m:oMath>
          <m: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HR HPV,V</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ac</m:t>
                  </m:r>
                </m:sub>
              </m:sSub>
            </m:e>
          </m:d>
          <m:r>
            <w:rPr>
              <w:rFonts w:ascii="Cambria Math" w:hAnsi="Cambria Math"/>
            </w:rPr>
            <m:t xml:space="preserve"> =PRE</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0.328</m:t>
                              </m:r>
                            </m:num>
                            <m:den>
                              <m:r>
                                <w:rPr>
                                  <w:rFonts w:ascii="Cambria Math" w:hAnsi="Cambria Math"/>
                                </w:rPr>
                                <m:t>0.470</m:t>
                              </m:r>
                            </m:den>
                          </m:f>
                        </m:e>
                      </m:d>
                    </m:e>
                  </m:func>
                </m:num>
                <m:den>
                  <m:r>
                    <w:rPr>
                      <w:rFonts w:ascii="Cambria Math" w:hAnsi="Cambria Math"/>
                    </w:rPr>
                    <m:t>5*365</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ac</m:t>
                      </m:r>
                    </m:sub>
                  </m:sSub>
                </m:e>
              </m:d>
            </m:sup>
          </m:sSup>
        </m:oMath>
      </m:oMathPara>
    </w:p>
    <w:p w14:paraId="05E7F310" w14:textId="72770D6E" w:rsidR="00B4376D" w:rsidRDefault="0057700B" w:rsidP="007C1CA6">
      <w:r>
        <w:t xml:space="preserve">where </w:t>
      </w:r>
      <m:oMath>
        <m:sSub>
          <m:sSubPr>
            <m:ctrlPr>
              <w:rPr>
                <w:rFonts w:ascii="Cambria Math" w:hAnsi="Cambria Math"/>
                <w:i/>
              </w:rPr>
            </m:ctrlPr>
          </m:sSubPr>
          <m:e>
            <m:r>
              <w:rPr>
                <w:rFonts w:ascii="Cambria Math" w:hAnsi="Cambria Math"/>
              </w:rPr>
              <m:t>t</m:t>
            </m:r>
          </m:e>
          <m:sub>
            <m:r>
              <w:rPr>
                <w:rFonts w:ascii="Cambria Math" w:hAnsi="Cambria Math"/>
              </w:rPr>
              <m:t>vac</m:t>
            </m:r>
          </m:sub>
        </m:sSub>
        <m:r>
          <w:rPr>
            <w:rFonts w:ascii="Cambria Math" w:hAnsi="Cambria Math"/>
          </w:rPr>
          <m:t xml:space="preserve"> </m:t>
        </m:r>
      </m:oMath>
      <w:r w:rsidR="00742221">
        <w:t xml:space="preserve">is </w:t>
      </w:r>
      <w:r>
        <w:t>the time</w:t>
      </w:r>
      <w:r w:rsidR="00742221">
        <w:t xml:space="preserve"> </w:t>
      </w:r>
      <w:r>
        <w:t>elapsed from</w:t>
      </w:r>
      <w:r w:rsidR="00742221">
        <w:t xml:space="preserve"> </w:t>
      </w:r>
      <w:r w:rsidR="00926858">
        <w:t xml:space="preserve">the </w:t>
      </w:r>
      <w:r>
        <w:t xml:space="preserve">commencement </w:t>
      </w:r>
      <w:r w:rsidR="00926858">
        <w:t xml:space="preserve">of </w:t>
      </w:r>
      <w:r>
        <w:t xml:space="preserve">the </w:t>
      </w:r>
      <w:r w:rsidR="00742221">
        <w:t xml:space="preserve">vaccination program, and </w:t>
      </w:r>
      <w:r w:rsidR="00B4376D">
        <w:t xml:space="preserve"> </w:t>
      </w:r>
      <m:oMath>
        <m:r>
          <w:rPr>
            <w:rFonts w:ascii="Cambria Math" w:hAnsi="Cambria Math"/>
          </w:rPr>
          <m:t>PRE</m:t>
        </m:r>
        <m:sSub>
          <m:sSubPr>
            <m:ctrlPr>
              <w:rPr>
                <w:rFonts w:ascii="Cambria Math" w:hAnsi="Cambria Math"/>
                <w:i/>
              </w:rPr>
            </m:ctrlPr>
          </m:sSubPr>
          <m:e>
            <m:r>
              <w:rPr>
                <w:rFonts w:ascii="Cambria Math" w:hAnsi="Cambria Math"/>
              </w:rPr>
              <m:t>V</m:t>
            </m:r>
          </m:e>
          <m:sub>
            <m:r>
              <w:rPr>
                <w:rFonts w:ascii="Cambria Math" w:hAnsi="Cambria Math"/>
              </w:rPr>
              <m:t>0</m:t>
            </m:r>
          </m:sub>
        </m:sSub>
      </m:oMath>
      <w:r w:rsidR="0084301A">
        <w:t xml:space="preserve"> is the HPV prevalence before vaccination</w:t>
      </w:r>
      <w:r w:rsidR="00AC6FCC">
        <w:t>, taken</w:t>
      </w:r>
      <w:r w:rsidR="0084301A">
        <w:t xml:space="preserve"> </w:t>
      </w:r>
      <w:r>
        <w:t xml:space="preserve">to be </w:t>
      </w:r>
      <w:r w:rsidR="0084301A">
        <w:t>47.0</w:t>
      </w:r>
      <w:r w:rsidR="007F5981">
        <w:t>% based on HPV prevalence in 2007-2009</w:t>
      </w:r>
      <w:r w:rsidR="0084301A">
        <w:t>.</w:t>
      </w:r>
      <w:r w:rsidR="00926858">
        <w:t xml:space="preserve">  Note that </w:t>
      </w:r>
      <w:r w:rsidR="00BC2322">
        <w:t>in</w:t>
      </w:r>
      <w:r w:rsidR="00926858">
        <w:t xml:space="preserve"> the model</w:t>
      </w:r>
      <w:r w:rsidR="00BC2322">
        <w:t>,</w:t>
      </w:r>
      <w:r w:rsidR="00926858">
        <w:t xml:space="preserve"> we assume</w:t>
      </w:r>
      <w:r>
        <w:t xml:space="preserve"> that</w:t>
      </w:r>
      <w:r w:rsidR="00926858">
        <w:t xml:space="preserve"> the vaccinat</w:t>
      </w:r>
      <w:r w:rsidR="00DA1BE3">
        <w:t>ion</w:t>
      </w:r>
      <w:r w:rsidR="00926858">
        <w:t xml:space="preserve"> program has a</w:t>
      </w:r>
      <w:r w:rsidR="00BC2322">
        <w:t xml:space="preserve">lready </w:t>
      </w:r>
      <w:r>
        <w:t xml:space="preserve">been in place </w:t>
      </w:r>
      <w:r w:rsidR="00BC2322">
        <w:t xml:space="preserve">for </w:t>
      </w:r>
      <w:r w:rsidR="00FB27E6">
        <w:t>10</w:t>
      </w:r>
      <w:r w:rsidR="00BC2322">
        <w:t xml:space="preserve"> year at </w:t>
      </w:r>
      <m:oMath>
        <m:r>
          <w:rPr>
            <w:rFonts w:ascii="Cambria Math" w:hAnsi="Cambria Math"/>
          </w:rPr>
          <m:t>t=0</m:t>
        </m:r>
      </m:oMath>
      <w:r w:rsidR="00926858">
        <w:t xml:space="preserve">, so </w:t>
      </w:r>
      <m:oMath>
        <m:sSub>
          <m:sSubPr>
            <m:ctrlPr>
              <w:rPr>
                <w:rFonts w:ascii="Cambria Math" w:hAnsi="Cambria Math"/>
                <w:i/>
              </w:rPr>
            </m:ctrlPr>
          </m:sSubPr>
          <m:e>
            <m:r>
              <w:rPr>
                <w:rFonts w:ascii="Cambria Math" w:hAnsi="Cambria Math"/>
              </w:rPr>
              <m:t>t= t</m:t>
            </m:r>
          </m:e>
          <m:sub>
            <m:r>
              <w:rPr>
                <w:rFonts w:ascii="Cambria Math" w:hAnsi="Cambria Math"/>
              </w:rPr>
              <m:t>vac</m:t>
            </m:r>
          </m:sub>
        </m:sSub>
        <m:r>
          <w:rPr>
            <w:rFonts w:ascii="Cambria Math" w:hAnsi="Cambria Math"/>
          </w:rPr>
          <m:t>+10 years</m:t>
        </m:r>
      </m:oMath>
    </w:p>
    <w:p w14:paraId="51DC8011" w14:textId="679F49CC" w:rsidR="00797DA7" w:rsidRPr="007C1CA6" w:rsidRDefault="00797DA7" w:rsidP="007C1CA6">
      <w:r>
        <w:t xml:space="preserve">As comparison, a recent study has found that </w:t>
      </w:r>
      <w:r w:rsidR="00BB2069">
        <w:t>80</w:t>
      </w:r>
      <w:r>
        <w:t xml:space="preserve">% </w:t>
      </w:r>
      <w:r w:rsidR="003867E9">
        <w:t xml:space="preserve">girls-only </w:t>
      </w:r>
      <w:r>
        <w:t xml:space="preserve">vaccine coverage </w:t>
      </w:r>
      <w:r w:rsidR="003867E9">
        <w:t xml:space="preserve">can lead to close to 0.9 relative reduction </w:t>
      </w:r>
      <w:r w:rsidR="00A66D03">
        <w:t xml:space="preserve">in HPV-16 </w:t>
      </w:r>
      <w:r w:rsidR="003867E9">
        <w:t>prevalence</w:t>
      </w:r>
      <w:r w:rsidR="00F211F0">
        <w:t xml:space="preserve"> over 70 years</w:t>
      </w:r>
      <w:r w:rsidR="003867E9">
        <w:t>.</w:t>
      </w:r>
      <w:r w:rsidR="003867E9" w:rsidRPr="003867E9">
        <w:t xml:space="preserve"> </w:t>
      </w:r>
      <w:hyperlink w:anchor="_ENREF_31" w:tooltip="Brisson, 2016 #4442" w:history="1">
        <w:r w:rsidR="00BB2069" w:rsidRPr="001E1710">
          <w:rPr>
            <w:rStyle w:val="Hyperlink"/>
          </w:rPr>
          <w:fldChar w:fldCharType="begin">
            <w:fldData xml:space="preserve">PEVuZE5vdGU+PENpdGU+PEF1dGhvcj5Ccmlzc29uPC9BdXRob3I+PFllYXI+MjAxNjwvWWVhcj48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</w:fldData>
          </w:fldChar>
        </w:r>
        <w:r w:rsidR="001E1710" w:rsidRPr="001E1710">
          <w:rPr>
            <w:rStyle w:val="Hyperlink"/>
          </w:rPr>
          <w:instrText xml:space="preserve"> ADDIN EN.CITE </w:instrText>
        </w:r>
        <w:r w:rsidR="001E1710" w:rsidRPr="001E1710">
          <w:rPr>
            <w:rStyle w:val="Hyperlink"/>
          </w:rPr>
          <w:fldChar w:fldCharType="begin">
            <w:fldData xml:space="preserve">PEVuZE5vdGU+PENpdGU+PEF1dGhvcj5Ccmlzc29uPC9BdXRob3I+PFllYXI+MjAxNjwvWWVhcj48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</w:fldData>
          </w:fldChar>
        </w:r>
        <w:r w:rsidR="001E1710" w:rsidRPr="001E1710">
          <w:rPr>
            <w:rStyle w:val="Hyperlink"/>
          </w:rPr>
          <w:instrText xml:space="preserve"> ADDIN EN.CITE.DATA </w:instrText>
        </w:r>
        <w:r w:rsidR="001E1710" w:rsidRPr="001E1710">
          <w:rPr>
            <w:rStyle w:val="Hyperlink"/>
          </w:rPr>
        </w:r>
        <w:r w:rsidR="001E1710" w:rsidRPr="001E1710">
          <w:rPr>
            <w:rStyle w:val="Hyperlink"/>
          </w:rPr>
          <w:fldChar w:fldCharType="end"/>
        </w:r>
        <w:r w:rsidR="00BB2069" w:rsidRPr="001E1710">
          <w:rPr>
            <w:rStyle w:val="Hyperlink"/>
          </w:rPr>
        </w:r>
        <w:r w:rsidR="00BB2069" w:rsidRPr="001E1710">
          <w:rPr>
            <w:rStyle w:val="Hyperlink"/>
          </w:rPr>
          <w:fldChar w:fldCharType="separate"/>
        </w:r>
        <w:r w:rsidR="001E1710" w:rsidRPr="001E1710">
          <w:rPr>
            <w:rStyle w:val="Hyperlink"/>
            <w:noProof/>
            <w:vertAlign w:val="superscript"/>
          </w:rPr>
          <w:t>31</w:t>
        </w:r>
        <w:r w:rsidR="00BB2069" w:rsidRPr="001E1710">
          <w:rPr>
            <w:rStyle w:val="Hyperlink"/>
          </w:rPr>
          <w:fldChar w:fldCharType="end"/>
        </w:r>
      </w:hyperlink>
      <w:r w:rsidR="00B66552">
        <w:t xml:space="preserve">  In our estimation, the relative reduction in HR HPV over 70 years is approximately 0.8</w:t>
      </w:r>
      <w:r w:rsidR="00175A6A">
        <w:t xml:space="preserve"> for unvaccinated </w:t>
      </w:r>
      <w:r w:rsidR="008037AA">
        <w:t>female</w:t>
      </w:r>
      <w:r w:rsidR="00175A6A">
        <w:t xml:space="preserve"> and </w:t>
      </w:r>
      <w:r w:rsidR="00B37053">
        <w:t>close</w:t>
      </w:r>
      <w:r w:rsidR="00175A6A">
        <w:t xml:space="preserve"> 1 for vaccinated female</w:t>
      </w:r>
      <w:r w:rsidR="00B66552">
        <w:t>.</w:t>
      </w:r>
    </w:p>
    <w:p w14:paraId="2E645FB1" w14:textId="77777777" w:rsidR="006671CF" w:rsidRDefault="006671CF" w:rsidP="006671CF">
      <w:pPr>
        <w:pStyle w:val="Heading3"/>
      </w:pPr>
      <w:bookmarkStart w:id="17" w:name="_Ref463961252"/>
      <w:bookmarkStart w:id="18" w:name="_Toc494890652"/>
      <w:r>
        <w:t>Aging</w:t>
      </w:r>
      <w:bookmarkEnd w:id="17"/>
      <w:bookmarkEnd w:id="18"/>
    </w:p>
    <w:p w14:paraId="5BB7C997" w14:textId="25125D7A" w:rsidR="00965C48" w:rsidRDefault="006671CF" w:rsidP="00F724A6">
      <w:r>
        <w:t>Aging is included in the model as a</w:t>
      </w:r>
      <w:r w:rsidR="008E519B">
        <w:t>n additional</w:t>
      </w:r>
      <w:r>
        <w:t xml:space="preserve"> </w:t>
      </w:r>
      <w:r w:rsidR="00BD15E5">
        <w:t xml:space="preserve">term </w:t>
      </w:r>
      <w:r w:rsidR="008E519B">
        <w:t>in</w:t>
      </w:r>
      <w:r w:rsidR="00BD15E5">
        <w:t xml:space="preserve"> the ODEs</w:t>
      </w:r>
      <w:r w:rsidR="008E519B">
        <w:t>. The size of the term is</w:t>
      </w:r>
      <w:r w:rsidR="00BD15E5">
        <w:t xml:space="preserve"> </w:t>
      </w:r>
      <w:r>
        <w:t xml:space="preserve">based the </w:t>
      </w:r>
      <w:r w:rsidR="008E519B">
        <w:t xml:space="preserve">size of the compartment as well as the </w:t>
      </w:r>
      <w:r>
        <w:t>span of the age group. For example, if the age stratum</w:t>
      </w:r>
      <w:r w:rsidRPr="00DA3843">
        <w:t xml:space="preserve"> </w:t>
      </w:r>
      <w:r>
        <w:t xml:space="preserve">spans 20 years, then one-twentieth of each compartment will </w:t>
      </w:r>
      <w:r w:rsidR="00A60D32">
        <w:t xml:space="preserve">move </w:t>
      </w:r>
      <w:r>
        <w:t xml:space="preserve">to </w:t>
      </w:r>
      <w:r w:rsidR="00A60D32">
        <w:t xml:space="preserve">a </w:t>
      </w:r>
      <w:r w:rsidR="00AE2F0E">
        <w:t xml:space="preserve">compartment of </w:t>
      </w:r>
      <w:r w:rsidR="00A60D32">
        <w:t xml:space="preserve">the </w:t>
      </w:r>
      <w:r w:rsidR="00AE2F0E">
        <w:t xml:space="preserve">same </w:t>
      </w:r>
      <w:r w:rsidR="00A60D32">
        <w:t xml:space="preserve">disease </w:t>
      </w:r>
      <w:r w:rsidR="00AE2F0E">
        <w:t xml:space="preserve">state but at </w:t>
      </w:r>
      <w:r w:rsidR="00A60D32">
        <w:t xml:space="preserve">the </w:t>
      </w:r>
      <w:r>
        <w:t>next (older) age stratum each year</w:t>
      </w:r>
      <w:r w:rsidR="00AE2F0E">
        <w:t xml:space="preserve"> (</w:t>
      </w:r>
      <w:r w:rsidR="00980953">
        <w:t xml:space="preserve">apart from the oldest age group, </w:t>
      </w:r>
      <w:r w:rsidR="00043904">
        <w:t>in which case</w:t>
      </w:r>
      <w:r w:rsidR="00980953">
        <w:t xml:space="preserve"> one-twentieth of all compartment</w:t>
      </w:r>
      <w:r w:rsidR="00EE5783">
        <w:t>s</w:t>
      </w:r>
      <w:r w:rsidR="00980953">
        <w:t xml:space="preserve"> </w:t>
      </w:r>
      <w:r w:rsidR="00EE5783">
        <w:t xml:space="preserve">will </w:t>
      </w:r>
      <w:r w:rsidR="00925E79">
        <w:t>be removed</w:t>
      </w:r>
      <w:r w:rsidR="00A60D32">
        <w:t xml:space="preserve"> from the population</w:t>
      </w:r>
      <w:r w:rsidR="00925E79">
        <w:t xml:space="preserve">, while </w:t>
      </w:r>
      <w:r w:rsidR="00D91E65">
        <w:t xml:space="preserve">the </w:t>
      </w:r>
      <w:r w:rsidR="00925E79">
        <w:t xml:space="preserve">same number of individuals will </w:t>
      </w:r>
      <w:r w:rsidR="00A60D32">
        <w:t xml:space="preserve">be </w:t>
      </w:r>
      <w:r w:rsidR="00925E79">
        <w:t>added to</w:t>
      </w:r>
      <w:r w:rsidR="00980953">
        <w:t xml:space="preserve"> the susceptible</w:t>
      </w:r>
      <w:r w:rsidR="00B943D2">
        <w:t xml:space="preserve"> </w:t>
      </w:r>
      <w:r w:rsidR="00980953">
        <w:t xml:space="preserve">compartment </w:t>
      </w:r>
      <w:r w:rsidR="00925E79">
        <w:t>in the</w:t>
      </w:r>
      <w:r w:rsidR="00980953">
        <w:t xml:space="preserve"> youngest age group</w:t>
      </w:r>
      <w:r w:rsidR="00965C48">
        <w:t xml:space="preserve">, with 80% </w:t>
      </w:r>
      <w:r w:rsidR="00A60D32">
        <w:t xml:space="preserve">of females </w:t>
      </w:r>
      <w:r w:rsidR="00965C48">
        <w:t>vaccinated</w:t>
      </w:r>
      <w:r w:rsidR="00980953">
        <w:t>)</w:t>
      </w:r>
      <w:r>
        <w:t xml:space="preserve">. </w:t>
      </w:r>
    </w:p>
    <w:p w14:paraId="34BD79DA" w14:textId="1FE46831" w:rsidR="00146BD9" w:rsidRDefault="006671CF" w:rsidP="00F724A6">
      <w:r>
        <w:t xml:space="preserve">We assume that the total population size remains constant over time, i.e., the number of people leaving the oldest age group per unit time equals the number of people entering the youngest age </w:t>
      </w:r>
      <w:r>
        <w:lastRenderedPageBreak/>
        <w:t>group in the same time interval. We also ignore deaths as these are unlikely to occur as</w:t>
      </w:r>
      <w:r w:rsidR="00F53FD3">
        <w:t xml:space="preserve"> a consequence of</w:t>
      </w:r>
      <w:r w:rsidR="00A60D32">
        <w:t xml:space="preserve"> TV </w:t>
      </w:r>
      <w:r w:rsidR="00F53FD3">
        <w:t>infection</w:t>
      </w:r>
      <w:r>
        <w:t xml:space="preserve">. </w:t>
      </w:r>
    </w:p>
    <w:p w14:paraId="63F86B6C" w14:textId="187DE4D0" w:rsidR="00AC6FCC" w:rsidRDefault="007A751F" w:rsidP="00F724A6">
      <w:r>
        <w:t>Therefore</w:t>
      </w:r>
      <w:r w:rsidR="005B21A2">
        <w:t xml:space="preserve"> </w:t>
      </w:r>
      <w:r w:rsidR="00A60D32">
        <w:t>aging is captured in the model as follows</w:t>
      </w:r>
      <w:r w:rsidR="005B21A2">
        <w:t>:</w:t>
      </w:r>
    </w:p>
    <w:p w14:paraId="4C3DF629" w14:textId="77777777" w:rsidR="00AC6FCC" w:rsidRPr="001D0D69" w:rsidRDefault="00E74FF5" w:rsidP="00F724A6">
      <m:oMathPara>
        <m:oMath>
          <m:r>
            <m:rPr>
              <m:sty m:val="bi"/>
            </m:rP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a,v</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v</m:t>
                  </m:r>
                </m:sub>
              </m:sSub>
            </m:num>
            <m:den>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a</m:t>
                  </m:r>
                </m:sub>
              </m:sSub>
            </m:den>
          </m:f>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m:t>
                  </m:r>
                </m:e>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 xml:space="preserve">a-1,v </m:t>
                                </m:r>
                              </m:sub>
                            </m:sSub>
                          </m:num>
                          <m:den>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a-1,v</m:t>
                                </m:r>
                              </m:sub>
                            </m:sSub>
                          </m:den>
                        </m:f>
                        <m:ctrlPr>
                          <w:rPr>
                            <w:rFonts w:ascii="Cambria Math" w:eastAsia="Cambria Math" w:hAnsi="Cambria Math" w:cs="Cambria Math"/>
                            <w:i/>
                          </w:rPr>
                        </m:ctrlPr>
                      </m:e>
                      <m:e>
                        <m:r>
                          <w:rPr>
                            <w:rFonts w:ascii="Cambria Math" w:hAnsi="Cambria Math"/>
                          </w:rPr>
                          <m:t xml:space="preserve"> if a&gt;1</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3,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0</m:t>
                                </m:r>
                              </m:sub>
                            </m:sSub>
                          </m:num>
                          <m:den>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m:t>
                                </m:r>
                              </m:sub>
                            </m:sSub>
                          </m:den>
                        </m:f>
                      </m:e>
                      <m:e>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0</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0.8 N</m:t>
                                </m:r>
                              </m:e>
                              <m:sub>
                                <m:r>
                                  <w:rPr>
                                    <w:rFonts w:ascii="Cambria Math" w:hAnsi="Cambria Math"/>
                                  </w:rPr>
                                  <m:t>3</m:t>
                                </m:r>
                              </m:sub>
                            </m:sSub>
                          </m:num>
                          <m:den>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m:t>
                                </m:r>
                              </m:sub>
                            </m:sSub>
                          </m:den>
                        </m:f>
                      </m:e>
                      <m:e>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1</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0.2 N</m:t>
                                </m:r>
                              </m:e>
                              <m:sub>
                                <m:r>
                                  <w:rPr>
                                    <w:rFonts w:ascii="Cambria Math" w:hAnsi="Cambria Math"/>
                                  </w:rPr>
                                  <m:t>3</m:t>
                                </m:r>
                              </m:sub>
                            </m:sSub>
                          </m:num>
                          <m:den>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3</m:t>
                                </m:r>
                              </m:sub>
                            </m:sSub>
                          </m:den>
                        </m:f>
                      </m:e>
                      <m:e>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otherwise</m:t>
                        </m:r>
                      </m:e>
                    </m:mr>
                  </m:m>
                </m:e>
              </m:eqArr>
            </m:e>
          </m:d>
          <m:r>
            <w:rPr>
              <w:rFonts w:ascii="Cambria Math" w:hAnsi="Cambria Math"/>
            </w:rPr>
            <m:t xml:space="preserve"> </m:t>
          </m:r>
        </m:oMath>
      </m:oMathPara>
    </w:p>
    <w:p w14:paraId="00195A44" w14:textId="77777777" w:rsidR="001D0D69" w:rsidRPr="001D0D69" w:rsidRDefault="001D0D69" w:rsidP="00F724A6">
      <w:r>
        <w:t>with</w:t>
      </w:r>
    </w:p>
    <w:p w14:paraId="67A88E3C" w14:textId="77777777" w:rsidR="001D0D69" w:rsidRPr="00FC6B2F" w:rsidRDefault="001D0D69" w:rsidP="00F724A6">
      <m:oMathPara>
        <m:oMath>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5 years if a=1</m:t>
                  </m:r>
                </m:e>
                <m:e>
                  <m:r>
                    <w:rPr>
                      <w:rFonts w:ascii="Cambria Math" w:hAnsi="Cambria Math"/>
                    </w:rPr>
                    <m:t xml:space="preserve">20 years otherwise </m:t>
                  </m:r>
                </m:e>
              </m:eqArr>
            </m:e>
          </m:d>
        </m:oMath>
      </m:oMathPara>
    </w:p>
    <w:p w14:paraId="48658218" w14:textId="77777777" w:rsidR="00FC6B2F" w:rsidRDefault="00601040" w:rsidP="00F724A6">
      <m:oMathPara>
        <m:oMath>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d>
                <m:dPr>
                  <m:begChr m:val="{"/>
                  <m:endChr m:val="}"/>
                  <m:ctrlPr>
                    <w:rPr>
                      <w:rFonts w:ascii="Cambria Math" w:hAnsi="Cambria Math"/>
                      <w:i/>
                    </w:rPr>
                  </m:ctrlPr>
                </m:dPr>
                <m:e>
                  <m:r>
                    <w:rPr>
                      <w:rFonts w:ascii="Cambria Math" w:hAnsi="Cambria Math"/>
                    </w:rPr>
                    <m:t>2,3</m:t>
                  </m:r>
                </m:e>
              </m:d>
            </m:sub>
            <m:sup/>
            <m:e>
              <m:sSub>
                <m:sSubPr>
                  <m:ctrlPr>
                    <w:rPr>
                      <w:rFonts w:ascii="Cambria Math" w:hAnsi="Cambria Math"/>
                      <w:i/>
                    </w:rPr>
                  </m:ctrlPr>
                </m:sSubPr>
                <m:e>
                  <m:r>
                    <w:rPr>
                      <w:rFonts w:ascii="Cambria Math" w:hAnsi="Cambria Math"/>
                    </w:rPr>
                    <m:t>S</m:t>
                  </m:r>
                </m:e>
                <m:sub>
                  <m:r>
                    <w:rPr>
                      <w:rFonts w:ascii="Cambria Math" w:hAnsi="Cambria Math"/>
                    </w:rPr>
                    <m:t>3,v</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v</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3,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3,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a,v</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v</m:t>
                  </m:r>
                </m:sub>
              </m:sSub>
            </m:e>
          </m:nary>
        </m:oMath>
      </m:oMathPara>
    </w:p>
    <w:p w14:paraId="793CA237" w14:textId="77777777" w:rsidR="00CF0D5A" w:rsidRDefault="001D0D69" w:rsidP="00CF0D5A">
      <w:r>
        <w:t>and</w:t>
      </w:r>
      <w:r w:rsidR="00AC6FCC">
        <w:t xml:space="preserve"> </w:t>
      </w:r>
      <m:oMath>
        <m:sSub>
          <m:sSubPr>
            <m:ctrlPr>
              <w:rPr>
                <w:rFonts w:ascii="Cambria Math" w:hAnsi="Cambria Math"/>
                <w:i/>
              </w:rPr>
            </m:ctrlPr>
          </m:sSubPr>
          <m:e>
            <m:r>
              <w:rPr>
                <w:rFonts w:ascii="Cambria Math" w:hAnsi="Cambria Math"/>
              </w:rPr>
              <m:t>K</m:t>
            </m:r>
          </m:e>
          <m:sub>
            <m:r>
              <w:rPr>
                <w:rFonts w:ascii="Cambria Math" w:hAnsi="Cambria Math"/>
              </w:rPr>
              <m:t>a,v</m:t>
            </m:r>
          </m:sub>
        </m:sSub>
      </m:oMath>
      <w:r w:rsidR="00AC6FCC">
        <w:t xml:space="preserve"> is the </w:t>
      </w:r>
      <w:r>
        <w:t>compartment</w:t>
      </w:r>
      <w:r w:rsidR="007D6099">
        <w:t xml:space="preserve"> of</w:t>
      </w:r>
      <w:r w:rsidR="00CF0D5A">
        <w:t xml:space="preserve"> </w:t>
      </w:r>
      <w:r w:rsidR="007D6099">
        <w:t xml:space="preserve">age group </w:t>
      </w:r>
      <m:oMath>
        <m:r>
          <w:rPr>
            <w:rFonts w:ascii="Cambria Math" w:hAnsi="Cambria Math"/>
          </w:rPr>
          <m:t>a</m:t>
        </m:r>
      </m:oMath>
      <w:r w:rsidR="00CF0D5A">
        <w:t xml:space="preserve"> </w:t>
      </w:r>
      <w:r w:rsidR="007D6099">
        <w:t xml:space="preserve">and vaccinate status </w:t>
      </w:r>
      <w:r>
        <w:t xml:space="preserve"> </w:t>
      </w:r>
      <m:oMath>
        <m:r>
          <w:rPr>
            <w:rFonts w:ascii="Cambria Math" w:hAnsi="Cambria Math"/>
          </w:rPr>
          <m:t>v</m:t>
        </m:r>
      </m:oMath>
    </w:p>
    <w:p w14:paraId="26280D78" w14:textId="77777777" w:rsidR="00AC6FCC" w:rsidRPr="00F724A6" w:rsidRDefault="00CF0D5A" w:rsidP="00F724A6">
      <w:r>
        <w:t xml:space="preserve"> </w:t>
      </w:r>
    </w:p>
    <w:p w14:paraId="6999873D" w14:textId="3FBBD9D8" w:rsidR="009F0477" w:rsidRDefault="009F0477" w:rsidP="009F0477">
      <w:pPr>
        <w:pStyle w:val="Heading3"/>
      </w:pPr>
      <w:bookmarkStart w:id="19" w:name="_Ref463961260"/>
      <w:bookmarkStart w:id="20" w:name="_Toc494890653"/>
      <w:r>
        <w:t>Stratification</w:t>
      </w:r>
      <w:r w:rsidR="00A60D32">
        <w:t xml:space="preserve"> of the </w:t>
      </w:r>
      <w:r w:rsidR="00753647">
        <w:t>population</w:t>
      </w:r>
      <w:r>
        <w:t xml:space="preserve"> </w:t>
      </w:r>
      <w:bookmarkEnd w:id="19"/>
      <w:r w:rsidR="00A60D32">
        <w:t>by vaccination status</w:t>
      </w:r>
      <w:bookmarkEnd w:id="20"/>
    </w:p>
    <w:p w14:paraId="41E61669" w14:textId="5466E1A5" w:rsidR="009F0477" w:rsidRDefault="009F0477" w:rsidP="009F0477">
      <w:r>
        <w:t xml:space="preserve">The initial conditions of the model specify the fraction of the population </w:t>
      </w:r>
      <w:r w:rsidR="007616C4">
        <w:t xml:space="preserve">that is vaccinated </w:t>
      </w:r>
      <w:r w:rsidR="0044524F">
        <w:t>based on</w:t>
      </w:r>
      <w:r>
        <w:t xml:space="preserve"> current </w:t>
      </w:r>
      <w:r w:rsidR="00A60D32">
        <w:t xml:space="preserve">vaccination </w:t>
      </w:r>
      <w:r>
        <w:t xml:space="preserve">coverage in Australia. When running the model, </w:t>
      </w:r>
      <w:r w:rsidR="00522DAE">
        <w:t xml:space="preserve">the proportion of </w:t>
      </w:r>
      <w:r>
        <w:t xml:space="preserve">women </w:t>
      </w:r>
      <w:r w:rsidR="00A60D32">
        <w:t xml:space="preserve">in the population that is </w:t>
      </w:r>
      <w:r w:rsidR="00522DAE">
        <w:t xml:space="preserve">vaccinated </w:t>
      </w:r>
      <w:r>
        <w:t xml:space="preserve">will </w:t>
      </w:r>
      <w:r w:rsidR="00522DAE">
        <w:t xml:space="preserve">increase </w:t>
      </w:r>
      <w:r w:rsidR="00A60D32">
        <w:t>over time with ongoing vaccination</w:t>
      </w:r>
      <w:r>
        <w:t xml:space="preserve">. </w:t>
      </w:r>
      <w:r w:rsidR="0008534F">
        <w:t>T</w:t>
      </w:r>
      <w:r w:rsidR="00902022">
        <w:t>h</w:t>
      </w:r>
      <w:r w:rsidR="0076468F">
        <w:t xml:space="preserve">e </w:t>
      </w:r>
      <w:r w:rsidR="00F61068">
        <w:t>proportions</w:t>
      </w:r>
      <w:r w:rsidR="0076468F">
        <w:t xml:space="preserve"> of female</w:t>
      </w:r>
      <w:r w:rsidR="00A60D32">
        <w:t>s</w:t>
      </w:r>
      <w:r w:rsidR="0076468F">
        <w:t xml:space="preserve"> vaccinated </w:t>
      </w:r>
      <w:r w:rsidR="0008534F">
        <w:t>for selected age</w:t>
      </w:r>
      <w:r w:rsidR="00A60D32">
        <w:t>-</w:t>
      </w:r>
      <w:r w:rsidR="0008534F">
        <w:t>group</w:t>
      </w:r>
      <w:r w:rsidR="00A60D32">
        <w:t>s</w:t>
      </w:r>
      <w:r w:rsidR="0076468F">
        <w:t xml:space="preserve"> </w:t>
      </w:r>
      <w:r w:rsidR="0008534F">
        <w:t xml:space="preserve">over 100 years are shown in </w:t>
      </w:r>
      <w:r w:rsidR="00CE01E8">
        <w:fldChar w:fldCharType="begin"/>
      </w:r>
      <w:r w:rsidR="00CE01E8">
        <w:instrText xml:space="preserve"> REF _Ref479686784 \h </w:instrText>
      </w:r>
      <w:r w:rsidR="00CE01E8">
        <w:fldChar w:fldCharType="separate"/>
      </w:r>
      <w:r w:rsidR="00FB758E">
        <w:t>Figure A-</w:t>
      </w:r>
      <w:r w:rsidR="00FB758E">
        <w:rPr>
          <w:noProof/>
        </w:rPr>
        <w:t>6</w:t>
      </w:r>
      <w:r w:rsidR="00CE01E8">
        <w:fldChar w:fldCharType="end"/>
      </w:r>
      <w:r w:rsidR="00E95623">
        <w:t>.</w:t>
      </w:r>
    </w:p>
    <w:p w14:paraId="32F69F86" w14:textId="77777777" w:rsidR="00FA2BAC" w:rsidRDefault="00165F19" w:rsidP="00FA2BAC">
      <w:pPr>
        <w:keepNext/>
      </w:pPr>
      <w:r>
        <w:rPr>
          <w:noProof/>
          <w:lang w:eastAsia="zh-TW"/>
        </w:rPr>
        <w:lastRenderedPageBreak/>
        <w:drawing>
          <wp:inline distT="0" distB="0" distL="0" distR="0" wp14:anchorId="6F2E0D6B" wp14:editId="54C5C24C">
            <wp:extent cx="4477080" cy="33576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7315" cy="3357853"/>
                    </a:xfrm>
                    <a:prstGeom prst="rect">
                      <a:avLst/>
                    </a:prstGeom>
                    <a:noFill/>
                    <a:ln>
                      <a:noFill/>
                    </a:ln>
                  </pic:spPr>
                </pic:pic>
              </a:graphicData>
            </a:graphic>
          </wp:inline>
        </w:drawing>
      </w:r>
    </w:p>
    <w:p w14:paraId="3A52A84E" w14:textId="77777777" w:rsidR="009F0477" w:rsidRDefault="00FA2BAC" w:rsidP="009F0477">
      <w:pPr>
        <w:pStyle w:val="Caption"/>
      </w:pPr>
      <w:bookmarkStart w:id="21" w:name="_Ref479686784"/>
      <w:bookmarkStart w:id="22" w:name="_Ref479686779"/>
      <w:r>
        <w:t>Figure A-</w:t>
      </w:r>
      <w:fldSimple w:instr=" SEQ Figure_A \* ARABIC ">
        <w:r w:rsidR="00FB758E">
          <w:rPr>
            <w:noProof/>
          </w:rPr>
          <w:t>6</w:t>
        </w:r>
      </w:fldSimple>
      <w:bookmarkEnd w:id="21"/>
      <w:r>
        <w:t>:</w:t>
      </w:r>
      <w:r w:rsidR="009F0477">
        <w:t xml:space="preserve"> </w:t>
      </w:r>
      <w:r w:rsidR="007A56D4">
        <w:t>Proportion of female vaccinated</w:t>
      </w:r>
      <w:r w:rsidR="007D6B8E">
        <w:t xml:space="preserve"> introduced in the model</w:t>
      </w:r>
      <w:bookmarkEnd w:id="22"/>
    </w:p>
    <w:p w14:paraId="100F7CE6" w14:textId="77777777" w:rsidR="00812648" w:rsidRDefault="00812648">
      <w:pPr>
        <w:rPr>
          <w:rFonts w:asciiTheme="majorHAnsi" w:eastAsiaTheme="majorEastAsia" w:hAnsiTheme="majorHAnsi" w:cstheme="majorBidi"/>
          <w:b/>
          <w:bCs/>
          <w:color w:val="4F81BD" w:themeColor="accent1"/>
          <w:sz w:val="26"/>
          <w:szCs w:val="26"/>
        </w:rPr>
      </w:pPr>
      <w:r>
        <w:br w:type="page"/>
      </w:r>
    </w:p>
    <w:p w14:paraId="3D373EC0" w14:textId="77777777" w:rsidR="00FA2C57" w:rsidRDefault="004C3D33" w:rsidP="00752AE8">
      <w:pPr>
        <w:pStyle w:val="Heading2"/>
      </w:pPr>
      <w:bookmarkStart w:id="23" w:name="_Toc494890654"/>
      <w:r>
        <w:lastRenderedPageBreak/>
        <w:t>S</w:t>
      </w:r>
      <w:r w:rsidR="00752AE8">
        <w:t>ensitivity analysis</w:t>
      </w:r>
      <w:bookmarkEnd w:id="23"/>
      <w:r w:rsidR="00752AE8">
        <w:t xml:space="preserve"> </w:t>
      </w:r>
    </w:p>
    <w:p w14:paraId="0B6F1243" w14:textId="2956B6E2" w:rsidR="00FA2C57" w:rsidRDefault="004C3D33" w:rsidP="00FA2C57">
      <w:r w:rsidRPr="004C3D33">
        <w:t>SaSAT software was used to generate 5,000 parameter sets with Latin hypercube sampling</w:t>
      </w:r>
      <w:r w:rsidR="00E53968">
        <w:t>,</w:t>
      </w:r>
      <w:hyperlink w:anchor="_ENREF_32" w:tooltip="Hoare, 2008 #124" w:history="1">
        <w:r w:rsidR="00E53968" w:rsidRPr="001E1710">
          <w:rPr>
            <w:rStyle w:val="Hyperlink"/>
          </w:rPr>
          <w:fldChar w:fldCharType="begin"/>
        </w:r>
        <w:r w:rsidR="001E1710" w:rsidRPr="001E1710">
          <w:rPr>
            <w:rStyle w:val="Hyperlink"/>
          </w:rPr>
          <w:instrText xml:space="preserve"> ADDIN EN.CITE &lt;EndNote&gt;&lt;Cite&gt;&lt;Author&gt;Hoare&lt;/Author&gt;&lt;Year&gt;2008&lt;/Year&gt;&lt;RecNum&gt;124&lt;/RecNum&gt;&lt;DisplayText&gt;&lt;style face="superscript"&gt;32&lt;/style&gt;&lt;/DisplayText&gt;&lt;record&gt;&lt;rec-number&gt;124&lt;/rec-number&gt;&lt;foreign-keys&gt;&lt;key app="EN" db-id="2arzpv9pv25wrded5p0p0xfosad09td55r0p" timestamp="1263857337"&gt;124&lt;/key&gt;&lt;/foreign-keys&gt;&lt;ref-type name="Journal Article"&gt;17&lt;/ref-type&gt;&lt;contributors&gt;&lt;authors&gt;&lt;author&gt;Hoare, Alexander&lt;/author&gt;&lt;author&gt;Regan, David&lt;/author&gt;&lt;author&gt;Wilson, David P&lt;/author&gt;&lt;/authors&gt;&lt;/contributors&gt;&lt;titles&gt;&lt;title&gt;Sampling and sensitivity analyses tools (SaSAT) for computational modelling&lt;/title&gt;&lt;secondary-title&gt;Theoretical Biology and Medical Modelling&lt;/secondary-title&gt;&lt;/titles&gt;&lt;periodical&gt;&lt;full-title&gt;Theoretical Biology and Medical Modelling&lt;/full-title&gt;&lt;/periodical&gt;&lt;volume&gt;5&lt;/volume&gt;&lt;number&gt;4&lt;/number&gt;&lt;dates&gt;&lt;year&gt;2008&lt;/year&gt;&lt;/dates&gt;&lt;urls&gt;&lt;/urls&gt;&lt;/record&gt;&lt;/Cite&gt;&lt;/EndNote&gt;</w:instrText>
        </w:r>
        <w:r w:rsidR="00E53968" w:rsidRPr="001E1710">
          <w:rPr>
            <w:rStyle w:val="Hyperlink"/>
          </w:rPr>
          <w:fldChar w:fldCharType="separate"/>
        </w:r>
        <w:r w:rsidR="001E1710" w:rsidRPr="001E1710">
          <w:rPr>
            <w:rStyle w:val="Hyperlink"/>
            <w:noProof/>
            <w:vertAlign w:val="superscript"/>
          </w:rPr>
          <w:t>32</w:t>
        </w:r>
        <w:r w:rsidR="00E53968" w:rsidRPr="001E1710">
          <w:rPr>
            <w:rStyle w:val="Hyperlink"/>
          </w:rPr>
          <w:fldChar w:fldCharType="end"/>
        </w:r>
      </w:hyperlink>
      <w:r w:rsidR="00E53968">
        <w:t xml:space="preserve"> where model parameters were randomly sampled from </w:t>
      </w:r>
      <w:r w:rsidR="009E0F3C">
        <w:t>uniform distribution</w:t>
      </w:r>
      <w:r w:rsidR="00EA2AF6">
        <w:t>s</w:t>
      </w:r>
      <w:r w:rsidR="009E0F3C">
        <w:t xml:space="preserve"> with </w:t>
      </w:r>
      <w:r w:rsidR="00E53968">
        <w:t xml:space="preserve">ranges </w:t>
      </w:r>
      <w:r w:rsidR="00147D82">
        <w:t xml:space="preserve">as specified </w:t>
      </w:r>
      <w:r w:rsidR="00E53968">
        <w:t>in this appendix</w:t>
      </w:r>
      <w:r>
        <w:t>.</w:t>
      </w:r>
      <w:r w:rsidR="00E472DC">
        <w:t xml:space="preserve"> The model </w:t>
      </w:r>
      <w:r w:rsidR="00750372">
        <w:t xml:space="preserve">was then </w:t>
      </w:r>
      <w:r w:rsidR="00E472DC">
        <w:t>run to equilibrium for all 5,000 parameter sets under baseline model condition</w:t>
      </w:r>
      <w:r w:rsidR="00EB64AD">
        <w:t>s</w:t>
      </w:r>
      <w:r w:rsidR="00E472DC">
        <w:t xml:space="preserve"> (i.e. 60% of women age 18 or older undergo cytology screening every 2 years), and the 50 sets yielding equilibrium prevalence closest to 0.4% were selected</w:t>
      </w:r>
      <w:r w:rsidR="00750372">
        <w:t xml:space="preserve"> </w:t>
      </w:r>
      <w:r w:rsidR="00E472DC">
        <w:t>for evaluating screening scenarios</w:t>
      </w:r>
      <w:r w:rsidR="00750372">
        <w:t xml:space="preserve"> and sensitivity analysis.</w:t>
      </w:r>
    </w:p>
    <w:p w14:paraId="3F1C44E5" w14:textId="1664793B" w:rsidR="00350570" w:rsidRDefault="00F0296C" w:rsidP="00FA2C57">
      <w:r>
        <w:t xml:space="preserve">In Figure A-6 </w:t>
      </w:r>
      <w:r w:rsidR="00EB64AD">
        <w:t>T</w:t>
      </w:r>
      <w:r w:rsidR="004D6DA5">
        <w:t>ornado plot</w:t>
      </w:r>
      <w:r w:rsidR="00CD595A">
        <w:t>s</w:t>
      </w:r>
      <w:r>
        <w:t xml:space="preserve"> are given</w:t>
      </w:r>
      <w:r w:rsidR="004D6DA5">
        <w:t xml:space="preserve"> </w:t>
      </w:r>
      <w:r w:rsidR="00F8403F">
        <w:t>showing the partial rank</w:t>
      </w:r>
      <w:r w:rsidR="004D6DA5">
        <w:t xml:space="preserve"> correlation coefficient</w:t>
      </w:r>
      <w:r w:rsidR="00EB64AD">
        <w:t>s</w:t>
      </w:r>
      <w:r w:rsidR="004D6DA5">
        <w:t xml:space="preserve"> </w:t>
      </w:r>
      <w:r w:rsidR="00CD764C">
        <w:t xml:space="preserve">(PRCC) </w:t>
      </w:r>
      <w:r w:rsidR="00EB64AD">
        <w:t>for all</w:t>
      </w:r>
      <w:r w:rsidR="0081559F">
        <w:t xml:space="preserve"> model</w:t>
      </w:r>
      <w:r w:rsidR="004D6DA5">
        <w:t xml:space="preserve"> paramete</w:t>
      </w:r>
      <w:r w:rsidR="00EB64AD">
        <w:t>rs</w:t>
      </w:r>
      <w:r w:rsidR="00797466">
        <w:t>,</w:t>
      </w:r>
      <w:r w:rsidR="00CB151D">
        <w:t xml:space="preserve"> </w:t>
      </w:r>
      <w:r w:rsidR="00EB64AD">
        <w:t xml:space="preserve">where the measured </w:t>
      </w:r>
      <w:r w:rsidR="004D6DA5">
        <w:t xml:space="preserve">outcome </w:t>
      </w:r>
      <w:r w:rsidR="00EB64AD">
        <w:t>is</w:t>
      </w:r>
      <w:r w:rsidR="00CB151D">
        <w:t xml:space="preserve"> </w:t>
      </w:r>
      <w:r w:rsidR="004D6DA5">
        <w:t xml:space="preserve">the absolute difference in TV prevalence 20 years after all the key </w:t>
      </w:r>
      <w:r w:rsidR="0081559F">
        <w:t>changes to cervical screening have</w:t>
      </w:r>
      <w:r w:rsidR="004D6DA5">
        <w:t xml:space="preserve"> been implemented (i.e. scenario 3 in the main text)</w:t>
      </w:r>
      <w:r w:rsidR="00F46A3F">
        <w:t>.</w:t>
      </w:r>
      <w:r w:rsidR="004D6DA5">
        <w:t xml:space="preserve"> </w:t>
      </w:r>
      <w:r w:rsidR="005C2EE5">
        <w:t xml:space="preserve">In both cases the sensitivity of </w:t>
      </w:r>
      <w:r w:rsidR="00EB64AD">
        <w:t xml:space="preserve">the </w:t>
      </w:r>
      <w:r w:rsidR="00AD0D52">
        <w:t>pap</w:t>
      </w:r>
      <w:r w:rsidR="005C2EE5">
        <w:t xml:space="preserve"> test </w:t>
      </w:r>
      <w:r w:rsidR="00EB5814">
        <w:t>(“</w:t>
      </w:r>
      <w:r w:rsidR="005C2EE5">
        <w:t>Sen_Pap” in the figure)</w:t>
      </w:r>
      <w:r w:rsidR="00CD764C">
        <w:t xml:space="preserve"> is ranked high</w:t>
      </w:r>
      <w:r w:rsidR="009547CC">
        <w:t xml:space="preserve">est, </w:t>
      </w:r>
      <w:r w:rsidR="00CD764C">
        <w:t>with PRCC = 0.65 if HR HPV prevalence is fixed, and PRCC = 0.67 if HR HRV continue</w:t>
      </w:r>
      <w:r w:rsidR="006018B4">
        <w:t>s</w:t>
      </w:r>
      <w:r w:rsidR="00CD764C">
        <w:t xml:space="preserve"> to decline.  </w:t>
      </w:r>
    </w:p>
    <w:p w14:paraId="3A8BD3A4" w14:textId="0EC30419" w:rsidR="004243AF" w:rsidRDefault="00197B4F" w:rsidP="004243AF">
      <w:pPr>
        <w:keepNext/>
      </w:pPr>
      <w:r w:rsidRPr="00197B4F">
        <w:rPr>
          <w:rFonts w:ascii="Arial" w:hAnsi="Arial" w:cs="Arial"/>
          <w:noProof/>
          <w:color w:val="000000"/>
          <w:lang w:eastAsia="zh-TW"/>
        </w:rPr>
        <w:lastRenderedPageBreak/>
        <w:drawing>
          <wp:inline distT="0" distB="0" distL="0" distR="0" wp14:anchorId="24AD470F" wp14:editId="642151A8">
            <wp:extent cx="5731510" cy="3792552"/>
            <wp:effectExtent l="0" t="0" r="2540" b="0"/>
            <wp:docPr id="8" name="Picture 8" descr="C:\Users\Bhui\Google Drive\Caitlin Model\Paper\A-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ui\Google Drive\Caitlin Model\Paper\A-6-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792552"/>
                    </a:xfrm>
                    <a:prstGeom prst="rect">
                      <a:avLst/>
                    </a:prstGeom>
                    <a:noFill/>
                    <a:ln>
                      <a:noFill/>
                    </a:ln>
                  </pic:spPr>
                </pic:pic>
              </a:graphicData>
            </a:graphic>
          </wp:inline>
        </w:drawing>
      </w:r>
      <w:r w:rsidRPr="00197B4F">
        <w:rPr>
          <w:rFonts w:ascii="Arial" w:hAnsi="Arial" w:cs="Arial"/>
          <w:noProof/>
          <w:color w:val="000000"/>
          <w:lang w:eastAsia="zh-TW"/>
        </w:rPr>
        <w:drawing>
          <wp:inline distT="0" distB="0" distL="0" distR="0" wp14:anchorId="7E85EEDA" wp14:editId="0C21223E">
            <wp:extent cx="5731510" cy="3853526"/>
            <wp:effectExtent l="0" t="0" r="2540" b="0"/>
            <wp:docPr id="11" name="Picture 11" descr="C:\Users\Bhui\Google Drive\Caitlin Model\Paper\A-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hui\Google Drive\Caitlin Model\Paper\A-6-B.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853526"/>
                    </a:xfrm>
                    <a:prstGeom prst="rect">
                      <a:avLst/>
                    </a:prstGeom>
                    <a:noFill/>
                    <a:ln>
                      <a:noFill/>
                    </a:ln>
                  </pic:spPr>
                </pic:pic>
              </a:graphicData>
            </a:graphic>
          </wp:inline>
        </w:drawing>
      </w:r>
    </w:p>
    <w:p w14:paraId="21431B3D" w14:textId="3277546B" w:rsidR="00FD013A" w:rsidRDefault="004243AF" w:rsidP="00FA2C57">
      <w:pPr>
        <w:pStyle w:val="Caption"/>
      </w:pPr>
      <w:bookmarkStart w:id="24" w:name="_Ref479686904"/>
      <w:r>
        <w:t>Figure A-</w:t>
      </w:r>
      <w:fldSimple w:instr=" SEQ Figure_A \* ARABIC ">
        <w:r w:rsidR="00FB758E">
          <w:rPr>
            <w:noProof/>
          </w:rPr>
          <w:t>7</w:t>
        </w:r>
      </w:fldSimple>
      <w:bookmarkStart w:id="25" w:name="_Ref479163532"/>
      <w:bookmarkEnd w:id="24"/>
      <w:r>
        <w:t>:</w:t>
      </w:r>
      <w:bookmarkEnd w:id="25"/>
      <w:r w:rsidR="00FA2C57">
        <w:t xml:space="preserve"> </w:t>
      </w:r>
      <w:r w:rsidR="006018B4">
        <w:t>C</w:t>
      </w:r>
      <w:r w:rsidR="000E53E5">
        <w:t>orrelation coefficient</w:t>
      </w:r>
      <w:r w:rsidR="006018B4">
        <w:t>s</w:t>
      </w:r>
      <w:r w:rsidR="000E53E5">
        <w:t xml:space="preserve"> </w:t>
      </w:r>
      <w:r w:rsidR="006018B4">
        <w:t>for all</w:t>
      </w:r>
      <w:r w:rsidR="000E53E5">
        <w:t xml:space="preserve"> model parameters, </w:t>
      </w:r>
      <w:r w:rsidR="006018B4">
        <w:t>where the measured outcome is the</w:t>
      </w:r>
      <w:r w:rsidR="000E53E5">
        <w:t xml:space="preserve"> difference in TV prevalence</w:t>
      </w:r>
      <w:r w:rsidR="006018B4">
        <w:t>, from baseline,</w:t>
      </w:r>
      <w:r w:rsidR="000E53E5">
        <w:t xml:space="preserve"> 20 years after all the key </w:t>
      </w:r>
      <w:r w:rsidR="000E53E5" w:rsidRPr="00702D7B">
        <w:rPr>
          <w:rStyle w:val="CaptionsChar"/>
        </w:rPr>
        <w:t>changes</w:t>
      </w:r>
      <w:r w:rsidR="000E53E5">
        <w:t xml:space="preserve"> to cervical screening have been implemented.</w:t>
      </w:r>
      <w:r w:rsidR="00963425">
        <w:t xml:space="preserve"> A</w:t>
      </w:r>
      <w:r w:rsidR="004B5372">
        <w:t xml:space="preserve">: HR HPV prevalence </w:t>
      </w:r>
      <w:r w:rsidR="00CD764C">
        <w:t>fixed to</w:t>
      </w:r>
      <w:r w:rsidR="004B5372">
        <w:t xml:space="preserve"> the estimated 2016 level; </w:t>
      </w:r>
      <w:r w:rsidR="00963425">
        <w:t>B</w:t>
      </w:r>
      <w:r w:rsidR="004B5372">
        <w:t>: HR HPV prevalence continue</w:t>
      </w:r>
      <w:r w:rsidR="006018B4">
        <w:t>s</w:t>
      </w:r>
      <w:r w:rsidR="004B5372">
        <w:t xml:space="preserve"> to decline at </w:t>
      </w:r>
      <w:r w:rsidR="006018B4">
        <w:t>the estimated pre-2016.</w:t>
      </w:r>
    </w:p>
    <w:p w14:paraId="2678B2C7" w14:textId="77777777" w:rsidR="00FD013A" w:rsidRDefault="00FD013A">
      <w:pPr>
        <w:rPr>
          <w:b/>
          <w:bCs/>
          <w:color w:val="4F81BD" w:themeColor="accent1"/>
          <w:sz w:val="18"/>
          <w:szCs w:val="18"/>
        </w:rPr>
      </w:pPr>
      <w:r>
        <w:br w:type="page"/>
      </w:r>
    </w:p>
    <w:p w14:paraId="7F6F37EF" w14:textId="3CCFBBBA" w:rsidR="00BC7536" w:rsidRDefault="00BC7536" w:rsidP="00BC7536">
      <w:bookmarkStart w:id="26" w:name="_Ref479166315"/>
      <w:r>
        <w:lastRenderedPageBreak/>
        <w:t xml:space="preserve">The PRCC each </w:t>
      </w:r>
      <w:r w:rsidR="00436BB3">
        <w:t xml:space="preserve">model </w:t>
      </w:r>
      <w:r w:rsidR="00FE0374">
        <w:t>parameters</w:t>
      </w:r>
      <w:r>
        <w:t xml:space="preserve"> are </w:t>
      </w:r>
      <w:r w:rsidR="00A44F2B">
        <w:t xml:space="preserve">listed </w:t>
      </w:r>
      <w:r>
        <w:t>in the table below.</w:t>
      </w:r>
    </w:p>
    <w:p w14:paraId="68C1BC24" w14:textId="77777777" w:rsidR="00FE0374" w:rsidRDefault="00FE0374" w:rsidP="00FE0374">
      <w:pPr>
        <w:pStyle w:val="Caption"/>
        <w:keepNext/>
      </w:pPr>
      <w:r>
        <w:t>Table A-</w:t>
      </w:r>
      <w:fldSimple w:instr=" SEQ Table_A \* ARABIC ">
        <w:r w:rsidR="00FB758E">
          <w:rPr>
            <w:noProof/>
          </w:rPr>
          <w:t>5</w:t>
        </w:r>
      </w:fldSimple>
      <w:r>
        <w:t>: P</w:t>
      </w:r>
      <w:r w:rsidR="008F3F11">
        <w:t>RCC o</w:t>
      </w:r>
      <w:r>
        <w:t>f model parameters</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220"/>
        <w:gridCol w:w="3231"/>
        <w:gridCol w:w="3791"/>
      </w:tblGrid>
      <w:tr w:rsidR="00FD2ADB" w:rsidRPr="00350570" w14:paraId="52226721" w14:textId="77777777" w:rsidTr="00FD2ADB">
        <w:trPr>
          <w:trHeight w:val="300"/>
        </w:trPr>
        <w:tc>
          <w:tcPr>
            <w:tcW w:w="1302" w:type="pct"/>
            <w:vMerge w:val="restart"/>
            <w:shd w:val="clear" w:color="auto" w:fill="auto"/>
            <w:noWrap/>
            <w:vAlign w:val="center"/>
          </w:tcPr>
          <w:bookmarkEnd w:id="26"/>
          <w:p w14:paraId="6B5B95B4" w14:textId="77777777" w:rsidR="00FD2ADB" w:rsidRPr="00350570" w:rsidRDefault="00FD2ADB" w:rsidP="007E4BAA">
            <w:pPr>
              <w:spacing w:after="0" w:line="240" w:lineRule="auto"/>
              <w:jc w:val="center"/>
              <w:rPr>
                <w:rFonts w:ascii="Calibri" w:eastAsia="Times New Roman" w:hAnsi="Calibri" w:cs="Times New Roman"/>
                <w:color w:val="000000"/>
                <w:lang w:eastAsia="zh-TW"/>
              </w:rPr>
            </w:pPr>
            <w:r>
              <w:rPr>
                <w:rFonts w:ascii="Calibri" w:eastAsia="Times New Roman" w:hAnsi="Calibri" w:cs="Times New Roman"/>
                <w:color w:val="000000"/>
                <w:lang w:eastAsia="zh-TW"/>
              </w:rPr>
              <w:t>Parameters</w:t>
            </w:r>
          </w:p>
        </w:tc>
        <w:tc>
          <w:tcPr>
            <w:tcW w:w="3698" w:type="pct"/>
            <w:gridSpan w:val="2"/>
            <w:shd w:val="clear" w:color="auto" w:fill="auto"/>
            <w:noWrap/>
            <w:vAlign w:val="center"/>
          </w:tcPr>
          <w:p w14:paraId="338B186C" w14:textId="0ABD03BF" w:rsidR="00FD2ADB" w:rsidRPr="00350570" w:rsidRDefault="00FD2ADB" w:rsidP="007E4BAA">
            <w:pPr>
              <w:spacing w:after="0" w:line="240" w:lineRule="auto"/>
              <w:jc w:val="center"/>
              <w:rPr>
                <w:rFonts w:ascii="Calibri" w:eastAsia="Times New Roman" w:hAnsi="Calibri" w:cs="Times New Roman"/>
                <w:color w:val="000000"/>
                <w:lang w:eastAsia="zh-TW"/>
              </w:rPr>
            </w:pPr>
            <w:r>
              <w:rPr>
                <w:rFonts w:ascii="Calibri" w:eastAsia="Times New Roman" w:hAnsi="Calibri" w:cs="Times New Roman"/>
                <w:color w:val="000000"/>
                <w:lang w:eastAsia="zh-TW"/>
              </w:rPr>
              <w:t>PRCC</w:t>
            </w:r>
          </w:p>
        </w:tc>
      </w:tr>
      <w:tr w:rsidR="00FD2ADB" w:rsidRPr="00350570" w14:paraId="4234958A" w14:textId="77777777" w:rsidTr="006551B4">
        <w:trPr>
          <w:trHeight w:val="300"/>
        </w:trPr>
        <w:tc>
          <w:tcPr>
            <w:tcW w:w="1302" w:type="pct"/>
            <w:vMerge/>
            <w:shd w:val="clear" w:color="auto" w:fill="auto"/>
            <w:noWrap/>
            <w:vAlign w:val="center"/>
            <w:hideMark/>
          </w:tcPr>
          <w:p w14:paraId="0CDB3EA0" w14:textId="77777777" w:rsidR="00FD2ADB" w:rsidRPr="00350570" w:rsidRDefault="00FD2ADB" w:rsidP="007E4BAA">
            <w:pPr>
              <w:spacing w:after="0" w:line="240" w:lineRule="auto"/>
              <w:jc w:val="center"/>
              <w:rPr>
                <w:rFonts w:ascii="Calibri" w:eastAsia="Times New Roman" w:hAnsi="Calibri" w:cs="Times New Roman"/>
                <w:color w:val="000000"/>
                <w:lang w:eastAsia="zh-TW"/>
              </w:rPr>
            </w:pPr>
          </w:p>
        </w:tc>
        <w:tc>
          <w:tcPr>
            <w:tcW w:w="1849" w:type="pct"/>
            <w:shd w:val="clear" w:color="auto" w:fill="auto"/>
            <w:noWrap/>
            <w:vAlign w:val="center"/>
            <w:hideMark/>
          </w:tcPr>
          <w:p w14:paraId="51FE273D" w14:textId="1764A28F" w:rsidR="00FD2ADB" w:rsidRPr="00350570" w:rsidRDefault="00FD2ADB" w:rsidP="006551B4">
            <w:pPr>
              <w:spacing w:after="0" w:line="240" w:lineRule="auto"/>
              <w:jc w:val="center"/>
              <w:rPr>
                <w:rFonts w:ascii="Calibri" w:eastAsia="Times New Roman" w:hAnsi="Calibri" w:cs="Times New Roman"/>
                <w:color w:val="000000"/>
                <w:lang w:eastAsia="zh-TW"/>
              </w:rPr>
            </w:pPr>
            <w:r>
              <w:t>HR HPV prevalence is fixed</w:t>
            </w:r>
          </w:p>
        </w:tc>
        <w:tc>
          <w:tcPr>
            <w:tcW w:w="1849" w:type="pct"/>
            <w:shd w:val="clear" w:color="auto" w:fill="auto"/>
            <w:noWrap/>
            <w:vAlign w:val="center"/>
            <w:hideMark/>
          </w:tcPr>
          <w:p w14:paraId="510782D4" w14:textId="3DAF207F" w:rsidR="00FD2ADB" w:rsidRPr="00350570" w:rsidRDefault="00FD2ADB" w:rsidP="006551B4">
            <w:pPr>
              <w:spacing w:after="0" w:line="240" w:lineRule="auto"/>
              <w:jc w:val="center"/>
              <w:rPr>
                <w:rFonts w:ascii="Calibri" w:eastAsia="Times New Roman" w:hAnsi="Calibri" w:cs="Times New Roman"/>
                <w:color w:val="000000"/>
                <w:lang w:eastAsia="zh-TW"/>
              </w:rPr>
            </w:pPr>
            <w:r>
              <w:t>HR HPV prevalence continues to decline</w:t>
            </w:r>
          </w:p>
        </w:tc>
      </w:tr>
      <w:tr w:rsidR="00FD2ADB" w:rsidRPr="00350570" w14:paraId="3E3944FD" w14:textId="77777777" w:rsidTr="006551B4">
        <w:trPr>
          <w:trHeight w:val="300"/>
        </w:trPr>
        <w:tc>
          <w:tcPr>
            <w:tcW w:w="1302" w:type="pct"/>
            <w:shd w:val="clear" w:color="auto" w:fill="auto"/>
            <w:noWrap/>
            <w:vAlign w:val="bottom"/>
            <w:hideMark/>
          </w:tcPr>
          <w:p w14:paraId="7659B302" w14:textId="77777777" w:rsidR="00FD2ADB" w:rsidRPr="00350570" w:rsidRDefault="00601040" w:rsidP="00BC7536">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oMath>
            </m:oMathPara>
          </w:p>
        </w:tc>
        <w:tc>
          <w:tcPr>
            <w:tcW w:w="1849" w:type="pct"/>
            <w:shd w:val="clear" w:color="auto" w:fill="auto"/>
            <w:noWrap/>
            <w:vAlign w:val="center"/>
            <w:hideMark/>
          </w:tcPr>
          <w:p w14:paraId="6A3558CC"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5574</w:t>
            </w:r>
          </w:p>
        </w:tc>
        <w:tc>
          <w:tcPr>
            <w:tcW w:w="1849" w:type="pct"/>
            <w:shd w:val="clear" w:color="auto" w:fill="auto"/>
            <w:noWrap/>
            <w:vAlign w:val="center"/>
            <w:hideMark/>
          </w:tcPr>
          <w:p w14:paraId="5D1D0BA2"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307</w:t>
            </w:r>
          </w:p>
        </w:tc>
      </w:tr>
      <w:tr w:rsidR="00FD2ADB" w:rsidRPr="00350570" w14:paraId="76873ADA" w14:textId="77777777" w:rsidTr="006551B4">
        <w:trPr>
          <w:trHeight w:val="300"/>
        </w:trPr>
        <w:tc>
          <w:tcPr>
            <w:tcW w:w="1302" w:type="pct"/>
            <w:shd w:val="clear" w:color="auto" w:fill="auto"/>
            <w:noWrap/>
            <w:vAlign w:val="bottom"/>
            <w:hideMark/>
          </w:tcPr>
          <w:p w14:paraId="36186D43"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1,3</m:t>
                    </m:r>
                  </m:sub>
                </m:sSub>
              </m:oMath>
            </m:oMathPara>
          </w:p>
        </w:tc>
        <w:tc>
          <w:tcPr>
            <w:tcW w:w="1849" w:type="pct"/>
            <w:shd w:val="clear" w:color="auto" w:fill="auto"/>
            <w:noWrap/>
            <w:vAlign w:val="center"/>
            <w:hideMark/>
          </w:tcPr>
          <w:p w14:paraId="62246487"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1351</w:t>
            </w:r>
          </w:p>
        </w:tc>
        <w:tc>
          <w:tcPr>
            <w:tcW w:w="1849" w:type="pct"/>
            <w:shd w:val="clear" w:color="auto" w:fill="auto"/>
            <w:noWrap/>
            <w:vAlign w:val="center"/>
            <w:hideMark/>
          </w:tcPr>
          <w:p w14:paraId="67B9B5F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7969</w:t>
            </w:r>
          </w:p>
        </w:tc>
      </w:tr>
      <w:tr w:rsidR="00FD2ADB" w:rsidRPr="00350570" w14:paraId="1B60C10E" w14:textId="77777777" w:rsidTr="006551B4">
        <w:trPr>
          <w:trHeight w:val="300"/>
        </w:trPr>
        <w:tc>
          <w:tcPr>
            <w:tcW w:w="1302" w:type="pct"/>
            <w:shd w:val="clear" w:color="auto" w:fill="auto"/>
            <w:noWrap/>
            <w:vAlign w:val="bottom"/>
            <w:hideMark/>
          </w:tcPr>
          <w:p w14:paraId="3CE9A45F" w14:textId="77777777" w:rsidR="00FD2ADB" w:rsidRPr="00350570" w:rsidRDefault="00601040" w:rsidP="00BC7536">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2,1</m:t>
                    </m:r>
                  </m:sub>
                </m:sSub>
              </m:oMath>
            </m:oMathPara>
          </w:p>
        </w:tc>
        <w:tc>
          <w:tcPr>
            <w:tcW w:w="1849" w:type="pct"/>
            <w:shd w:val="clear" w:color="auto" w:fill="auto"/>
            <w:noWrap/>
            <w:vAlign w:val="center"/>
            <w:hideMark/>
          </w:tcPr>
          <w:p w14:paraId="6A53AEFE"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4681</w:t>
            </w:r>
          </w:p>
        </w:tc>
        <w:tc>
          <w:tcPr>
            <w:tcW w:w="1849" w:type="pct"/>
            <w:shd w:val="clear" w:color="auto" w:fill="auto"/>
            <w:noWrap/>
            <w:vAlign w:val="center"/>
            <w:hideMark/>
          </w:tcPr>
          <w:p w14:paraId="267D64C3"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6335</w:t>
            </w:r>
          </w:p>
        </w:tc>
      </w:tr>
      <w:tr w:rsidR="00FD2ADB" w:rsidRPr="00350570" w14:paraId="5D872621" w14:textId="77777777" w:rsidTr="006551B4">
        <w:trPr>
          <w:trHeight w:val="300"/>
        </w:trPr>
        <w:tc>
          <w:tcPr>
            <w:tcW w:w="1302" w:type="pct"/>
            <w:shd w:val="clear" w:color="auto" w:fill="auto"/>
            <w:noWrap/>
            <w:vAlign w:val="bottom"/>
            <w:hideMark/>
          </w:tcPr>
          <w:p w14:paraId="69DAF686"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2,3</m:t>
                    </m:r>
                  </m:sub>
                </m:sSub>
              </m:oMath>
            </m:oMathPara>
          </w:p>
        </w:tc>
        <w:tc>
          <w:tcPr>
            <w:tcW w:w="1849" w:type="pct"/>
            <w:shd w:val="clear" w:color="auto" w:fill="auto"/>
            <w:noWrap/>
            <w:vAlign w:val="center"/>
            <w:hideMark/>
          </w:tcPr>
          <w:p w14:paraId="1030549D"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2259</w:t>
            </w:r>
          </w:p>
        </w:tc>
        <w:tc>
          <w:tcPr>
            <w:tcW w:w="1849" w:type="pct"/>
            <w:shd w:val="clear" w:color="auto" w:fill="auto"/>
            <w:noWrap/>
            <w:vAlign w:val="center"/>
            <w:hideMark/>
          </w:tcPr>
          <w:p w14:paraId="6A2E7E7D"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3371</w:t>
            </w:r>
          </w:p>
        </w:tc>
      </w:tr>
      <w:tr w:rsidR="00FD2ADB" w:rsidRPr="00350570" w14:paraId="64B6790C" w14:textId="77777777" w:rsidTr="006551B4">
        <w:trPr>
          <w:trHeight w:val="300"/>
        </w:trPr>
        <w:tc>
          <w:tcPr>
            <w:tcW w:w="1302" w:type="pct"/>
            <w:shd w:val="clear" w:color="auto" w:fill="auto"/>
            <w:noWrap/>
            <w:vAlign w:val="bottom"/>
            <w:hideMark/>
          </w:tcPr>
          <w:p w14:paraId="24CEB208" w14:textId="77777777" w:rsidR="00FD2ADB" w:rsidRPr="00350570" w:rsidRDefault="00601040" w:rsidP="00BC7536">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3,1</m:t>
                    </m:r>
                  </m:sub>
                </m:sSub>
              </m:oMath>
            </m:oMathPara>
          </w:p>
        </w:tc>
        <w:tc>
          <w:tcPr>
            <w:tcW w:w="1849" w:type="pct"/>
            <w:shd w:val="clear" w:color="auto" w:fill="auto"/>
            <w:noWrap/>
            <w:vAlign w:val="center"/>
            <w:hideMark/>
          </w:tcPr>
          <w:p w14:paraId="2890A1EB"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3421</w:t>
            </w:r>
          </w:p>
        </w:tc>
        <w:tc>
          <w:tcPr>
            <w:tcW w:w="1849" w:type="pct"/>
            <w:shd w:val="clear" w:color="auto" w:fill="auto"/>
            <w:noWrap/>
            <w:vAlign w:val="center"/>
            <w:hideMark/>
          </w:tcPr>
          <w:p w14:paraId="59690E3C"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3217</w:t>
            </w:r>
          </w:p>
        </w:tc>
      </w:tr>
      <w:tr w:rsidR="00FD2ADB" w:rsidRPr="00350570" w14:paraId="561AE478" w14:textId="77777777" w:rsidTr="006551B4">
        <w:trPr>
          <w:trHeight w:val="300"/>
        </w:trPr>
        <w:tc>
          <w:tcPr>
            <w:tcW w:w="1302" w:type="pct"/>
            <w:shd w:val="clear" w:color="auto" w:fill="auto"/>
            <w:noWrap/>
            <w:vAlign w:val="bottom"/>
            <w:hideMark/>
          </w:tcPr>
          <w:p w14:paraId="474EBFD7" w14:textId="77777777" w:rsidR="00FD2ADB" w:rsidRPr="00350570" w:rsidRDefault="00601040" w:rsidP="00BC7536">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p</m:t>
                    </m:r>
                  </m:e>
                  <m:sub>
                    <m:r>
                      <w:rPr>
                        <w:rFonts w:ascii="Cambria Math" w:hAnsi="Cambria Math"/>
                      </w:rPr>
                      <m:t>3,2</m:t>
                    </m:r>
                  </m:sub>
                </m:sSub>
              </m:oMath>
            </m:oMathPara>
          </w:p>
        </w:tc>
        <w:tc>
          <w:tcPr>
            <w:tcW w:w="1849" w:type="pct"/>
            <w:shd w:val="clear" w:color="auto" w:fill="auto"/>
            <w:noWrap/>
            <w:vAlign w:val="center"/>
            <w:hideMark/>
          </w:tcPr>
          <w:p w14:paraId="332265F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0319</w:t>
            </w:r>
          </w:p>
        </w:tc>
        <w:tc>
          <w:tcPr>
            <w:tcW w:w="1849" w:type="pct"/>
            <w:shd w:val="clear" w:color="auto" w:fill="auto"/>
            <w:noWrap/>
            <w:vAlign w:val="center"/>
            <w:hideMark/>
          </w:tcPr>
          <w:p w14:paraId="3FC44EC0"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04231</w:t>
            </w:r>
          </w:p>
        </w:tc>
      </w:tr>
      <w:tr w:rsidR="00FD2ADB" w:rsidRPr="00350570" w14:paraId="58596EDD" w14:textId="77777777" w:rsidTr="006551B4">
        <w:trPr>
          <w:trHeight w:val="300"/>
        </w:trPr>
        <w:tc>
          <w:tcPr>
            <w:tcW w:w="1302" w:type="pct"/>
            <w:shd w:val="clear" w:color="auto" w:fill="auto"/>
            <w:noWrap/>
            <w:vAlign w:val="center"/>
            <w:hideMark/>
          </w:tcPr>
          <w:p w14:paraId="60BBABC1" w14:textId="77777777" w:rsidR="00FD2ADB" w:rsidRPr="004840FC" w:rsidRDefault="00601040" w:rsidP="007E4BA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1 </m:t>
                    </m:r>
                  </m:sub>
                </m:sSub>
              </m:oMath>
            </m:oMathPara>
          </w:p>
        </w:tc>
        <w:tc>
          <w:tcPr>
            <w:tcW w:w="1849" w:type="pct"/>
            <w:shd w:val="clear" w:color="auto" w:fill="auto"/>
            <w:noWrap/>
            <w:vAlign w:val="center"/>
            <w:hideMark/>
          </w:tcPr>
          <w:p w14:paraId="1AB8F4FD"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1966</w:t>
            </w:r>
          </w:p>
        </w:tc>
        <w:tc>
          <w:tcPr>
            <w:tcW w:w="1849" w:type="pct"/>
            <w:shd w:val="clear" w:color="auto" w:fill="auto"/>
            <w:noWrap/>
            <w:vAlign w:val="center"/>
            <w:hideMark/>
          </w:tcPr>
          <w:p w14:paraId="16F0F90F"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18</w:t>
            </w:r>
          </w:p>
        </w:tc>
      </w:tr>
      <w:tr w:rsidR="00FD2ADB" w:rsidRPr="00350570" w14:paraId="78E5866E" w14:textId="77777777" w:rsidTr="006551B4">
        <w:trPr>
          <w:trHeight w:val="300"/>
        </w:trPr>
        <w:tc>
          <w:tcPr>
            <w:tcW w:w="1302" w:type="pct"/>
            <w:shd w:val="clear" w:color="auto" w:fill="auto"/>
            <w:noWrap/>
            <w:vAlign w:val="center"/>
            <w:hideMark/>
          </w:tcPr>
          <w:p w14:paraId="79FF08DF" w14:textId="77777777" w:rsidR="00FD2ADB" w:rsidRPr="004840FC" w:rsidRDefault="00601040" w:rsidP="007E4BA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2 </m:t>
                    </m:r>
                  </m:sub>
                </m:sSub>
              </m:oMath>
            </m:oMathPara>
          </w:p>
        </w:tc>
        <w:tc>
          <w:tcPr>
            <w:tcW w:w="1849" w:type="pct"/>
            <w:shd w:val="clear" w:color="auto" w:fill="auto"/>
            <w:noWrap/>
            <w:vAlign w:val="center"/>
            <w:hideMark/>
          </w:tcPr>
          <w:p w14:paraId="48044521"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9012</w:t>
            </w:r>
          </w:p>
        </w:tc>
        <w:tc>
          <w:tcPr>
            <w:tcW w:w="1849" w:type="pct"/>
            <w:shd w:val="clear" w:color="auto" w:fill="auto"/>
            <w:noWrap/>
            <w:vAlign w:val="center"/>
            <w:hideMark/>
          </w:tcPr>
          <w:p w14:paraId="3FFF9A7C"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1136</w:t>
            </w:r>
          </w:p>
        </w:tc>
      </w:tr>
      <w:tr w:rsidR="00FD2ADB" w:rsidRPr="00350570" w14:paraId="1BD5E816" w14:textId="77777777" w:rsidTr="006551B4">
        <w:trPr>
          <w:trHeight w:val="300"/>
        </w:trPr>
        <w:tc>
          <w:tcPr>
            <w:tcW w:w="1302" w:type="pct"/>
            <w:shd w:val="clear" w:color="auto" w:fill="auto"/>
            <w:noWrap/>
            <w:vAlign w:val="center"/>
            <w:hideMark/>
          </w:tcPr>
          <w:p w14:paraId="186317E2" w14:textId="77777777" w:rsidR="00FD2ADB" w:rsidRPr="004840FC" w:rsidRDefault="00601040" w:rsidP="007E4BA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 xml:space="preserve">3 </m:t>
                    </m:r>
                  </m:sub>
                </m:sSub>
              </m:oMath>
            </m:oMathPara>
          </w:p>
        </w:tc>
        <w:tc>
          <w:tcPr>
            <w:tcW w:w="1849" w:type="pct"/>
            <w:shd w:val="clear" w:color="auto" w:fill="auto"/>
            <w:noWrap/>
            <w:vAlign w:val="center"/>
            <w:hideMark/>
          </w:tcPr>
          <w:p w14:paraId="2C97FE90"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72878</w:t>
            </w:r>
          </w:p>
        </w:tc>
        <w:tc>
          <w:tcPr>
            <w:tcW w:w="1849" w:type="pct"/>
            <w:shd w:val="clear" w:color="auto" w:fill="auto"/>
            <w:noWrap/>
            <w:vAlign w:val="center"/>
            <w:hideMark/>
          </w:tcPr>
          <w:p w14:paraId="4B35D6D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62005</w:t>
            </w:r>
          </w:p>
        </w:tc>
      </w:tr>
      <w:tr w:rsidR="00FD2ADB" w:rsidRPr="00350570" w14:paraId="2F862454" w14:textId="77777777" w:rsidTr="006551B4">
        <w:trPr>
          <w:trHeight w:val="300"/>
        </w:trPr>
        <w:tc>
          <w:tcPr>
            <w:tcW w:w="1302" w:type="pct"/>
            <w:shd w:val="clear" w:color="auto" w:fill="auto"/>
            <w:noWrap/>
            <w:vAlign w:val="bottom"/>
            <w:hideMark/>
          </w:tcPr>
          <w:p w14:paraId="783563A3"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β</m:t>
                    </m:r>
                  </m:e>
                  <m:sub>
                    <m:r>
                      <w:rPr>
                        <w:rFonts w:ascii="Cambria Math" w:hAnsi="Cambria Math"/>
                      </w:rPr>
                      <m:t>f</m:t>
                    </m:r>
                  </m:sub>
                </m:sSub>
              </m:oMath>
            </m:oMathPara>
          </w:p>
        </w:tc>
        <w:tc>
          <w:tcPr>
            <w:tcW w:w="1849" w:type="pct"/>
            <w:shd w:val="clear" w:color="auto" w:fill="auto"/>
            <w:noWrap/>
            <w:vAlign w:val="center"/>
            <w:hideMark/>
          </w:tcPr>
          <w:p w14:paraId="333C67A4"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5058</w:t>
            </w:r>
          </w:p>
        </w:tc>
        <w:tc>
          <w:tcPr>
            <w:tcW w:w="1849" w:type="pct"/>
            <w:shd w:val="clear" w:color="auto" w:fill="auto"/>
            <w:noWrap/>
            <w:vAlign w:val="center"/>
            <w:hideMark/>
          </w:tcPr>
          <w:p w14:paraId="2F10ECED"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4555</w:t>
            </w:r>
          </w:p>
        </w:tc>
      </w:tr>
      <w:tr w:rsidR="00FD2ADB" w:rsidRPr="00350570" w14:paraId="1BE001D5" w14:textId="77777777" w:rsidTr="006551B4">
        <w:trPr>
          <w:trHeight w:val="300"/>
        </w:trPr>
        <w:tc>
          <w:tcPr>
            <w:tcW w:w="1302" w:type="pct"/>
            <w:shd w:val="clear" w:color="auto" w:fill="auto"/>
            <w:noWrap/>
            <w:vAlign w:val="bottom"/>
            <w:hideMark/>
          </w:tcPr>
          <w:p w14:paraId="482C6BC7"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β</m:t>
                    </m:r>
                  </m:e>
                  <m:sub>
                    <m:r>
                      <w:rPr>
                        <w:rFonts w:ascii="Cambria Math" w:hAnsi="Cambria Math"/>
                      </w:rPr>
                      <m:t>m</m:t>
                    </m:r>
                  </m:sub>
                </m:sSub>
              </m:oMath>
            </m:oMathPara>
          </w:p>
        </w:tc>
        <w:tc>
          <w:tcPr>
            <w:tcW w:w="1849" w:type="pct"/>
            <w:shd w:val="clear" w:color="auto" w:fill="auto"/>
            <w:noWrap/>
            <w:vAlign w:val="center"/>
            <w:hideMark/>
          </w:tcPr>
          <w:p w14:paraId="6B2F932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7766</w:t>
            </w:r>
          </w:p>
        </w:tc>
        <w:tc>
          <w:tcPr>
            <w:tcW w:w="1849" w:type="pct"/>
            <w:shd w:val="clear" w:color="auto" w:fill="auto"/>
            <w:noWrap/>
            <w:vAlign w:val="center"/>
            <w:hideMark/>
          </w:tcPr>
          <w:p w14:paraId="27AD26F2"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95</w:t>
            </w:r>
          </w:p>
        </w:tc>
      </w:tr>
      <w:tr w:rsidR="00FD2ADB" w:rsidRPr="00350570" w14:paraId="5C840B70" w14:textId="77777777" w:rsidTr="006551B4">
        <w:trPr>
          <w:trHeight w:val="300"/>
        </w:trPr>
        <w:tc>
          <w:tcPr>
            <w:tcW w:w="1302" w:type="pct"/>
            <w:shd w:val="clear" w:color="auto" w:fill="auto"/>
            <w:noWrap/>
            <w:vAlign w:val="bottom"/>
            <w:hideMark/>
          </w:tcPr>
          <w:p w14:paraId="7BB302AB"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hAnsi="Cambria Math"/>
                        <w:i/>
                      </w:rPr>
                    </m:ctrlPr>
                  </m:sSubPr>
                  <m:e>
                    <m:r>
                      <w:rPr>
                        <w:rFonts w:ascii="Cambria Math" w:hAnsi="Cambria Math"/>
                      </w:rPr>
                      <m:t>D</m:t>
                    </m:r>
                  </m:e>
                  <m:sub>
                    <m:r>
                      <w:rPr>
                        <w:rFonts w:ascii="Cambria Math" w:hAnsi="Cambria Math"/>
                      </w:rPr>
                      <m:t>Incubation,m</m:t>
                    </m:r>
                  </m:sub>
                </m:sSub>
              </m:oMath>
            </m:oMathPara>
          </w:p>
        </w:tc>
        <w:tc>
          <w:tcPr>
            <w:tcW w:w="1849" w:type="pct"/>
            <w:shd w:val="clear" w:color="auto" w:fill="auto"/>
            <w:noWrap/>
            <w:vAlign w:val="center"/>
            <w:hideMark/>
          </w:tcPr>
          <w:p w14:paraId="1D7A6677"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72612</w:t>
            </w:r>
          </w:p>
        </w:tc>
        <w:tc>
          <w:tcPr>
            <w:tcW w:w="1849" w:type="pct"/>
            <w:shd w:val="clear" w:color="auto" w:fill="auto"/>
            <w:noWrap/>
            <w:vAlign w:val="center"/>
            <w:hideMark/>
          </w:tcPr>
          <w:p w14:paraId="1B13A134"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84409</w:t>
            </w:r>
          </w:p>
        </w:tc>
      </w:tr>
      <w:tr w:rsidR="00FD2ADB" w:rsidRPr="00350570" w14:paraId="0036FF18" w14:textId="77777777" w:rsidTr="006551B4">
        <w:trPr>
          <w:trHeight w:val="300"/>
        </w:trPr>
        <w:tc>
          <w:tcPr>
            <w:tcW w:w="1302" w:type="pct"/>
            <w:shd w:val="clear" w:color="auto" w:fill="auto"/>
            <w:noWrap/>
            <w:vAlign w:val="bottom"/>
            <w:hideMark/>
          </w:tcPr>
          <w:p w14:paraId="50B7B60E" w14:textId="77777777" w:rsidR="00FD2ADB" w:rsidRPr="00350570" w:rsidRDefault="00601040" w:rsidP="00C7626C">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cubation,f</m:t>
                    </m:r>
                  </m:sub>
                </m:sSub>
              </m:oMath>
            </m:oMathPara>
          </w:p>
        </w:tc>
        <w:tc>
          <w:tcPr>
            <w:tcW w:w="1849" w:type="pct"/>
            <w:shd w:val="clear" w:color="auto" w:fill="auto"/>
            <w:noWrap/>
            <w:vAlign w:val="center"/>
            <w:hideMark/>
          </w:tcPr>
          <w:p w14:paraId="32D02648"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8718</w:t>
            </w:r>
          </w:p>
        </w:tc>
        <w:tc>
          <w:tcPr>
            <w:tcW w:w="1849" w:type="pct"/>
            <w:shd w:val="clear" w:color="auto" w:fill="auto"/>
            <w:noWrap/>
            <w:vAlign w:val="center"/>
            <w:hideMark/>
          </w:tcPr>
          <w:p w14:paraId="5DE7B2CB"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7973</w:t>
            </w:r>
          </w:p>
        </w:tc>
      </w:tr>
      <w:tr w:rsidR="00FD2ADB" w:rsidRPr="00350570" w14:paraId="5F48CA92" w14:textId="77777777" w:rsidTr="006551B4">
        <w:trPr>
          <w:trHeight w:val="300"/>
        </w:trPr>
        <w:tc>
          <w:tcPr>
            <w:tcW w:w="1302" w:type="pct"/>
            <w:shd w:val="clear" w:color="auto" w:fill="auto"/>
            <w:noWrap/>
            <w:vAlign w:val="bottom"/>
            <w:hideMark/>
          </w:tcPr>
          <w:p w14:paraId="58E4FC88"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m</m:t>
                    </m:r>
                  </m:sub>
                </m:sSub>
              </m:oMath>
            </m:oMathPara>
          </w:p>
        </w:tc>
        <w:tc>
          <w:tcPr>
            <w:tcW w:w="1849" w:type="pct"/>
            <w:shd w:val="clear" w:color="auto" w:fill="auto"/>
            <w:noWrap/>
            <w:vAlign w:val="center"/>
            <w:hideMark/>
          </w:tcPr>
          <w:p w14:paraId="63B8CBD1"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323</w:t>
            </w:r>
          </w:p>
        </w:tc>
        <w:tc>
          <w:tcPr>
            <w:tcW w:w="1849" w:type="pct"/>
            <w:shd w:val="clear" w:color="auto" w:fill="auto"/>
            <w:noWrap/>
            <w:vAlign w:val="center"/>
            <w:hideMark/>
          </w:tcPr>
          <w:p w14:paraId="38F2A2D7"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2132</w:t>
            </w:r>
          </w:p>
        </w:tc>
      </w:tr>
      <w:tr w:rsidR="00FD2ADB" w:rsidRPr="00350570" w14:paraId="3B0B6155" w14:textId="77777777" w:rsidTr="006551B4">
        <w:trPr>
          <w:trHeight w:val="300"/>
        </w:trPr>
        <w:tc>
          <w:tcPr>
            <w:tcW w:w="1302" w:type="pct"/>
            <w:shd w:val="clear" w:color="auto" w:fill="auto"/>
            <w:noWrap/>
            <w:vAlign w:val="bottom"/>
            <w:hideMark/>
          </w:tcPr>
          <w:p w14:paraId="06902679"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f</m:t>
                    </m:r>
                  </m:sub>
                </m:sSub>
              </m:oMath>
            </m:oMathPara>
          </w:p>
        </w:tc>
        <w:tc>
          <w:tcPr>
            <w:tcW w:w="1849" w:type="pct"/>
            <w:shd w:val="clear" w:color="auto" w:fill="auto"/>
            <w:noWrap/>
            <w:vAlign w:val="center"/>
            <w:hideMark/>
          </w:tcPr>
          <w:p w14:paraId="6320A4DB"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6991</w:t>
            </w:r>
          </w:p>
        </w:tc>
        <w:tc>
          <w:tcPr>
            <w:tcW w:w="1849" w:type="pct"/>
            <w:shd w:val="clear" w:color="auto" w:fill="auto"/>
            <w:noWrap/>
            <w:vAlign w:val="center"/>
            <w:hideMark/>
          </w:tcPr>
          <w:p w14:paraId="0D28ADF4"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0579</w:t>
            </w:r>
          </w:p>
        </w:tc>
      </w:tr>
      <w:tr w:rsidR="00FD2ADB" w:rsidRPr="00350570" w14:paraId="5CACD14B" w14:textId="77777777" w:rsidTr="006551B4">
        <w:trPr>
          <w:trHeight w:val="300"/>
        </w:trPr>
        <w:tc>
          <w:tcPr>
            <w:tcW w:w="1302" w:type="pct"/>
            <w:shd w:val="clear" w:color="auto" w:fill="auto"/>
            <w:noWrap/>
            <w:vAlign w:val="bottom"/>
            <w:hideMark/>
          </w:tcPr>
          <w:p w14:paraId="3EA1BE24"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m</m:t>
                    </m:r>
                  </m:sub>
                </m:sSub>
              </m:oMath>
            </m:oMathPara>
          </w:p>
        </w:tc>
        <w:tc>
          <w:tcPr>
            <w:tcW w:w="1849" w:type="pct"/>
            <w:shd w:val="clear" w:color="auto" w:fill="auto"/>
            <w:noWrap/>
            <w:vAlign w:val="center"/>
            <w:hideMark/>
          </w:tcPr>
          <w:p w14:paraId="5E0830C3"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0908</w:t>
            </w:r>
          </w:p>
        </w:tc>
        <w:tc>
          <w:tcPr>
            <w:tcW w:w="1849" w:type="pct"/>
            <w:shd w:val="clear" w:color="auto" w:fill="auto"/>
            <w:noWrap/>
            <w:vAlign w:val="center"/>
            <w:hideMark/>
          </w:tcPr>
          <w:p w14:paraId="678BE3CC"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0023</w:t>
            </w:r>
          </w:p>
        </w:tc>
      </w:tr>
      <w:tr w:rsidR="00FD2ADB" w:rsidRPr="00350570" w14:paraId="166B3FCB" w14:textId="77777777" w:rsidTr="006551B4">
        <w:trPr>
          <w:trHeight w:val="300"/>
        </w:trPr>
        <w:tc>
          <w:tcPr>
            <w:tcW w:w="1302" w:type="pct"/>
            <w:shd w:val="clear" w:color="auto" w:fill="auto"/>
            <w:noWrap/>
            <w:vAlign w:val="bottom"/>
            <w:hideMark/>
          </w:tcPr>
          <w:p w14:paraId="6CE608E1" w14:textId="77777777" w:rsidR="00FD2ADB" w:rsidRPr="00350570" w:rsidRDefault="00601040" w:rsidP="001D0F7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θ</m:t>
                    </m:r>
                  </m:e>
                  <m:sub>
                    <m:r>
                      <w:rPr>
                        <w:rFonts w:ascii="Cambria Math" w:eastAsia="Calibri" w:hAnsi="Cambria Math" w:cs="Times New Roman"/>
                      </w:rPr>
                      <m:t>f</m:t>
                    </m:r>
                  </m:sub>
                </m:sSub>
              </m:oMath>
            </m:oMathPara>
          </w:p>
        </w:tc>
        <w:tc>
          <w:tcPr>
            <w:tcW w:w="1849" w:type="pct"/>
            <w:shd w:val="clear" w:color="auto" w:fill="auto"/>
            <w:noWrap/>
            <w:vAlign w:val="center"/>
            <w:hideMark/>
          </w:tcPr>
          <w:p w14:paraId="4FEF8963"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81651</w:t>
            </w:r>
          </w:p>
        </w:tc>
        <w:tc>
          <w:tcPr>
            <w:tcW w:w="1849" w:type="pct"/>
            <w:shd w:val="clear" w:color="auto" w:fill="auto"/>
            <w:noWrap/>
            <w:vAlign w:val="center"/>
            <w:hideMark/>
          </w:tcPr>
          <w:p w14:paraId="63184CBF"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65278</w:t>
            </w:r>
          </w:p>
        </w:tc>
      </w:tr>
      <w:tr w:rsidR="00FD2ADB" w:rsidRPr="00350570" w14:paraId="092D99CA" w14:textId="77777777" w:rsidTr="006551B4">
        <w:trPr>
          <w:trHeight w:val="300"/>
        </w:trPr>
        <w:tc>
          <w:tcPr>
            <w:tcW w:w="1302" w:type="pct"/>
            <w:shd w:val="clear" w:color="auto" w:fill="auto"/>
            <w:noWrap/>
            <w:vAlign w:val="bottom"/>
            <w:hideMark/>
          </w:tcPr>
          <w:p w14:paraId="2B7B0705"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m</m:t>
                    </m:r>
                  </m:sub>
                </m:sSub>
              </m:oMath>
            </m:oMathPara>
          </w:p>
        </w:tc>
        <w:tc>
          <w:tcPr>
            <w:tcW w:w="1849" w:type="pct"/>
            <w:shd w:val="clear" w:color="auto" w:fill="auto"/>
            <w:noWrap/>
            <w:vAlign w:val="center"/>
            <w:hideMark/>
          </w:tcPr>
          <w:p w14:paraId="29C90E1B"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0109</w:t>
            </w:r>
          </w:p>
        </w:tc>
        <w:tc>
          <w:tcPr>
            <w:tcW w:w="1849" w:type="pct"/>
            <w:shd w:val="clear" w:color="auto" w:fill="auto"/>
            <w:noWrap/>
            <w:vAlign w:val="center"/>
            <w:hideMark/>
          </w:tcPr>
          <w:p w14:paraId="1D5FDBB1"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1346</w:t>
            </w:r>
          </w:p>
        </w:tc>
      </w:tr>
      <w:tr w:rsidR="00FD2ADB" w:rsidRPr="00350570" w14:paraId="6A1A1FEE" w14:textId="77777777" w:rsidTr="006551B4">
        <w:trPr>
          <w:trHeight w:val="300"/>
        </w:trPr>
        <w:tc>
          <w:tcPr>
            <w:tcW w:w="1302" w:type="pct"/>
            <w:shd w:val="clear" w:color="auto" w:fill="auto"/>
            <w:noWrap/>
            <w:vAlign w:val="bottom"/>
            <w:hideMark/>
          </w:tcPr>
          <w:p w14:paraId="357199B3"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ω</m:t>
                    </m:r>
                  </m:e>
                  <m:sub>
                    <m:r>
                      <w:rPr>
                        <w:rFonts w:ascii="Cambria Math" w:eastAsia="Calibri" w:hAnsi="Cambria Math" w:cs="Times New Roman"/>
                      </w:rPr>
                      <m:t>f</m:t>
                    </m:r>
                  </m:sub>
                </m:sSub>
              </m:oMath>
            </m:oMathPara>
          </w:p>
        </w:tc>
        <w:tc>
          <w:tcPr>
            <w:tcW w:w="1849" w:type="pct"/>
            <w:shd w:val="clear" w:color="auto" w:fill="auto"/>
            <w:noWrap/>
            <w:vAlign w:val="center"/>
            <w:hideMark/>
          </w:tcPr>
          <w:p w14:paraId="622239A9"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3449</w:t>
            </w:r>
          </w:p>
        </w:tc>
        <w:tc>
          <w:tcPr>
            <w:tcW w:w="1849" w:type="pct"/>
            <w:shd w:val="clear" w:color="auto" w:fill="auto"/>
            <w:noWrap/>
            <w:vAlign w:val="center"/>
            <w:hideMark/>
          </w:tcPr>
          <w:p w14:paraId="7CDD6F3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304</w:t>
            </w:r>
          </w:p>
        </w:tc>
      </w:tr>
      <w:tr w:rsidR="00FD2ADB" w:rsidRPr="00350570" w14:paraId="58A1907B" w14:textId="77777777" w:rsidTr="006551B4">
        <w:trPr>
          <w:trHeight w:val="300"/>
        </w:trPr>
        <w:tc>
          <w:tcPr>
            <w:tcW w:w="1302" w:type="pct"/>
            <w:shd w:val="clear" w:color="auto" w:fill="auto"/>
            <w:noWrap/>
            <w:vAlign w:val="bottom"/>
            <w:hideMark/>
          </w:tcPr>
          <w:p w14:paraId="0747ED98"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m</m:t>
                    </m:r>
                  </m:sub>
                </m:sSub>
              </m:oMath>
            </m:oMathPara>
          </w:p>
        </w:tc>
        <w:tc>
          <w:tcPr>
            <w:tcW w:w="1849" w:type="pct"/>
            <w:shd w:val="clear" w:color="auto" w:fill="auto"/>
            <w:noWrap/>
            <w:vAlign w:val="center"/>
            <w:hideMark/>
          </w:tcPr>
          <w:p w14:paraId="6D72848E"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876</w:t>
            </w:r>
          </w:p>
        </w:tc>
        <w:tc>
          <w:tcPr>
            <w:tcW w:w="1849" w:type="pct"/>
            <w:shd w:val="clear" w:color="auto" w:fill="auto"/>
            <w:noWrap/>
            <w:vAlign w:val="center"/>
            <w:hideMark/>
          </w:tcPr>
          <w:p w14:paraId="04135FB9"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9205</w:t>
            </w:r>
          </w:p>
        </w:tc>
      </w:tr>
      <w:tr w:rsidR="00FD2ADB" w:rsidRPr="00350570" w14:paraId="4C65DC82" w14:textId="77777777" w:rsidTr="006551B4">
        <w:trPr>
          <w:trHeight w:val="300"/>
        </w:trPr>
        <w:tc>
          <w:tcPr>
            <w:tcW w:w="1302" w:type="pct"/>
            <w:shd w:val="clear" w:color="auto" w:fill="auto"/>
            <w:noWrap/>
            <w:vAlign w:val="bottom"/>
          </w:tcPr>
          <w:p w14:paraId="49309DC4"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f</m:t>
                    </m:r>
                  </m:sub>
                </m:sSub>
              </m:oMath>
            </m:oMathPara>
          </w:p>
        </w:tc>
        <w:tc>
          <w:tcPr>
            <w:tcW w:w="1849" w:type="pct"/>
            <w:shd w:val="clear" w:color="auto" w:fill="auto"/>
            <w:noWrap/>
            <w:vAlign w:val="center"/>
          </w:tcPr>
          <w:p w14:paraId="6921554C"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21707</w:t>
            </w:r>
          </w:p>
        </w:tc>
        <w:tc>
          <w:tcPr>
            <w:tcW w:w="1849" w:type="pct"/>
            <w:shd w:val="clear" w:color="auto" w:fill="auto"/>
            <w:noWrap/>
            <w:vAlign w:val="center"/>
          </w:tcPr>
          <w:p w14:paraId="2098D46A"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9855</w:t>
            </w:r>
          </w:p>
        </w:tc>
      </w:tr>
      <w:tr w:rsidR="00FD2ADB" w:rsidRPr="00350570" w14:paraId="01A4CD56" w14:textId="77777777" w:rsidTr="006551B4">
        <w:trPr>
          <w:trHeight w:val="300"/>
        </w:trPr>
        <w:tc>
          <w:tcPr>
            <w:tcW w:w="1302" w:type="pct"/>
            <w:shd w:val="clear" w:color="auto" w:fill="auto"/>
            <w:noWrap/>
            <w:vAlign w:val="bottom"/>
          </w:tcPr>
          <w:p w14:paraId="7AC95824"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Γ</m:t>
                    </m:r>
                  </m:e>
                  <m:sub>
                    <m:r>
                      <m:rPr>
                        <m:sty m:val="p"/>
                      </m:rPr>
                      <w:rPr>
                        <w:rFonts w:ascii="Cambria Math" w:eastAsia="Calibri" w:hAnsi="Cambria Math" w:cs="Times New Roman"/>
                      </w:rPr>
                      <m:t>f</m:t>
                    </m:r>
                  </m:sub>
                </m:sSub>
              </m:oMath>
            </m:oMathPara>
          </w:p>
        </w:tc>
        <w:tc>
          <w:tcPr>
            <w:tcW w:w="1849" w:type="pct"/>
            <w:shd w:val="clear" w:color="auto" w:fill="auto"/>
            <w:noWrap/>
            <w:vAlign w:val="center"/>
          </w:tcPr>
          <w:p w14:paraId="19475305"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652413</w:t>
            </w:r>
          </w:p>
        </w:tc>
        <w:tc>
          <w:tcPr>
            <w:tcW w:w="1849" w:type="pct"/>
            <w:shd w:val="clear" w:color="auto" w:fill="auto"/>
            <w:noWrap/>
            <w:vAlign w:val="center"/>
          </w:tcPr>
          <w:p w14:paraId="5BCA0720"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667776</w:t>
            </w:r>
          </w:p>
        </w:tc>
      </w:tr>
      <w:tr w:rsidR="00FD2ADB" w:rsidRPr="00350570" w14:paraId="5AB183AA" w14:textId="77777777" w:rsidTr="006551B4">
        <w:trPr>
          <w:trHeight w:val="300"/>
        </w:trPr>
        <w:tc>
          <w:tcPr>
            <w:tcW w:w="1302" w:type="pct"/>
            <w:shd w:val="clear" w:color="auto" w:fill="auto"/>
            <w:noWrap/>
            <w:vAlign w:val="center"/>
            <w:hideMark/>
          </w:tcPr>
          <w:p w14:paraId="2A661138" w14:textId="77777777" w:rsidR="00FD2ADB" w:rsidRDefault="00601040" w:rsidP="00D07D76">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fectious,m</m:t>
                    </m:r>
                  </m:sub>
                </m:sSub>
              </m:oMath>
            </m:oMathPara>
          </w:p>
        </w:tc>
        <w:tc>
          <w:tcPr>
            <w:tcW w:w="1849" w:type="pct"/>
            <w:shd w:val="clear" w:color="auto" w:fill="auto"/>
            <w:noWrap/>
            <w:vAlign w:val="center"/>
            <w:hideMark/>
          </w:tcPr>
          <w:p w14:paraId="28AF54EF"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0624</w:t>
            </w:r>
          </w:p>
        </w:tc>
        <w:tc>
          <w:tcPr>
            <w:tcW w:w="1849" w:type="pct"/>
            <w:shd w:val="clear" w:color="auto" w:fill="auto"/>
            <w:noWrap/>
            <w:vAlign w:val="center"/>
            <w:hideMark/>
          </w:tcPr>
          <w:p w14:paraId="3ECACA6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2753</w:t>
            </w:r>
          </w:p>
        </w:tc>
      </w:tr>
      <w:tr w:rsidR="00FD2ADB" w:rsidRPr="00350570" w14:paraId="2C6CDFCE" w14:textId="77777777" w:rsidTr="006551B4">
        <w:trPr>
          <w:trHeight w:val="300"/>
        </w:trPr>
        <w:tc>
          <w:tcPr>
            <w:tcW w:w="1302" w:type="pct"/>
            <w:shd w:val="clear" w:color="auto" w:fill="auto"/>
            <w:noWrap/>
            <w:vAlign w:val="bottom"/>
            <w:hideMark/>
          </w:tcPr>
          <w:p w14:paraId="6715027F" w14:textId="77777777" w:rsidR="00FD2ADB" w:rsidRPr="00350570" w:rsidRDefault="00601040" w:rsidP="00D07D76">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nfectious,f</m:t>
                    </m:r>
                  </m:sub>
                </m:sSub>
              </m:oMath>
            </m:oMathPara>
          </w:p>
        </w:tc>
        <w:tc>
          <w:tcPr>
            <w:tcW w:w="1849" w:type="pct"/>
            <w:shd w:val="clear" w:color="auto" w:fill="auto"/>
            <w:noWrap/>
            <w:vAlign w:val="center"/>
            <w:hideMark/>
          </w:tcPr>
          <w:p w14:paraId="2C0DB800"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5305</w:t>
            </w:r>
          </w:p>
        </w:tc>
        <w:tc>
          <w:tcPr>
            <w:tcW w:w="1849" w:type="pct"/>
            <w:shd w:val="clear" w:color="auto" w:fill="auto"/>
            <w:noWrap/>
            <w:vAlign w:val="center"/>
            <w:hideMark/>
          </w:tcPr>
          <w:p w14:paraId="55104945"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05509</w:t>
            </w:r>
          </w:p>
        </w:tc>
      </w:tr>
      <w:tr w:rsidR="00FD2ADB" w:rsidRPr="00350570" w14:paraId="3920DD94" w14:textId="77777777" w:rsidTr="006551B4">
        <w:trPr>
          <w:trHeight w:val="300"/>
        </w:trPr>
        <w:tc>
          <w:tcPr>
            <w:tcW w:w="1302" w:type="pct"/>
            <w:shd w:val="clear" w:color="auto" w:fill="auto"/>
            <w:noWrap/>
            <w:vAlign w:val="bottom"/>
            <w:hideMark/>
          </w:tcPr>
          <w:p w14:paraId="67D2B288" w14:textId="77777777" w:rsidR="00FD2ADB" w:rsidRPr="00350570" w:rsidRDefault="00601040" w:rsidP="00D07D76">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Abstinence,m</m:t>
                    </m:r>
                  </m:sub>
                </m:sSub>
              </m:oMath>
            </m:oMathPara>
          </w:p>
        </w:tc>
        <w:tc>
          <w:tcPr>
            <w:tcW w:w="1849" w:type="pct"/>
            <w:shd w:val="clear" w:color="auto" w:fill="auto"/>
            <w:noWrap/>
            <w:vAlign w:val="center"/>
            <w:hideMark/>
          </w:tcPr>
          <w:p w14:paraId="1917FD4D"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19998</w:t>
            </w:r>
          </w:p>
        </w:tc>
        <w:tc>
          <w:tcPr>
            <w:tcW w:w="1849" w:type="pct"/>
            <w:shd w:val="clear" w:color="auto" w:fill="auto"/>
            <w:noWrap/>
            <w:vAlign w:val="center"/>
            <w:hideMark/>
          </w:tcPr>
          <w:p w14:paraId="3922D53E"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340245</w:t>
            </w:r>
          </w:p>
        </w:tc>
      </w:tr>
      <w:tr w:rsidR="00FD2ADB" w:rsidRPr="00350570" w14:paraId="23D5B9A6" w14:textId="77777777" w:rsidTr="006551B4">
        <w:trPr>
          <w:trHeight w:val="300"/>
        </w:trPr>
        <w:tc>
          <w:tcPr>
            <w:tcW w:w="1302" w:type="pct"/>
            <w:shd w:val="clear" w:color="auto" w:fill="auto"/>
            <w:noWrap/>
            <w:vAlign w:val="bottom"/>
            <w:hideMark/>
          </w:tcPr>
          <w:p w14:paraId="3CE1594C" w14:textId="77777777" w:rsidR="00FD2ADB" w:rsidRPr="00350570" w:rsidRDefault="00601040" w:rsidP="007E4BAA">
            <w:pPr>
              <w:spacing w:after="0" w:line="240" w:lineRule="auto"/>
              <w:rPr>
                <w:rFonts w:ascii="Calibri" w:eastAsia="Times New Roman" w:hAnsi="Calibri" w:cs="Times New Roman"/>
                <w:color w:val="000000"/>
                <w:lang w:eastAsia="zh-TW"/>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Abstinence,f</m:t>
                    </m:r>
                  </m:sub>
                </m:sSub>
              </m:oMath>
            </m:oMathPara>
          </w:p>
        </w:tc>
        <w:tc>
          <w:tcPr>
            <w:tcW w:w="1849" w:type="pct"/>
            <w:shd w:val="clear" w:color="auto" w:fill="auto"/>
            <w:noWrap/>
            <w:vAlign w:val="center"/>
            <w:hideMark/>
          </w:tcPr>
          <w:p w14:paraId="2C2B8CFB"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87197</w:t>
            </w:r>
          </w:p>
        </w:tc>
        <w:tc>
          <w:tcPr>
            <w:tcW w:w="1849" w:type="pct"/>
            <w:shd w:val="clear" w:color="auto" w:fill="auto"/>
            <w:noWrap/>
            <w:vAlign w:val="center"/>
            <w:hideMark/>
          </w:tcPr>
          <w:p w14:paraId="3FE23E26" w14:textId="77777777" w:rsidR="00FD2ADB" w:rsidRPr="00350570" w:rsidRDefault="00FD2ADB" w:rsidP="006551B4">
            <w:pPr>
              <w:spacing w:after="0" w:line="240" w:lineRule="auto"/>
              <w:jc w:val="center"/>
              <w:rPr>
                <w:rFonts w:ascii="Calibri" w:eastAsia="Times New Roman" w:hAnsi="Calibri" w:cs="Times New Roman"/>
                <w:color w:val="000000"/>
                <w:lang w:eastAsia="zh-TW"/>
              </w:rPr>
            </w:pPr>
            <w:r w:rsidRPr="00350570">
              <w:rPr>
                <w:rFonts w:ascii="Calibri" w:eastAsia="Times New Roman" w:hAnsi="Calibri" w:cs="Times New Roman"/>
                <w:color w:val="000000"/>
                <w:lang w:eastAsia="zh-TW"/>
              </w:rPr>
              <w:t>0.190808</w:t>
            </w:r>
          </w:p>
        </w:tc>
      </w:tr>
    </w:tbl>
    <w:p w14:paraId="593FE94C" w14:textId="19185D9E" w:rsidR="00F965B5" w:rsidRDefault="00F965B5" w:rsidP="00FD013A"/>
    <w:p w14:paraId="56CC22AE" w14:textId="77777777" w:rsidR="00F965B5" w:rsidRDefault="00F965B5">
      <w:r>
        <w:br w:type="page"/>
      </w:r>
    </w:p>
    <w:p w14:paraId="193701BD" w14:textId="23C18975" w:rsidR="00AE3071" w:rsidRDefault="00AE3071" w:rsidP="00AE3071">
      <w:pPr>
        <w:pStyle w:val="Heading2"/>
      </w:pPr>
      <w:bookmarkStart w:id="27" w:name="_Toc494890655"/>
      <w:r>
        <w:lastRenderedPageBreak/>
        <w:t>Sensitivity of pap smear in TV detection</w:t>
      </w:r>
      <w:bookmarkEnd w:id="27"/>
    </w:p>
    <w:p w14:paraId="5DEE46A0" w14:textId="3CC8B0E3" w:rsidR="00FD013A" w:rsidRDefault="0040332D" w:rsidP="00FD013A">
      <w:r>
        <w:t>In o</w:t>
      </w:r>
      <w:r w:rsidR="001C7421">
        <w:t>ur baseline model</w:t>
      </w:r>
      <w:r>
        <w:t>, we</w:t>
      </w:r>
      <w:r w:rsidR="001C7421">
        <w:t xml:space="preserve"> assume the sensitivity of </w:t>
      </w:r>
      <w:r>
        <w:t xml:space="preserve">the </w:t>
      </w:r>
      <w:r w:rsidR="001C7421">
        <w:t xml:space="preserve">pap smear </w:t>
      </w:r>
      <w:r>
        <w:t>for</w:t>
      </w:r>
      <w:r w:rsidR="001C7421">
        <w:t xml:space="preserve"> TV detection is 57%. </w:t>
      </w:r>
      <w:r w:rsidR="00C55CEA">
        <w:t>I</w:t>
      </w:r>
      <w:r w:rsidR="001C7421">
        <w:t>n practice</w:t>
      </w:r>
      <w:r w:rsidR="00C55CEA">
        <w:t>, however,</w:t>
      </w:r>
      <w:r w:rsidR="001C7421">
        <w:t xml:space="preserve"> the sensitivity </w:t>
      </w:r>
      <w:r w:rsidR="00C55CEA">
        <w:t xml:space="preserve">may </w:t>
      </w:r>
      <w:r w:rsidR="001C7421">
        <w:t>var</w:t>
      </w:r>
      <w:r w:rsidR="00C55CEA">
        <w:t>y</w:t>
      </w:r>
      <w:r w:rsidR="001C7421">
        <w:t xml:space="preserve"> from less than 20% to more than 80%.</w:t>
      </w:r>
      <w:r w:rsidR="001C7421">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C7421">
        <w:instrText xml:space="preserve"> ADDIN EN.CITE </w:instrText>
      </w:r>
      <w:r w:rsidR="001C7421">
        <w:fldChar w:fldCharType="begin">
          <w:fldData xml:space="preserve">PEVuZE5vdGU+PENpdGU+PEF1dGhvcj5MdXNrPC9BdXRob3I+PFllYXI+MjAxMDwvWWVhcj48UmVj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</w:fldData>
        </w:fldChar>
      </w:r>
      <w:r w:rsidR="001C7421">
        <w:instrText xml:space="preserve"> ADDIN EN.CITE.DATA </w:instrText>
      </w:r>
      <w:r w:rsidR="001C7421">
        <w:fldChar w:fldCharType="end"/>
      </w:r>
      <w:r w:rsidR="001C7421">
        <w:fldChar w:fldCharType="separate"/>
      </w:r>
      <w:hyperlink w:anchor="_ENREF_8" w:tooltip="Lusk, 2010 #320" w:history="1">
        <w:r w:rsidR="001C7421" w:rsidRPr="001E1710">
          <w:rPr>
            <w:rStyle w:val="Hyperlink"/>
            <w:noProof/>
            <w:vertAlign w:val="superscript"/>
          </w:rPr>
          <w:t>8</w:t>
        </w:r>
      </w:hyperlink>
      <w:r w:rsidR="001C7421" w:rsidRPr="001E1710">
        <w:rPr>
          <w:noProof/>
          <w:vertAlign w:val="superscript"/>
        </w:rPr>
        <w:t xml:space="preserve"> </w:t>
      </w:r>
      <w:hyperlink w:anchor="_ENREF_21" w:tooltip="White, 2004 #3758" w:history="1">
        <w:r w:rsidR="001C7421" w:rsidRPr="001E1710">
          <w:rPr>
            <w:rStyle w:val="Hyperlink"/>
            <w:noProof/>
            <w:vertAlign w:val="superscript"/>
          </w:rPr>
          <w:t>21</w:t>
        </w:r>
      </w:hyperlink>
      <w:r w:rsidR="001C7421">
        <w:fldChar w:fldCharType="end"/>
      </w:r>
      <w:r w:rsidR="001C7421">
        <w:t xml:space="preserve"> This uncertainty will have some impact </w:t>
      </w:r>
      <w:r w:rsidR="00C55CEA">
        <w:t>o</w:t>
      </w:r>
      <w:r w:rsidR="001C7421">
        <w:t xml:space="preserve">n our results, as the baseline model is calibrated such that the TV prevalence at equilibrium </w:t>
      </w:r>
      <w:r w:rsidR="00C55CEA">
        <w:t>is</w:t>
      </w:r>
      <w:r w:rsidR="00AE3071">
        <w:t xml:space="preserve"> 0.4% </w:t>
      </w:r>
      <w:r w:rsidR="001C7421">
        <w:t xml:space="preserve">before switching </w:t>
      </w:r>
      <w:r w:rsidR="00C55CEA">
        <w:t>from cytology-based screening to HPV testing</w:t>
      </w:r>
      <w:r w:rsidR="001C7421">
        <w:t xml:space="preserve">. </w:t>
      </w:r>
      <w:r w:rsidR="00AE3071">
        <w:t>For example, if pap smear</w:t>
      </w:r>
      <w:r w:rsidR="00C55CEA">
        <w:t xml:space="preserve"> sensitivity</w:t>
      </w:r>
      <w:r w:rsidR="00AE3071">
        <w:t xml:space="preserve"> is </w:t>
      </w:r>
      <w:r w:rsidR="00C55CEA">
        <w:t xml:space="preserve">assumed to be </w:t>
      </w:r>
      <w:r w:rsidR="00AE3071">
        <w:t>much lower than 57%</w:t>
      </w:r>
      <w:r w:rsidR="00C55CEA">
        <w:t xml:space="preserve"> in the baseline model</w:t>
      </w:r>
      <w:r w:rsidR="00AE3071">
        <w:t xml:space="preserve"> (hence less TV is </w:t>
      </w:r>
      <w:r w:rsidR="00C55CEA">
        <w:t>detected</w:t>
      </w:r>
      <w:r w:rsidR="00AE3071">
        <w:t xml:space="preserve"> </w:t>
      </w:r>
      <w:r w:rsidR="00C55CEA">
        <w:t>on</w:t>
      </w:r>
      <w:r w:rsidR="00AE3071">
        <w:t xml:space="preserve"> pap smear</w:t>
      </w:r>
      <w:r w:rsidR="00C55CEA">
        <w:t>s</w:t>
      </w:r>
      <w:r w:rsidR="00AE3071">
        <w:t xml:space="preserve">), </w:t>
      </w:r>
      <w:r w:rsidR="00326FA6">
        <w:t xml:space="preserve">and </w:t>
      </w:r>
      <w:r w:rsidR="00FF1387">
        <w:t xml:space="preserve">assuming </w:t>
      </w:r>
      <w:r w:rsidR="00472A28">
        <w:t xml:space="preserve">the </w:t>
      </w:r>
      <w:r w:rsidR="006A785D">
        <w:t xml:space="preserve">transmissibility and duration of TV </w:t>
      </w:r>
      <w:r w:rsidR="007C2DCC">
        <w:t xml:space="preserve">is </w:t>
      </w:r>
      <w:r w:rsidR="00AE2ABA">
        <w:t>fixed, then</w:t>
      </w:r>
      <w:r w:rsidR="00326FA6">
        <w:t xml:space="preserve"> the</w:t>
      </w:r>
      <w:r w:rsidR="006A785D">
        <w:t xml:space="preserve"> sexual behaviour </w:t>
      </w:r>
      <w:r w:rsidR="008020CA">
        <w:t xml:space="preserve">in the model </w:t>
      </w:r>
      <w:r w:rsidR="00D9672B">
        <w:t xml:space="preserve">must </w:t>
      </w:r>
      <w:r w:rsidR="006A785D">
        <w:t xml:space="preserve">be </w:t>
      </w:r>
      <w:r w:rsidR="00D9672B">
        <w:t xml:space="preserve">adjusted </w:t>
      </w:r>
      <w:r w:rsidR="00721BAF">
        <w:t>to</w:t>
      </w:r>
      <w:r w:rsidR="00AE3071">
        <w:t xml:space="preserve"> maintain the same equilibrium prevalence at 0.4%. </w:t>
      </w:r>
    </w:p>
    <w:p w14:paraId="3B7A5B65" w14:textId="1E4B4ADD" w:rsidR="003E1FE8" w:rsidRDefault="008D22AD">
      <w:r>
        <w:t>For the results in Table A-</w:t>
      </w:r>
      <w:r w:rsidR="00032A96">
        <w:t>6</w:t>
      </w:r>
      <w:r>
        <w:t xml:space="preserve">, we recalibrated the model </w:t>
      </w:r>
      <w:r w:rsidR="00983552">
        <w:t xml:space="preserve">by adjusting the </w:t>
      </w:r>
      <w:r w:rsidR="006A785D">
        <w:t>contact rate</w:t>
      </w:r>
      <w:r w:rsidR="00D9672B">
        <w:t>s</w:t>
      </w:r>
      <w:r w:rsidR="006A785D">
        <w:t xml:space="preserve"> (i.e. </w:t>
      </w:r>
      <m:oMath>
        <m:r>
          <m:rPr>
            <m:sty m:val="p"/>
          </m:rPr>
          <w:rPr>
            <w:rFonts w:ascii="Cambria Math" w:hAnsi="Cambria Math"/>
          </w:rPr>
          <w:br/>
        </m:r>
        <m:sSub>
          <m:sSubPr>
            <m:ctrlPr>
              <w:rPr>
                <w:rFonts w:ascii="Cambria Math" w:hAnsi="Cambria Math"/>
                <w:i/>
              </w:rPr>
            </m:ctrlPr>
          </m:sSubPr>
          <m:e>
            <m:r>
              <w:rPr>
                <w:rFonts w:ascii="Cambria Math" w:hAnsi="Cambria Math"/>
              </w:rPr>
              <m:t>C</m:t>
            </m:r>
          </m:e>
          <m:sub>
            <m:r>
              <w:rPr>
                <w:rFonts w:ascii="Cambria Math" w:hAnsi="Cambria Math"/>
              </w:rPr>
              <m:t xml:space="preserve">i </m:t>
            </m:r>
          </m:sub>
        </m:sSub>
        <m:r>
          <w:rPr>
            <w:rFonts w:ascii="Cambria Math" w:hAnsi="Cambria Math"/>
          </w:rPr>
          <m:t xml:space="preserve">, i∈1,2,3) </m:t>
        </m:r>
      </m:oMath>
      <w:r w:rsidR="006A785D">
        <w:t xml:space="preserve">and </w:t>
      </w:r>
      <w:r w:rsidR="006D3353">
        <w:t xml:space="preserve">the </w:t>
      </w:r>
      <w:r w:rsidR="006A785D">
        <w:t xml:space="preserve">degree of </w:t>
      </w:r>
      <w:r w:rsidR="00983552">
        <w:t>mixing (</w:t>
      </w:r>
      <w:r w:rsidR="006A785D">
        <w:t xml:space="preserve">i.e. </w:t>
      </w:r>
      <m:oMath>
        <m:sSub>
          <m:sSubPr>
            <m:ctrlPr>
              <w:rPr>
                <w:rFonts w:ascii="Cambria Math" w:hAnsi="Cambria Math"/>
                <w:i/>
              </w:rPr>
            </m:ctrlPr>
          </m:sSubPr>
          <m:e>
            <m:r>
              <w:rPr>
                <w:rFonts w:ascii="Cambria Math" w:hAnsi="Cambria Math"/>
              </w:rPr>
              <m:t>p</m:t>
            </m:r>
          </m:e>
          <m:sub>
            <m:r>
              <w:rPr>
                <w:rFonts w:ascii="Cambria Math" w:hAnsi="Cambria Math"/>
              </w:rPr>
              <m:t>h,i</m:t>
            </m:r>
          </m:sub>
        </m:sSub>
        <m:r>
          <w:rPr>
            <w:rFonts w:ascii="Cambria Math" w:hAnsi="Cambria Math"/>
          </w:rPr>
          <m:t>, h,i∈</m:t>
        </m:r>
        <m:d>
          <m:dPr>
            <m:begChr m:val="{"/>
            <m:endChr m:val="}"/>
            <m:ctrlPr>
              <w:rPr>
                <w:rFonts w:ascii="Cambria Math" w:hAnsi="Cambria Math"/>
                <w:i/>
              </w:rPr>
            </m:ctrlPr>
          </m:dPr>
          <m:e>
            <m:r>
              <w:rPr>
                <w:rFonts w:ascii="Cambria Math" w:hAnsi="Cambria Math"/>
              </w:rPr>
              <m:t>1,2,3</m:t>
            </m:r>
          </m:e>
        </m:d>
        <m:r>
          <w:rPr>
            <w:rFonts w:ascii="Cambria Math" w:hAnsi="Cambria Math"/>
          </w:rPr>
          <m:t>, h</m:t>
        </m:r>
        <m:r>
          <w:rPr>
            <w:rFonts w:ascii="Cambria Math" w:hAnsi="Cambria Math" w:hint="eastAsia"/>
          </w:rPr>
          <m:t>≠</m:t>
        </m:r>
        <m:r>
          <w:rPr>
            <w:rFonts w:ascii="Cambria Math" w:hAnsi="Cambria Math"/>
          </w:rPr>
          <m:t>i</m:t>
        </m:r>
      </m:oMath>
      <w:r w:rsidR="00721BAF">
        <w:t xml:space="preserve">), and selected </w:t>
      </w:r>
      <w:r w:rsidR="00F80CD9">
        <w:t>a</w:t>
      </w:r>
      <w:r w:rsidR="00721BAF">
        <w:t xml:space="preserve"> single parameter set </w:t>
      </w:r>
      <w:r>
        <w:t xml:space="preserve">that </w:t>
      </w:r>
      <w:r w:rsidR="00D9672B">
        <w:t xml:space="preserve">produce a </w:t>
      </w:r>
      <w:r>
        <w:t xml:space="preserve">TV </w:t>
      </w:r>
      <w:r w:rsidR="00C55CEA">
        <w:t xml:space="preserve">equilibrium </w:t>
      </w:r>
      <w:r>
        <w:t xml:space="preserve">prevalence </w:t>
      </w:r>
      <w:r w:rsidR="00D9672B">
        <w:t>of</w:t>
      </w:r>
      <w:r>
        <w:t xml:space="preserve"> 0.4% while the sensitivity of</w:t>
      </w:r>
      <w:r w:rsidR="00C55CEA">
        <w:t xml:space="preserve"> the</w:t>
      </w:r>
      <w:r>
        <w:t xml:space="preserve"> pap smear</w:t>
      </w:r>
      <w:r w:rsidR="007543C0">
        <w:t xml:space="preserve"> for TV </w:t>
      </w:r>
      <w:r w:rsidR="00366F18">
        <w:t>detection</w:t>
      </w:r>
      <w:r>
        <w:t xml:space="preserve"> is </w:t>
      </w:r>
      <w:r w:rsidR="00D9672B">
        <w:t xml:space="preserve">set to either </w:t>
      </w:r>
      <w:r>
        <w:t>30% or 70%</w:t>
      </w:r>
      <w:r w:rsidR="002D11BC">
        <w:t>.</w:t>
      </w:r>
      <w:r>
        <w:t xml:space="preserve"> </w:t>
      </w:r>
      <w:r w:rsidR="00F70AC8">
        <w:t>We then estimated the absolute and relative increases in TV prevalence over time for scenario 3 (the full complement of changes to the cervical screening programme are implemented – see main text) under these altered assumptions</w:t>
      </w:r>
      <w:r w:rsidR="00076F6A">
        <w:t xml:space="preserve">. </w:t>
      </w:r>
      <w:r w:rsidR="002D11BC">
        <w:t xml:space="preserve">The </w:t>
      </w:r>
      <w:r w:rsidR="0064116E">
        <w:t xml:space="preserve">values </w:t>
      </w:r>
      <w:r w:rsidR="00FF5186">
        <w:t>obtained for</w:t>
      </w:r>
      <w:r w:rsidR="0064116E">
        <w:t xml:space="preserve"> </w:t>
      </w:r>
      <w:r w:rsidR="002D11BC">
        <w:t>parameter</w:t>
      </w:r>
      <w:r w:rsidR="0064116E">
        <w:t>s</w:t>
      </w:r>
      <w:r w:rsidR="002D11BC">
        <w:t xml:space="preserve"> </w:t>
      </w:r>
      <w:r w:rsidR="00FF5186">
        <w:t xml:space="preserve">varied in the </w:t>
      </w:r>
      <w:r w:rsidR="00E44274">
        <w:t>calibra</w:t>
      </w:r>
      <w:r w:rsidR="00FF5186">
        <w:t>tion process</w:t>
      </w:r>
      <w:r w:rsidR="00E44274">
        <w:t xml:space="preserve"> </w:t>
      </w:r>
      <w:r w:rsidR="002D11BC">
        <w:t>are listed in Table A-7</w:t>
      </w:r>
      <w:r w:rsidR="00AE2ABA">
        <w:t>.</w:t>
      </w:r>
      <w:r>
        <w:t xml:space="preserve"> </w:t>
      </w:r>
    </w:p>
    <w:p w14:paraId="1C235CD7" w14:textId="61866DBC" w:rsidR="003E1FE8" w:rsidRDefault="003E1FE8" w:rsidP="003E1FE8">
      <w:pPr>
        <w:pStyle w:val="Caption"/>
        <w:keepNext/>
      </w:pPr>
      <w:r>
        <w:t>Table A-</w:t>
      </w:r>
      <w:fldSimple w:instr=" SEQ Table_A \* ARABIC ">
        <w:r w:rsidR="002D11BC">
          <w:rPr>
            <w:noProof/>
          </w:rPr>
          <w:t>6</w:t>
        </w:r>
      </w:fldSimple>
      <w:r>
        <w:t xml:space="preserve">: </w:t>
      </w:r>
      <w:r w:rsidRPr="00702D7B">
        <w:rPr>
          <w:rStyle w:val="CaptionsChar"/>
        </w:rPr>
        <w:t>Absolute and relative increases in TV prevalence from baseline at t = 5, 10, 15, and 20 years for scenarios 3 (i.e. the full complement of changes to the cervical screening programme are implemented), while assuming the sensitivity of the pap smear for TV detection is either 30% or 70%.</w:t>
      </w:r>
    </w:p>
    <w:tbl>
      <w:tblPr>
        <w:tblStyle w:val="TableGrid"/>
        <w:tblW w:w="5000" w:type="pct"/>
        <w:tblLook w:val="04A0" w:firstRow="1" w:lastRow="0" w:firstColumn="1" w:lastColumn="0" w:noHBand="0" w:noVBand="1"/>
      </w:tblPr>
      <w:tblGrid>
        <w:gridCol w:w="2653"/>
        <w:gridCol w:w="823"/>
        <w:gridCol w:w="828"/>
        <w:gridCol w:w="823"/>
        <w:gridCol w:w="824"/>
        <w:gridCol w:w="823"/>
        <w:gridCol w:w="824"/>
        <w:gridCol w:w="823"/>
        <w:gridCol w:w="821"/>
      </w:tblGrid>
      <w:tr w:rsidR="00782EB5" w14:paraId="4C322700" w14:textId="77777777" w:rsidTr="00782EB5">
        <w:trPr>
          <w:cantSplit/>
        </w:trPr>
        <w:tc>
          <w:tcPr>
            <w:tcW w:w="5000" w:type="pct"/>
            <w:gridSpan w:val="9"/>
            <w:tcBorders>
              <w:top w:val="single" w:sz="4" w:space="0" w:color="auto"/>
              <w:left w:val="single" w:sz="4" w:space="0" w:color="auto"/>
              <w:bottom w:val="single" w:sz="4" w:space="0" w:color="auto"/>
              <w:right w:val="single" w:sz="4" w:space="0" w:color="auto"/>
            </w:tcBorders>
          </w:tcPr>
          <w:p w14:paraId="00BF7683" w14:textId="2781F95B" w:rsidR="00782EB5" w:rsidRDefault="00782EB5">
            <w:pPr>
              <w:keepNext/>
              <w:spacing w:line="480" w:lineRule="auto"/>
              <w:jc w:val="center"/>
            </w:pPr>
            <w:r>
              <w:rPr>
                <w:b/>
              </w:rPr>
              <w:t>Absolute increase in TV prevalence from t = 0 (%)</w:t>
            </w:r>
          </w:p>
        </w:tc>
      </w:tr>
      <w:tr w:rsidR="003E1FE8" w14:paraId="30C046E0" w14:textId="77777777" w:rsidTr="004968E4">
        <w:trPr>
          <w:cantSplit/>
        </w:trPr>
        <w:tc>
          <w:tcPr>
            <w:tcW w:w="1436" w:type="pct"/>
            <w:tcBorders>
              <w:top w:val="single" w:sz="4" w:space="0" w:color="auto"/>
              <w:left w:val="single" w:sz="4" w:space="0" w:color="auto"/>
              <w:bottom w:val="single" w:sz="4" w:space="0" w:color="auto"/>
              <w:right w:val="single" w:sz="4" w:space="0" w:color="auto"/>
            </w:tcBorders>
          </w:tcPr>
          <w:p w14:paraId="07AEC7DD" w14:textId="2B1611A3" w:rsidR="003E1FE8" w:rsidRDefault="003E1FE8" w:rsidP="003E1FE8">
            <w:pPr>
              <w:spacing w:line="480" w:lineRule="auto"/>
            </w:pPr>
            <w:r w:rsidRPr="003E1FE8">
              <w:rPr>
                <w:b/>
              </w:rPr>
              <w:t xml:space="preserve">Sensitivity of pap smear </w:t>
            </w:r>
          </w:p>
        </w:tc>
        <w:tc>
          <w:tcPr>
            <w:tcW w:w="1784" w:type="pct"/>
            <w:gridSpan w:val="4"/>
            <w:tcBorders>
              <w:top w:val="single" w:sz="4" w:space="0" w:color="auto"/>
              <w:left w:val="single" w:sz="4" w:space="0" w:color="auto"/>
              <w:right w:val="single" w:sz="4" w:space="0" w:color="auto"/>
            </w:tcBorders>
            <w:shd w:val="clear" w:color="auto" w:fill="F2F2F2" w:themeFill="background1" w:themeFillShade="F2"/>
            <w:vAlign w:val="center"/>
          </w:tcPr>
          <w:p w14:paraId="7B1587E7" w14:textId="08AF6AB1" w:rsidR="003E1FE8" w:rsidRDefault="003E1FE8" w:rsidP="003E1FE8">
            <w:pPr>
              <w:keepNext/>
              <w:spacing w:line="480" w:lineRule="auto"/>
              <w:jc w:val="center"/>
            </w:pPr>
            <w:r w:rsidRPr="003E1FE8">
              <w:rPr>
                <w:b/>
              </w:rPr>
              <w:t>30%</w:t>
            </w:r>
          </w:p>
        </w:tc>
        <w:tc>
          <w:tcPr>
            <w:tcW w:w="1780" w:type="pct"/>
            <w:gridSpan w:val="4"/>
            <w:tcBorders>
              <w:top w:val="single" w:sz="4" w:space="0" w:color="auto"/>
              <w:left w:val="single" w:sz="4" w:space="0" w:color="auto"/>
              <w:right w:val="single" w:sz="4" w:space="0" w:color="auto"/>
            </w:tcBorders>
            <w:shd w:val="clear" w:color="auto" w:fill="D9D9D9" w:themeFill="background1" w:themeFillShade="D9"/>
            <w:vAlign w:val="center"/>
          </w:tcPr>
          <w:p w14:paraId="060CB674" w14:textId="4C9CBEEC" w:rsidR="003E1FE8" w:rsidRDefault="003E1FE8" w:rsidP="003E1FE8">
            <w:pPr>
              <w:keepNext/>
              <w:spacing w:line="480" w:lineRule="auto"/>
              <w:jc w:val="center"/>
            </w:pPr>
            <w:r w:rsidRPr="003E1FE8">
              <w:rPr>
                <w:b/>
              </w:rPr>
              <w:t>70%</w:t>
            </w:r>
          </w:p>
        </w:tc>
      </w:tr>
      <w:tr w:rsidR="003E1FE8" w14:paraId="691E3C09"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17A11E59" w14:textId="77777777" w:rsidR="003E1FE8" w:rsidRDefault="003E1FE8" w:rsidP="003E1FE8">
            <w:pPr>
              <w:spacing w:line="480" w:lineRule="auto"/>
            </w:pPr>
            <w:r>
              <w:t xml:space="preserve">Years after changes to cervical screening program </w:t>
            </w:r>
          </w:p>
        </w:tc>
        <w:tc>
          <w:tcPr>
            <w:tcW w:w="445" w:type="pct"/>
            <w:tcBorders>
              <w:top w:val="single" w:sz="4" w:space="0" w:color="auto"/>
              <w:left w:val="single" w:sz="4" w:space="0" w:color="auto"/>
              <w:right w:val="single" w:sz="4" w:space="0" w:color="auto"/>
            </w:tcBorders>
            <w:shd w:val="clear" w:color="auto" w:fill="F2F2F2" w:themeFill="background1" w:themeFillShade="F2"/>
            <w:vAlign w:val="center"/>
            <w:hideMark/>
          </w:tcPr>
          <w:p w14:paraId="5D7C718E" w14:textId="77777777" w:rsidR="003E1FE8" w:rsidRDefault="003E1FE8" w:rsidP="003E1FE8">
            <w:pPr>
              <w:spacing w:line="480" w:lineRule="auto"/>
              <w:jc w:val="center"/>
            </w:pPr>
            <w:r>
              <w:t>5</w:t>
            </w:r>
          </w:p>
        </w:tc>
        <w:tc>
          <w:tcPr>
            <w:tcW w:w="448" w:type="pct"/>
            <w:tcBorders>
              <w:top w:val="single" w:sz="4" w:space="0" w:color="auto"/>
              <w:left w:val="single" w:sz="4" w:space="0" w:color="auto"/>
              <w:right w:val="single" w:sz="4" w:space="0" w:color="auto"/>
            </w:tcBorders>
            <w:shd w:val="clear" w:color="auto" w:fill="F2F2F2" w:themeFill="background1" w:themeFillShade="F2"/>
            <w:vAlign w:val="center"/>
          </w:tcPr>
          <w:p w14:paraId="2B8196EC" w14:textId="2587956E" w:rsidR="003E1FE8" w:rsidRDefault="003E1FE8" w:rsidP="003E1FE8">
            <w:pPr>
              <w:spacing w:line="480" w:lineRule="auto"/>
              <w:jc w:val="center"/>
            </w:pPr>
            <w:r>
              <w:t>10</w:t>
            </w:r>
          </w:p>
        </w:tc>
        <w:tc>
          <w:tcPr>
            <w:tcW w:w="445" w:type="pct"/>
            <w:tcBorders>
              <w:top w:val="single" w:sz="4" w:space="0" w:color="auto"/>
              <w:left w:val="single" w:sz="4" w:space="0" w:color="auto"/>
              <w:right w:val="single" w:sz="4" w:space="0" w:color="auto"/>
            </w:tcBorders>
            <w:shd w:val="clear" w:color="auto" w:fill="F2F2F2" w:themeFill="background1" w:themeFillShade="F2"/>
            <w:vAlign w:val="center"/>
          </w:tcPr>
          <w:p w14:paraId="42B7671F" w14:textId="10FBEB61" w:rsidR="003E1FE8" w:rsidRDefault="003E1FE8" w:rsidP="003E1FE8">
            <w:pPr>
              <w:spacing w:line="480" w:lineRule="auto"/>
              <w:jc w:val="center"/>
            </w:pPr>
            <w:r>
              <w:t>15</w:t>
            </w:r>
          </w:p>
        </w:tc>
        <w:tc>
          <w:tcPr>
            <w:tcW w:w="446" w:type="pct"/>
            <w:tcBorders>
              <w:top w:val="single" w:sz="4" w:space="0" w:color="auto"/>
              <w:left w:val="single" w:sz="4" w:space="0" w:color="auto"/>
              <w:right w:val="single" w:sz="4" w:space="0" w:color="auto"/>
            </w:tcBorders>
            <w:shd w:val="clear" w:color="auto" w:fill="F2F2F2" w:themeFill="background1" w:themeFillShade="F2"/>
            <w:vAlign w:val="center"/>
          </w:tcPr>
          <w:p w14:paraId="7589D99B" w14:textId="051CF388" w:rsidR="003E1FE8" w:rsidRDefault="003E1FE8" w:rsidP="003E1FE8">
            <w:pPr>
              <w:keepNext/>
              <w:spacing w:line="480" w:lineRule="auto"/>
              <w:jc w:val="center"/>
            </w:pPr>
            <w:r>
              <w:t>20</w:t>
            </w:r>
          </w:p>
        </w:tc>
        <w:tc>
          <w:tcPr>
            <w:tcW w:w="445" w:type="pct"/>
            <w:tcBorders>
              <w:top w:val="single" w:sz="4" w:space="0" w:color="auto"/>
              <w:left w:val="single" w:sz="4" w:space="0" w:color="auto"/>
              <w:right w:val="single" w:sz="4" w:space="0" w:color="auto"/>
            </w:tcBorders>
            <w:shd w:val="clear" w:color="auto" w:fill="D9D9D9" w:themeFill="background1" w:themeFillShade="D9"/>
            <w:vAlign w:val="center"/>
          </w:tcPr>
          <w:p w14:paraId="446E06D2" w14:textId="4D10D86F" w:rsidR="003E1FE8" w:rsidRDefault="003E1FE8" w:rsidP="003E1FE8">
            <w:pPr>
              <w:keepNext/>
              <w:spacing w:line="480" w:lineRule="auto"/>
              <w:jc w:val="center"/>
            </w:pPr>
            <w:r>
              <w:t>5</w:t>
            </w:r>
          </w:p>
        </w:tc>
        <w:tc>
          <w:tcPr>
            <w:tcW w:w="446" w:type="pct"/>
            <w:tcBorders>
              <w:top w:val="single" w:sz="4" w:space="0" w:color="auto"/>
              <w:left w:val="single" w:sz="4" w:space="0" w:color="auto"/>
              <w:right w:val="single" w:sz="4" w:space="0" w:color="auto"/>
            </w:tcBorders>
            <w:shd w:val="clear" w:color="auto" w:fill="D9D9D9" w:themeFill="background1" w:themeFillShade="D9"/>
            <w:vAlign w:val="center"/>
          </w:tcPr>
          <w:p w14:paraId="4C087557" w14:textId="1A4C08C5" w:rsidR="003E1FE8" w:rsidRDefault="003E1FE8" w:rsidP="003E1FE8">
            <w:pPr>
              <w:keepNext/>
              <w:spacing w:line="480" w:lineRule="auto"/>
              <w:jc w:val="center"/>
            </w:pPr>
            <w:r>
              <w:t>10</w:t>
            </w:r>
          </w:p>
        </w:tc>
        <w:tc>
          <w:tcPr>
            <w:tcW w:w="445" w:type="pct"/>
            <w:tcBorders>
              <w:top w:val="single" w:sz="4" w:space="0" w:color="auto"/>
              <w:left w:val="single" w:sz="4" w:space="0" w:color="auto"/>
              <w:right w:val="single" w:sz="4" w:space="0" w:color="auto"/>
            </w:tcBorders>
            <w:shd w:val="clear" w:color="auto" w:fill="D9D9D9" w:themeFill="background1" w:themeFillShade="D9"/>
            <w:vAlign w:val="center"/>
          </w:tcPr>
          <w:p w14:paraId="7B8A5648" w14:textId="71F93D5D" w:rsidR="003E1FE8" w:rsidRDefault="003E1FE8" w:rsidP="003E1FE8">
            <w:pPr>
              <w:keepNext/>
              <w:spacing w:line="480" w:lineRule="auto"/>
              <w:jc w:val="center"/>
            </w:pPr>
            <w:r>
              <w:t>15</w:t>
            </w:r>
          </w:p>
        </w:tc>
        <w:tc>
          <w:tcPr>
            <w:tcW w:w="444" w:type="pct"/>
            <w:tcBorders>
              <w:top w:val="single" w:sz="4" w:space="0" w:color="auto"/>
              <w:left w:val="single" w:sz="4" w:space="0" w:color="auto"/>
              <w:right w:val="single" w:sz="4" w:space="0" w:color="auto"/>
            </w:tcBorders>
            <w:shd w:val="clear" w:color="auto" w:fill="D9D9D9" w:themeFill="background1" w:themeFillShade="D9"/>
            <w:vAlign w:val="center"/>
          </w:tcPr>
          <w:p w14:paraId="6052F217" w14:textId="01B403C9" w:rsidR="003E1FE8" w:rsidRDefault="003E1FE8" w:rsidP="003E1FE8">
            <w:pPr>
              <w:keepNext/>
              <w:spacing w:line="480" w:lineRule="auto"/>
              <w:jc w:val="center"/>
            </w:pPr>
            <w:r>
              <w:t>20</w:t>
            </w:r>
          </w:p>
        </w:tc>
      </w:tr>
      <w:tr w:rsidR="003E1FE8" w14:paraId="7C1B962D"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47F223C0" w14:textId="77777777" w:rsidR="003E1FE8" w:rsidRDefault="003E1FE8" w:rsidP="003E1FE8">
            <w:pPr>
              <w:spacing w:line="480" w:lineRule="auto"/>
            </w:pPr>
            <w:r>
              <w:t>HR HPV prevalence fixed</w:t>
            </w:r>
          </w:p>
        </w:tc>
        <w:tc>
          <w:tcPr>
            <w:tcW w:w="445" w:type="pct"/>
            <w:tcBorders>
              <w:left w:val="single" w:sz="4" w:space="0" w:color="auto"/>
              <w:right w:val="single" w:sz="4" w:space="0" w:color="auto"/>
            </w:tcBorders>
            <w:shd w:val="clear" w:color="auto" w:fill="F2F2F2" w:themeFill="background1" w:themeFillShade="F2"/>
            <w:vAlign w:val="center"/>
          </w:tcPr>
          <w:p w14:paraId="5B0C8A90" w14:textId="4CBFE15E" w:rsidR="003E1FE8" w:rsidRDefault="003E1FE8" w:rsidP="003E1FE8">
            <w:pPr>
              <w:keepNext/>
              <w:spacing w:line="480" w:lineRule="auto"/>
              <w:jc w:val="center"/>
            </w:pPr>
            <w:r>
              <w:t>0.14</w:t>
            </w:r>
          </w:p>
        </w:tc>
        <w:tc>
          <w:tcPr>
            <w:tcW w:w="448" w:type="pct"/>
            <w:tcBorders>
              <w:left w:val="single" w:sz="4" w:space="0" w:color="auto"/>
              <w:right w:val="single" w:sz="4" w:space="0" w:color="auto"/>
            </w:tcBorders>
            <w:shd w:val="clear" w:color="auto" w:fill="F2F2F2" w:themeFill="background1" w:themeFillShade="F2"/>
            <w:vAlign w:val="center"/>
          </w:tcPr>
          <w:p w14:paraId="0B2C99E5" w14:textId="63F3940D" w:rsidR="003E1FE8" w:rsidRDefault="003E1FE8" w:rsidP="003E1FE8">
            <w:pPr>
              <w:keepNext/>
              <w:spacing w:line="480" w:lineRule="auto"/>
              <w:jc w:val="center"/>
            </w:pPr>
            <w:r>
              <w:t>0.37</w:t>
            </w:r>
          </w:p>
        </w:tc>
        <w:tc>
          <w:tcPr>
            <w:tcW w:w="445" w:type="pct"/>
            <w:tcBorders>
              <w:left w:val="single" w:sz="4" w:space="0" w:color="auto"/>
              <w:right w:val="single" w:sz="4" w:space="0" w:color="auto"/>
            </w:tcBorders>
            <w:shd w:val="clear" w:color="auto" w:fill="F2F2F2" w:themeFill="background1" w:themeFillShade="F2"/>
            <w:vAlign w:val="center"/>
          </w:tcPr>
          <w:p w14:paraId="4918A907" w14:textId="25DE68BE" w:rsidR="003E1FE8" w:rsidRDefault="003E1FE8" w:rsidP="003E1FE8">
            <w:pPr>
              <w:keepNext/>
              <w:spacing w:line="480" w:lineRule="auto"/>
              <w:jc w:val="center"/>
            </w:pPr>
            <w:r>
              <w:t>0.68</w:t>
            </w:r>
          </w:p>
        </w:tc>
        <w:tc>
          <w:tcPr>
            <w:tcW w:w="446" w:type="pct"/>
            <w:tcBorders>
              <w:left w:val="single" w:sz="4" w:space="0" w:color="auto"/>
              <w:right w:val="single" w:sz="4" w:space="0" w:color="auto"/>
            </w:tcBorders>
            <w:shd w:val="clear" w:color="auto" w:fill="F2F2F2" w:themeFill="background1" w:themeFillShade="F2"/>
            <w:vAlign w:val="center"/>
          </w:tcPr>
          <w:p w14:paraId="52194C48" w14:textId="665F611D" w:rsidR="003E1FE8" w:rsidRDefault="003E1FE8" w:rsidP="003E1FE8">
            <w:pPr>
              <w:keepNext/>
              <w:spacing w:line="480" w:lineRule="auto"/>
              <w:jc w:val="center"/>
            </w:pPr>
            <w:r>
              <w:t>1.02</w:t>
            </w:r>
          </w:p>
        </w:tc>
        <w:tc>
          <w:tcPr>
            <w:tcW w:w="445" w:type="pct"/>
            <w:tcBorders>
              <w:left w:val="single" w:sz="4" w:space="0" w:color="auto"/>
              <w:right w:val="single" w:sz="4" w:space="0" w:color="auto"/>
            </w:tcBorders>
            <w:shd w:val="clear" w:color="auto" w:fill="D9D9D9" w:themeFill="background1" w:themeFillShade="D9"/>
            <w:vAlign w:val="center"/>
          </w:tcPr>
          <w:p w14:paraId="2F903EB9" w14:textId="02D76DC6" w:rsidR="003E1FE8" w:rsidRDefault="003E1FE8" w:rsidP="003E1FE8">
            <w:pPr>
              <w:keepNext/>
              <w:spacing w:line="480" w:lineRule="auto"/>
              <w:jc w:val="center"/>
            </w:pPr>
            <w:r>
              <w:t>0.49</w:t>
            </w:r>
          </w:p>
        </w:tc>
        <w:tc>
          <w:tcPr>
            <w:tcW w:w="446" w:type="pct"/>
            <w:tcBorders>
              <w:left w:val="single" w:sz="4" w:space="0" w:color="auto"/>
              <w:right w:val="single" w:sz="4" w:space="0" w:color="auto"/>
            </w:tcBorders>
            <w:shd w:val="clear" w:color="auto" w:fill="D9D9D9" w:themeFill="background1" w:themeFillShade="D9"/>
            <w:vAlign w:val="center"/>
          </w:tcPr>
          <w:p w14:paraId="4BC30D82" w14:textId="27DC9655" w:rsidR="003E1FE8" w:rsidRDefault="003E1FE8" w:rsidP="003E1FE8">
            <w:pPr>
              <w:keepNext/>
              <w:spacing w:line="480" w:lineRule="auto"/>
              <w:jc w:val="center"/>
            </w:pPr>
            <w:r>
              <w:t>1.51</w:t>
            </w:r>
          </w:p>
        </w:tc>
        <w:tc>
          <w:tcPr>
            <w:tcW w:w="445" w:type="pct"/>
            <w:tcBorders>
              <w:left w:val="single" w:sz="4" w:space="0" w:color="auto"/>
              <w:right w:val="single" w:sz="4" w:space="0" w:color="auto"/>
            </w:tcBorders>
            <w:shd w:val="clear" w:color="auto" w:fill="D9D9D9" w:themeFill="background1" w:themeFillShade="D9"/>
            <w:vAlign w:val="center"/>
          </w:tcPr>
          <w:p w14:paraId="14EA06F3" w14:textId="7AA9C1FF" w:rsidR="003E1FE8" w:rsidRDefault="003E1FE8" w:rsidP="003E1FE8">
            <w:pPr>
              <w:keepNext/>
              <w:spacing w:line="480" w:lineRule="auto"/>
              <w:jc w:val="center"/>
            </w:pPr>
            <w:r>
              <w:t>2.98</w:t>
            </w:r>
          </w:p>
        </w:tc>
        <w:tc>
          <w:tcPr>
            <w:tcW w:w="444" w:type="pct"/>
            <w:tcBorders>
              <w:left w:val="single" w:sz="4" w:space="0" w:color="auto"/>
              <w:right w:val="single" w:sz="4" w:space="0" w:color="auto"/>
            </w:tcBorders>
            <w:shd w:val="clear" w:color="auto" w:fill="D9D9D9" w:themeFill="background1" w:themeFillShade="D9"/>
            <w:vAlign w:val="center"/>
          </w:tcPr>
          <w:p w14:paraId="75453BFF" w14:textId="3E81830E" w:rsidR="003E1FE8" w:rsidRDefault="003E1FE8" w:rsidP="003E1FE8">
            <w:pPr>
              <w:keepNext/>
              <w:spacing w:line="480" w:lineRule="auto"/>
              <w:jc w:val="center"/>
            </w:pPr>
            <w:r>
              <w:t>4.38</w:t>
            </w:r>
          </w:p>
        </w:tc>
      </w:tr>
      <w:tr w:rsidR="003E1FE8" w14:paraId="59746724"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495D35F5" w14:textId="77777777" w:rsidR="003E1FE8" w:rsidRDefault="003E1FE8" w:rsidP="003E1FE8">
            <w:pPr>
              <w:spacing w:line="480" w:lineRule="auto"/>
            </w:pPr>
            <w:r>
              <w:t>HR HPV prevalence continues to decrease at current rate</w:t>
            </w:r>
          </w:p>
        </w:tc>
        <w:tc>
          <w:tcPr>
            <w:tcW w:w="445" w:type="pct"/>
            <w:tcBorders>
              <w:left w:val="single" w:sz="4" w:space="0" w:color="auto"/>
              <w:bottom w:val="single" w:sz="4" w:space="0" w:color="auto"/>
              <w:right w:val="single" w:sz="4" w:space="0" w:color="auto"/>
            </w:tcBorders>
            <w:shd w:val="clear" w:color="auto" w:fill="F2F2F2" w:themeFill="background1" w:themeFillShade="F2"/>
            <w:vAlign w:val="center"/>
          </w:tcPr>
          <w:p w14:paraId="096B18AB" w14:textId="1EFDE27C" w:rsidR="003E1FE8" w:rsidRDefault="003E1FE8" w:rsidP="003E1FE8">
            <w:pPr>
              <w:keepNext/>
              <w:spacing w:line="480" w:lineRule="auto"/>
              <w:jc w:val="center"/>
            </w:pPr>
            <w:r>
              <w:t>0.14</w:t>
            </w:r>
          </w:p>
        </w:tc>
        <w:tc>
          <w:tcPr>
            <w:tcW w:w="448" w:type="pct"/>
            <w:tcBorders>
              <w:left w:val="single" w:sz="4" w:space="0" w:color="auto"/>
              <w:bottom w:val="single" w:sz="4" w:space="0" w:color="auto"/>
              <w:right w:val="single" w:sz="4" w:space="0" w:color="auto"/>
            </w:tcBorders>
            <w:shd w:val="clear" w:color="auto" w:fill="F2F2F2" w:themeFill="background1" w:themeFillShade="F2"/>
            <w:vAlign w:val="center"/>
          </w:tcPr>
          <w:p w14:paraId="6C9E0740" w14:textId="5E7BFAD5" w:rsidR="003E1FE8" w:rsidRDefault="003E1FE8" w:rsidP="003E1FE8">
            <w:pPr>
              <w:keepNext/>
              <w:spacing w:line="480" w:lineRule="auto"/>
              <w:jc w:val="center"/>
            </w:pPr>
            <w:r>
              <w:t>0.38</w:t>
            </w:r>
          </w:p>
        </w:tc>
        <w:tc>
          <w:tcPr>
            <w:tcW w:w="445" w:type="pct"/>
            <w:tcBorders>
              <w:left w:val="single" w:sz="4" w:space="0" w:color="auto"/>
              <w:bottom w:val="single" w:sz="4" w:space="0" w:color="auto"/>
              <w:right w:val="single" w:sz="4" w:space="0" w:color="auto"/>
            </w:tcBorders>
            <w:shd w:val="clear" w:color="auto" w:fill="F2F2F2" w:themeFill="background1" w:themeFillShade="F2"/>
            <w:vAlign w:val="center"/>
          </w:tcPr>
          <w:p w14:paraId="058905C2" w14:textId="34210615" w:rsidR="003E1FE8" w:rsidRDefault="003E1FE8" w:rsidP="003E1FE8">
            <w:pPr>
              <w:keepNext/>
              <w:spacing w:line="480" w:lineRule="auto"/>
              <w:jc w:val="center"/>
            </w:pPr>
            <w:r>
              <w:t>0.70</w:t>
            </w:r>
          </w:p>
        </w:tc>
        <w:tc>
          <w:tcPr>
            <w:tcW w:w="446" w:type="pct"/>
            <w:tcBorders>
              <w:left w:val="single" w:sz="4" w:space="0" w:color="auto"/>
              <w:bottom w:val="single" w:sz="4" w:space="0" w:color="auto"/>
              <w:right w:val="single" w:sz="4" w:space="0" w:color="auto"/>
            </w:tcBorders>
            <w:shd w:val="clear" w:color="auto" w:fill="F2F2F2" w:themeFill="background1" w:themeFillShade="F2"/>
            <w:vAlign w:val="center"/>
          </w:tcPr>
          <w:p w14:paraId="74AE9F57" w14:textId="3C70E097" w:rsidR="003E1FE8" w:rsidRDefault="003E1FE8" w:rsidP="003E1FE8">
            <w:pPr>
              <w:keepNext/>
              <w:spacing w:line="480" w:lineRule="auto"/>
              <w:jc w:val="center"/>
            </w:pPr>
            <w:r>
              <w:t>1.09</w:t>
            </w:r>
          </w:p>
        </w:tc>
        <w:tc>
          <w:tcPr>
            <w:tcW w:w="445" w:type="pct"/>
            <w:tcBorders>
              <w:left w:val="single" w:sz="4" w:space="0" w:color="auto"/>
              <w:bottom w:val="single" w:sz="4" w:space="0" w:color="auto"/>
              <w:right w:val="single" w:sz="4" w:space="0" w:color="auto"/>
            </w:tcBorders>
            <w:shd w:val="clear" w:color="auto" w:fill="D9D9D9" w:themeFill="background1" w:themeFillShade="D9"/>
            <w:vAlign w:val="center"/>
          </w:tcPr>
          <w:p w14:paraId="6A23D1D3" w14:textId="0F4C03D4" w:rsidR="003E1FE8" w:rsidRDefault="003E1FE8" w:rsidP="003E1FE8">
            <w:pPr>
              <w:keepNext/>
              <w:spacing w:line="480" w:lineRule="auto"/>
              <w:jc w:val="center"/>
            </w:pPr>
            <w:r>
              <w:t>0.49</w:t>
            </w:r>
          </w:p>
        </w:tc>
        <w:tc>
          <w:tcPr>
            <w:tcW w:w="446" w:type="pct"/>
            <w:tcBorders>
              <w:left w:val="single" w:sz="4" w:space="0" w:color="auto"/>
              <w:bottom w:val="single" w:sz="4" w:space="0" w:color="auto"/>
              <w:right w:val="single" w:sz="4" w:space="0" w:color="auto"/>
            </w:tcBorders>
            <w:shd w:val="clear" w:color="auto" w:fill="D9D9D9" w:themeFill="background1" w:themeFillShade="D9"/>
            <w:vAlign w:val="center"/>
          </w:tcPr>
          <w:p w14:paraId="7B358A5A" w14:textId="437F3C3C" w:rsidR="003E1FE8" w:rsidRDefault="003E1FE8" w:rsidP="003E1FE8">
            <w:pPr>
              <w:keepNext/>
              <w:spacing w:line="480" w:lineRule="auto"/>
              <w:jc w:val="center"/>
            </w:pPr>
            <w:r>
              <w:t>1.56</w:t>
            </w:r>
          </w:p>
        </w:tc>
        <w:tc>
          <w:tcPr>
            <w:tcW w:w="445" w:type="pct"/>
            <w:tcBorders>
              <w:left w:val="single" w:sz="4" w:space="0" w:color="auto"/>
              <w:bottom w:val="single" w:sz="4" w:space="0" w:color="auto"/>
              <w:right w:val="single" w:sz="4" w:space="0" w:color="auto"/>
            </w:tcBorders>
            <w:shd w:val="clear" w:color="auto" w:fill="D9D9D9" w:themeFill="background1" w:themeFillShade="D9"/>
            <w:vAlign w:val="center"/>
          </w:tcPr>
          <w:p w14:paraId="5009A4D1" w14:textId="1CE424B0" w:rsidR="003E1FE8" w:rsidRDefault="003E1FE8" w:rsidP="003E1FE8">
            <w:pPr>
              <w:keepNext/>
              <w:spacing w:line="480" w:lineRule="auto"/>
              <w:jc w:val="center"/>
            </w:pPr>
            <w:r>
              <w:t>3.14</w:t>
            </w:r>
          </w:p>
        </w:tc>
        <w:tc>
          <w:tcPr>
            <w:tcW w:w="444" w:type="pct"/>
            <w:tcBorders>
              <w:left w:val="single" w:sz="4" w:space="0" w:color="auto"/>
              <w:bottom w:val="single" w:sz="4" w:space="0" w:color="auto"/>
              <w:right w:val="single" w:sz="4" w:space="0" w:color="auto"/>
            </w:tcBorders>
            <w:shd w:val="clear" w:color="auto" w:fill="D9D9D9" w:themeFill="background1" w:themeFillShade="D9"/>
            <w:vAlign w:val="center"/>
          </w:tcPr>
          <w:p w14:paraId="54F1C08B" w14:textId="4712D112" w:rsidR="003E1FE8" w:rsidRDefault="003E1FE8" w:rsidP="003E1FE8">
            <w:pPr>
              <w:keepNext/>
              <w:spacing w:line="480" w:lineRule="auto"/>
              <w:jc w:val="center"/>
            </w:pPr>
            <w:r>
              <w:t>4.68</w:t>
            </w:r>
          </w:p>
        </w:tc>
      </w:tr>
      <w:tr w:rsidR="003E1FE8" w14:paraId="2D76F6E5" w14:textId="77777777" w:rsidTr="00AE3071">
        <w:trPr>
          <w:cantSplit/>
        </w:trPr>
        <w:tc>
          <w:tcPr>
            <w:tcW w:w="5000" w:type="pct"/>
            <w:gridSpan w:val="9"/>
            <w:tcBorders>
              <w:top w:val="single" w:sz="4" w:space="0" w:color="auto"/>
              <w:left w:val="single" w:sz="4" w:space="0" w:color="auto"/>
              <w:bottom w:val="single" w:sz="4" w:space="0" w:color="auto"/>
              <w:right w:val="single" w:sz="4" w:space="0" w:color="auto"/>
            </w:tcBorders>
            <w:hideMark/>
          </w:tcPr>
          <w:p w14:paraId="61A5B754" w14:textId="14298437" w:rsidR="003E1FE8" w:rsidRDefault="003E1FE8" w:rsidP="003E1FE8">
            <w:pPr>
              <w:spacing w:line="480" w:lineRule="auto"/>
              <w:jc w:val="center"/>
              <w:rPr>
                <w:b/>
              </w:rPr>
            </w:pPr>
            <w:r>
              <w:rPr>
                <w:b/>
              </w:rPr>
              <w:t>Relative increase in TV prevalence from t = 0 (%)</w:t>
            </w:r>
          </w:p>
        </w:tc>
      </w:tr>
      <w:tr w:rsidR="003E1FE8" w14:paraId="01AF61DB" w14:textId="77777777" w:rsidTr="004968E4">
        <w:trPr>
          <w:cantSplit/>
        </w:trPr>
        <w:tc>
          <w:tcPr>
            <w:tcW w:w="1436" w:type="pct"/>
            <w:tcBorders>
              <w:top w:val="single" w:sz="4" w:space="0" w:color="auto"/>
              <w:left w:val="single" w:sz="4" w:space="0" w:color="auto"/>
              <w:bottom w:val="single" w:sz="4" w:space="0" w:color="auto"/>
              <w:right w:val="single" w:sz="4" w:space="0" w:color="auto"/>
            </w:tcBorders>
          </w:tcPr>
          <w:p w14:paraId="7FBE1112" w14:textId="740EFEE2" w:rsidR="003E1FE8" w:rsidRPr="003E1FE8" w:rsidRDefault="003E1FE8" w:rsidP="003E1FE8">
            <w:pPr>
              <w:spacing w:line="480" w:lineRule="auto"/>
              <w:rPr>
                <w:b/>
              </w:rPr>
            </w:pPr>
            <w:r w:rsidRPr="003E1FE8">
              <w:rPr>
                <w:b/>
              </w:rPr>
              <w:t xml:space="preserve">Sensitivity of pap smear </w:t>
            </w:r>
          </w:p>
        </w:tc>
        <w:tc>
          <w:tcPr>
            <w:tcW w:w="1784"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84489A" w14:textId="7E552C2B" w:rsidR="003E1FE8" w:rsidRPr="003E1FE8" w:rsidRDefault="003E1FE8" w:rsidP="003E1FE8">
            <w:pPr>
              <w:spacing w:line="480" w:lineRule="auto"/>
              <w:jc w:val="center"/>
              <w:rPr>
                <w:b/>
              </w:rPr>
            </w:pPr>
            <w:r w:rsidRPr="003E1FE8">
              <w:rPr>
                <w:b/>
              </w:rPr>
              <w:t>30%</w:t>
            </w:r>
          </w:p>
        </w:tc>
        <w:tc>
          <w:tcPr>
            <w:tcW w:w="178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0EFFC50" w14:textId="248C686E" w:rsidR="003E1FE8" w:rsidRPr="003E1FE8" w:rsidRDefault="003E1FE8" w:rsidP="003E1FE8">
            <w:pPr>
              <w:keepNext/>
              <w:spacing w:line="480" w:lineRule="auto"/>
              <w:jc w:val="center"/>
              <w:rPr>
                <w:b/>
              </w:rPr>
            </w:pPr>
            <w:r w:rsidRPr="003E1FE8">
              <w:rPr>
                <w:b/>
              </w:rPr>
              <w:t>70%</w:t>
            </w:r>
          </w:p>
        </w:tc>
      </w:tr>
      <w:tr w:rsidR="003E1FE8" w14:paraId="0ABC9E5C"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06B2582C" w14:textId="77777777" w:rsidR="003E1FE8" w:rsidRDefault="003E1FE8" w:rsidP="003E1FE8">
            <w:pPr>
              <w:spacing w:line="480" w:lineRule="auto"/>
            </w:pPr>
            <w:r>
              <w:t xml:space="preserve">Years after changes to cervical screening program </w:t>
            </w:r>
          </w:p>
        </w:tc>
        <w:tc>
          <w:tcPr>
            <w:tcW w:w="445" w:type="pct"/>
            <w:tcBorders>
              <w:top w:val="single" w:sz="4" w:space="0" w:color="auto"/>
              <w:left w:val="single" w:sz="4" w:space="0" w:color="auto"/>
              <w:right w:val="single" w:sz="4" w:space="0" w:color="auto"/>
            </w:tcBorders>
            <w:shd w:val="clear" w:color="auto" w:fill="F2F2F2" w:themeFill="background1" w:themeFillShade="F2"/>
            <w:vAlign w:val="center"/>
            <w:hideMark/>
          </w:tcPr>
          <w:p w14:paraId="7729C2A6" w14:textId="77777777" w:rsidR="003E1FE8" w:rsidRDefault="003E1FE8" w:rsidP="003E1FE8">
            <w:pPr>
              <w:spacing w:line="480" w:lineRule="auto"/>
              <w:jc w:val="center"/>
            </w:pPr>
            <w:r>
              <w:t>5</w:t>
            </w:r>
          </w:p>
        </w:tc>
        <w:tc>
          <w:tcPr>
            <w:tcW w:w="448" w:type="pct"/>
            <w:tcBorders>
              <w:top w:val="single" w:sz="4" w:space="0" w:color="auto"/>
              <w:left w:val="single" w:sz="4" w:space="0" w:color="auto"/>
              <w:right w:val="single" w:sz="4" w:space="0" w:color="auto"/>
            </w:tcBorders>
            <w:shd w:val="clear" w:color="auto" w:fill="F2F2F2" w:themeFill="background1" w:themeFillShade="F2"/>
            <w:vAlign w:val="center"/>
          </w:tcPr>
          <w:p w14:paraId="1B0FB600" w14:textId="44C5E688" w:rsidR="003E1FE8" w:rsidRDefault="003E1FE8" w:rsidP="003E1FE8">
            <w:pPr>
              <w:spacing w:line="480" w:lineRule="auto"/>
              <w:jc w:val="center"/>
            </w:pPr>
            <w:r>
              <w:t>10</w:t>
            </w:r>
          </w:p>
        </w:tc>
        <w:tc>
          <w:tcPr>
            <w:tcW w:w="445" w:type="pct"/>
            <w:tcBorders>
              <w:top w:val="single" w:sz="4" w:space="0" w:color="auto"/>
              <w:left w:val="single" w:sz="4" w:space="0" w:color="auto"/>
              <w:right w:val="single" w:sz="4" w:space="0" w:color="auto"/>
            </w:tcBorders>
            <w:shd w:val="clear" w:color="auto" w:fill="F2F2F2" w:themeFill="background1" w:themeFillShade="F2"/>
            <w:vAlign w:val="center"/>
          </w:tcPr>
          <w:p w14:paraId="6F680016" w14:textId="03D8465B" w:rsidR="003E1FE8" w:rsidRDefault="003E1FE8" w:rsidP="003E1FE8">
            <w:pPr>
              <w:spacing w:line="480" w:lineRule="auto"/>
              <w:jc w:val="center"/>
            </w:pPr>
            <w:r>
              <w:t>15</w:t>
            </w:r>
          </w:p>
        </w:tc>
        <w:tc>
          <w:tcPr>
            <w:tcW w:w="446" w:type="pct"/>
            <w:tcBorders>
              <w:top w:val="single" w:sz="4" w:space="0" w:color="auto"/>
              <w:left w:val="single" w:sz="4" w:space="0" w:color="auto"/>
              <w:right w:val="single" w:sz="4" w:space="0" w:color="auto"/>
            </w:tcBorders>
            <w:shd w:val="clear" w:color="auto" w:fill="F2F2F2" w:themeFill="background1" w:themeFillShade="F2"/>
            <w:vAlign w:val="center"/>
          </w:tcPr>
          <w:p w14:paraId="0E3F5C62" w14:textId="0B950831" w:rsidR="003E1FE8" w:rsidRDefault="003E1FE8" w:rsidP="003E1FE8">
            <w:pPr>
              <w:keepNext/>
              <w:spacing w:line="480" w:lineRule="auto"/>
              <w:jc w:val="center"/>
            </w:pPr>
            <w:r>
              <w:t>20</w:t>
            </w:r>
          </w:p>
        </w:tc>
        <w:tc>
          <w:tcPr>
            <w:tcW w:w="445" w:type="pct"/>
            <w:tcBorders>
              <w:top w:val="single" w:sz="4" w:space="0" w:color="auto"/>
              <w:left w:val="single" w:sz="4" w:space="0" w:color="auto"/>
              <w:right w:val="single" w:sz="4" w:space="0" w:color="auto"/>
            </w:tcBorders>
            <w:shd w:val="clear" w:color="auto" w:fill="D9D9D9" w:themeFill="background1" w:themeFillShade="D9"/>
            <w:vAlign w:val="center"/>
          </w:tcPr>
          <w:p w14:paraId="2FC7C99C" w14:textId="36A6FBF0" w:rsidR="003E1FE8" w:rsidRDefault="003E1FE8" w:rsidP="003E1FE8">
            <w:pPr>
              <w:keepNext/>
              <w:spacing w:line="480" w:lineRule="auto"/>
              <w:jc w:val="center"/>
            </w:pPr>
            <w:r>
              <w:t>5</w:t>
            </w:r>
          </w:p>
        </w:tc>
        <w:tc>
          <w:tcPr>
            <w:tcW w:w="446" w:type="pct"/>
            <w:tcBorders>
              <w:top w:val="single" w:sz="4" w:space="0" w:color="auto"/>
              <w:left w:val="single" w:sz="4" w:space="0" w:color="auto"/>
              <w:right w:val="single" w:sz="4" w:space="0" w:color="auto"/>
            </w:tcBorders>
            <w:shd w:val="clear" w:color="auto" w:fill="D9D9D9" w:themeFill="background1" w:themeFillShade="D9"/>
            <w:vAlign w:val="center"/>
          </w:tcPr>
          <w:p w14:paraId="1E8E2D61" w14:textId="3F1BFAC8" w:rsidR="003E1FE8" w:rsidRDefault="003E1FE8" w:rsidP="003E1FE8">
            <w:pPr>
              <w:keepNext/>
              <w:spacing w:line="480" w:lineRule="auto"/>
              <w:jc w:val="center"/>
            </w:pPr>
            <w:r>
              <w:t>10</w:t>
            </w:r>
          </w:p>
        </w:tc>
        <w:tc>
          <w:tcPr>
            <w:tcW w:w="445" w:type="pct"/>
            <w:tcBorders>
              <w:top w:val="single" w:sz="4" w:space="0" w:color="auto"/>
              <w:left w:val="single" w:sz="4" w:space="0" w:color="auto"/>
              <w:right w:val="single" w:sz="4" w:space="0" w:color="auto"/>
            </w:tcBorders>
            <w:shd w:val="clear" w:color="auto" w:fill="D9D9D9" w:themeFill="background1" w:themeFillShade="D9"/>
            <w:vAlign w:val="center"/>
          </w:tcPr>
          <w:p w14:paraId="4F6FB58F" w14:textId="2F70A745" w:rsidR="003E1FE8" w:rsidRDefault="003E1FE8" w:rsidP="003E1FE8">
            <w:pPr>
              <w:keepNext/>
              <w:spacing w:line="480" w:lineRule="auto"/>
              <w:jc w:val="center"/>
            </w:pPr>
            <w:r>
              <w:t>15</w:t>
            </w:r>
          </w:p>
        </w:tc>
        <w:tc>
          <w:tcPr>
            <w:tcW w:w="444" w:type="pct"/>
            <w:tcBorders>
              <w:top w:val="single" w:sz="4" w:space="0" w:color="auto"/>
              <w:left w:val="single" w:sz="4" w:space="0" w:color="auto"/>
              <w:right w:val="single" w:sz="4" w:space="0" w:color="auto"/>
            </w:tcBorders>
            <w:shd w:val="clear" w:color="auto" w:fill="D9D9D9" w:themeFill="background1" w:themeFillShade="D9"/>
            <w:vAlign w:val="center"/>
          </w:tcPr>
          <w:p w14:paraId="49D85188" w14:textId="0FCDC907" w:rsidR="003E1FE8" w:rsidRDefault="003E1FE8" w:rsidP="003E1FE8">
            <w:pPr>
              <w:keepNext/>
              <w:spacing w:line="480" w:lineRule="auto"/>
              <w:jc w:val="center"/>
            </w:pPr>
            <w:r>
              <w:t>20</w:t>
            </w:r>
          </w:p>
        </w:tc>
      </w:tr>
      <w:tr w:rsidR="003E1FE8" w14:paraId="7D56452B"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0113DBA2" w14:textId="77777777" w:rsidR="003E1FE8" w:rsidRDefault="003E1FE8" w:rsidP="003E1FE8">
            <w:pPr>
              <w:spacing w:line="480" w:lineRule="auto"/>
            </w:pPr>
            <w:r>
              <w:t>HR HPV prevalence fixed</w:t>
            </w:r>
          </w:p>
        </w:tc>
        <w:tc>
          <w:tcPr>
            <w:tcW w:w="445" w:type="pct"/>
            <w:tcBorders>
              <w:left w:val="single" w:sz="4" w:space="0" w:color="auto"/>
              <w:right w:val="single" w:sz="4" w:space="0" w:color="auto"/>
            </w:tcBorders>
            <w:shd w:val="clear" w:color="auto" w:fill="F2F2F2" w:themeFill="background1" w:themeFillShade="F2"/>
            <w:vAlign w:val="center"/>
          </w:tcPr>
          <w:p w14:paraId="3DA0C635" w14:textId="056D1FB7" w:rsidR="003E1FE8" w:rsidRDefault="003E1FE8" w:rsidP="003E1FE8">
            <w:pPr>
              <w:keepNext/>
              <w:spacing w:line="480" w:lineRule="auto"/>
              <w:jc w:val="center"/>
            </w:pPr>
            <w:r>
              <w:t>1.3</w:t>
            </w:r>
          </w:p>
        </w:tc>
        <w:tc>
          <w:tcPr>
            <w:tcW w:w="448" w:type="pct"/>
            <w:tcBorders>
              <w:left w:val="single" w:sz="4" w:space="0" w:color="auto"/>
              <w:right w:val="single" w:sz="4" w:space="0" w:color="auto"/>
            </w:tcBorders>
            <w:shd w:val="clear" w:color="auto" w:fill="F2F2F2" w:themeFill="background1" w:themeFillShade="F2"/>
            <w:vAlign w:val="center"/>
          </w:tcPr>
          <w:p w14:paraId="5BE0C3CE" w14:textId="5F36737C" w:rsidR="003E1FE8" w:rsidRDefault="003E1FE8" w:rsidP="003E1FE8">
            <w:pPr>
              <w:keepNext/>
              <w:spacing w:line="480" w:lineRule="auto"/>
              <w:jc w:val="center"/>
            </w:pPr>
            <w:r>
              <w:t>1.9</w:t>
            </w:r>
          </w:p>
        </w:tc>
        <w:tc>
          <w:tcPr>
            <w:tcW w:w="445" w:type="pct"/>
            <w:tcBorders>
              <w:left w:val="single" w:sz="4" w:space="0" w:color="auto"/>
              <w:right w:val="single" w:sz="4" w:space="0" w:color="auto"/>
            </w:tcBorders>
            <w:shd w:val="clear" w:color="auto" w:fill="F2F2F2" w:themeFill="background1" w:themeFillShade="F2"/>
            <w:vAlign w:val="center"/>
          </w:tcPr>
          <w:p w14:paraId="58C4ACE5" w14:textId="0CFB747F" w:rsidR="003E1FE8" w:rsidRDefault="003E1FE8" w:rsidP="003E1FE8">
            <w:pPr>
              <w:keepNext/>
              <w:spacing w:line="480" w:lineRule="auto"/>
              <w:jc w:val="center"/>
            </w:pPr>
            <w:r>
              <w:t>2.7</w:t>
            </w:r>
          </w:p>
        </w:tc>
        <w:tc>
          <w:tcPr>
            <w:tcW w:w="446" w:type="pct"/>
            <w:tcBorders>
              <w:left w:val="single" w:sz="4" w:space="0" w:color="auto"/>
              <w:right w:val="single" w:sz="4" w:space="0" w:color="auto"/>
            </w:tcBorders>
            <w:shd w:val="clear" w:color="auto" w:fill="F2F2F2" w:themeFill="background1" w:themeFillShade="F2"/>
            <w:vAlign w:val="center"/>
          </w:tcPr>
          <w:p w14:paraId="0C29BF16" w14:textId="2C6E20C6" w:rsidR="003E1FE8" w:rsidRDefault="003E1FE8" w:rsidP="003E1FE8">
            <w:pPr>
              <w:keepNext/>
              <w:spacing w:line="480" w:lineRule="auto"/>
              <w:jc w:val="center"/>
            </w:pPr>
            <w:r>
              <w:t>3.6</w:t>
            </w:r>
          </w:p>
        </w:tc>
        <w:tc>
          <w:tcPr>
            <w:tcW w:w="445" w:type="pct"/>
            <w:tcBorders>
              <w:left w:val="single" w:sz="4" w:space="0" w:color="auto"/>
              <w:right w:val="single" w:sz="4" w:space="0" w:color="auto"/>
            </w:tcBorders>
            <w:shd w:val="clear" w:color="auto" w:fill="D9D9D9" w:themeFill="background1" w:themeFillShade="D9"/>
            <w:vAlign w:val="center"/>
          </w:tcPr>
          <w:p w14:paraId="38946611" w14:textId="1C636787" w:rsidR="003E1FE8" w:rsidRDefault="003E1FE8" w:rsidP="003E1FE8">
            <w:pPr>
              <w:keepNext/>
              <w:spacing w:line="480" w:lineRule="auto"/>
              <w:jc w:val="center"/>
            </w:pPr>
            <w:r>
              <w:t>2.2</w:t>
            </w:r>
          </w:p>
        </w:tc>
        <w:tc>
          <w:tcPr>
            <w:tcW w:w="446" w:type="pct"/>
            <w:tcBorders>
              <w:left w:val="single" w:sz="4" w:space="0" w:color="auto"/>
              <w:right w:val="single" w:sz="4" w:space="0" w:color="auto"/>
            </w:tcBorders>
            <w:shd w:val="clear" w:color="auto" w:fill="D9D9D9" w:themeFill="background1" w:themeFillShade="D9"/>
            <w:vAlign w:val="center"/>
          </w:tcPr>
          <w:p w14:paraId="301C610F" w14:textId="37E71085" w:rsidR="003E1FE8" w:rsidRDefault="003E1FE8" w:rsidP="003E1FE8">
            <w:pPr>
              <w:keepNext/>
              <w:spacing w:line="480" w:lineRule="auto"/>
              <w:jc w:val="center"/>
            </w:pPr>
            <w:r>
              <w:t>4.8</w:t>
            </w:r>
          </w:p>
        </w:tc>
        <w:tc>
          <w:tcPr>
            <w:tcW w:w="445" w:type="pct"/>
            <w:tcBorders>
              <w:left w:val="single" w:sz="4" w:space="0" w:color="auto"/>
              <w:right w:val="single" w:sz="4" w:space="0" w:color="auto"/>
            </w:tcBorders>
            <w:shd w:val="clear" w:color="auto" w:fill="D9D9D9" w:themeFill="background1" w:themeFillShade="D9"/>
            <w:vAlign w:val="center"/>
          </w:tcPr>
          <w:p w14:paraId="4BC44FD8" w14:textId="367EAD8D" w:rsidR="003E1FE8" w:rsidRDefault="003E1FE8" w:rsidP="003E1FE8">
            <w:pPr>
              <w:keepNext/>
              <w:spacing w:line="480" w:lineRule="auto"/>
              <w:jc w:val="center"/>
            </w:pPr>
            <w:r>
              <w:t>8.5</w:t>
            </w:r>
          </w:p>
        </w:tc>
        <w:tc>
          <w:tcPr>
            <w:tcW w:w="444" w:type="pct"/>
            <w:tcBorders>
              <w:left w:val="single" w:sz="4" w:space="0" w:color="auto"/>
              <w:right w:val="single" w:sz="4" w:space="0" w:color="auto"/>
            </w:tcBorders>
            <w:shd w:val="clear" w:color="auto" w:fill="D9D9D9" w:themeFill="background1" w:themeFillShade="D9"/>
            <w:vAlign w:val="center"/>
          </w:tcPr>
          <w:p w14:paraId="606427C3" w14:textId="705A9A2B" w:rsidR="003E1FE8" w:rsidRDefault="003E1FE8" w:rsidP="003E1FE8">
            <w:pPr>
              <w:keepNext/>
              <w:spacing w:line="480" w:lineRule="auto"/>
              <w:jc w:val="center"/>
            </w:pPr>
            <w:r>
              <w:t>11.0</w:t>
            </w:r>
          </w:p>
        </w:tc>
      </w:tr>
      <w:tr w:rsidR="003E1FE8" w14:paraId="53713C71" w14:textId="77777777" w:rsidTr="004968E4">
        <w:trPr>
          <w:cantSplit/>
        </w:trPr>
        <w:tc>
          <w:tcPr>
            <w:tcW w:w="1436" w:type="pct"/>
            <w:tcBorders>
              <w:top w:val="single" w:sz="4" w:space="0" w:color="auto"/>
              <w:left w:val="single" w:sz="4" w:space="0" w:color="auto"/>
              <w:bottom w:val="single" w:sz="4" w:space="0" w:color="auto"/>
              <w:right w:val="single" w:sz="4" w:space="0" w:color="auto"/>
            </w:tcBorders>
            <w:hideMark/>
          </w:tcPr>
          <w:p w14:paraId="71A880F3" w14:textId="77777777" w:rsidR="003E1FE8" w:rsidRDefault="003E1FE8" w:rsidP="003E1FE8">
            <w:pPr>
              <w:spacing w:line="480" w:lineRule="auto"/>
            </w:pPr>
            <w:r>
              <w:lastRenderedPageBreak/>
              <w:t>HR HPV prevalence continues to decrease at current rate</w:t>
            </w:r>
          </w:p>
        </w:tc>
        <w:tc>
          <w:tcPr>
            <w:tcW w:w="445" w:type="pct"/>
            <w:tcBorders>
              <w:left w:val="single" w:sz="4" w:space="0" w:color="auto"/>
              <w:bottom w:val="single" w:sz="4" w:space="0" w:color="auto"/>
              <w:right w:val="single" w:sz="4" w:space="0" w:color="auto"/>
            </w:tcBorders>
            <w:shd w:val="clear" w:color="auto" w:fill="F2F2F2" w:themeFill="background1" w:themeFillShade="F2"/>
            <w:vAlign w:val="center"/>
          </w:tcPr>
          <w:p w14:paraId="0FF64C26" w14:textId="31637658" w:rsidR="003E1FE8" w:rsidRDefault="003E1FE8" w:rsidP="003E1FE8">
            <w:pPr>
              <w:keepNext/>
              <w:spacing w:line="480" w:lineRule="auto"/>
              <w:jc w:val="center"/>
            </w:pPr>
            <w:r>
              <w:t>1.3</w:t>
            </w:r>
          </w:p>
        </w:tc>
        <w:tc>
          <w:tcPr>
            <w:tcW w:w="448" w:type="pct"/>
            <w:tcBorders>
              <w:left w:val="single" w:sz="4" w:space="0" w:color="auto"/>
              <w:bottom w:val="single" w:sz="4" w:space="0" w:color="auto"/>
              <w:right w:val="single" w:sz="4" w:space="0" w:color="auto"/>
            </w:tcBorders>
            <w:shd w:val="clear" w:color="auto" w:fill="F2F2F2" w:themeFill="background1" w:themeFillShade="F2"/>
            <w:vAlign w:val="center"/>
          </w:tcPr>
          <w:p w14:paraId="76D418A8" w14:textId="78BA9233" w:rsidR="003E1FE8" w:rsidRDefault="003E1FE8" w:rsidP="003E1FE8">
            <w:pPr>
              <w:keepNext/>
              <w:spacing w:line="480" w:lineRule="auto"/>
              <w:jc w:val="center"/>
            </w:pPr>
            <w:r>
              <w:t>2.0</w:t>
            </w:r>
          </w:p>
        </w:tc>
        <w:tc>
          <w:tcPr>
            <w:tcW w:w="445" w:type="pct"/>
            <w:tcBorders>
              <w:left w:val="single" w:sz="4" w:space="0" w:color="auto"/>
              <w:bottom w:val="single" w:sz="4" w:space="0" w:color="auto"/>
              <w:right w:val="single" w:sz="4" w:space="0" w:color="auto"/>
            </w:tcBorders>
            <w:shd w:val="clear" w:color="auto" w:fill="F2F2F2" w:themeFill="background1" w:themeFillShade="F2"/>
            <w:vAlign w:val="center"/>
          </w:tcPr>
          <w:p w14:paraId="41C2D07B" w14:textId="641D2796" w:rsidR="003E1FE8" w:rsidRDefault="003E1FE8" w:rsidP="003E1FE8">
            <w:pPr>
              <w:keepNext/>
              <w:spacing w:line="480" w:lineRule="auto"/>
              <w:jc w:val="center"/>
            </w:pPr>
            <w:r>
              <w:t>2.8</w:t>
            </w:r>
          </w:p>
        </w:tc>
        <w:tc>
          <w:tcPr>
            <w:tcW w:w="446" w:type="pct"/>
            <w:tcBorders>
              <w:left w:val="single" w:sz="4" w:space="0" w:color="auto"/>
              <w:bottom w:val="single" w:sz="4" w:space="0" w:color="auto"/>
              <w:right w:val="single" w:sz="4" w:space="0" w:color="auto"/>
            </w:tcBorders>
            <w:shd w:val="clear" w:color="auto" w:fill="F2F2F2" w:themeFill="background1" w:themeFillShade="F2"/>
            <w:vAlign w:val="center"/>
          </w:tcPr>
          <w:p w14:paraId="69C4C471" w14:textId="04680856" w:rsidR="003E1FE8" w:rsidRDefault="003E1FE8" w:rsidP="003E1FE8">
            <w:pPr>
              <w:keepNext/>
              <w:spacing w:line="480" w:lineRule="auto"/>
              <w:jc w:val="center"/>
            </w:pPr>
            <w:r>
              <w:t>3.7</w:t>
            </w:r>
          </w:p>
        </w:tc>
        <w:tc>
          <w:tcPr>
            <w:tcW w:w="445" w:type="pct"/>
            <w:tcBorders>
              <w:left w:val="single" w:sz="4" w:space="0" w:color="auto"/>
              <w:bottom w:val="single" w:sz="4" w:space="0" w:color="auto"/>
              <w:right w:val="single" w:sz="4" w:space="0" w:color="auto"/>
            </w:tcBorders>
            <w:shd w:val="clear" w:color="auto" w:fill="D9D9D9" w:themeFill="background1" w:themeFillShade="D9"/>
            <w:vAlign w:val="center"/>
          </w:tcPr>
          <w:p w14:paraId="3CB10103" w14:textId="05B1E313" w:rsidR="003E1FE8" w:rsidRDefault="003E1FE8" w:rsidP="003E1FE8">
            <w:pPr>
              <w:keepNext/>
              <w:spacing w:line="480" w:lineRule="auto"/>
              <w:jc w:val="center"/>
            </w:pPr>
            <w:r>
              <w:t>2.2</w:t>
            </w:r>
          </w:p>
        </w:tc>
        <w:tc>
          <w:tcPr>
            <w:tcW w:w="446" w:type="pct"/>
            <w:tcBorders>
              <w:left w:val="single" w:sz="4" w:space="0" w:color="auto"/>
              <w:bottom w:val="single" w:sz="4" w:space="0" w:color="auto"/>
              <w:right w:val="single" w:sz="4" w:space="0" w:color="auto"/>
            </w:tcBorders>
            <w:shd w:val="clear" w:color="auto" w:fill="D9D9D9" w:themeFill="background1" w:themeFillShade="D9"/>
            <w:vAlign w:val="center"/>
          </w:tcPr>
          <w:p w14:paraId="6D80A162" w14:textId="59CBD505" w:rsidR="003E1FE8" w:rsidRDefault="003E1FE8" w:rsidP="003E1FE8">
            <w:pPr>
              <w:keepNext/>
              <w:spacing w:line="480" w:lineRule="auto"/>
              <w:jc w:val="center"/>
            </w:pPr>
            <w:r>
              <w:t>4.9</w:t>
            </w:r>
          </w:p>
        </w:tc>
        <w:tc>
          <w:tcPr>
            <w:tcW w:w="445" w:type="pct"/>
            <w:tcBorders>
              <w:left w:val="single" w:sz="4" w:space="0" w:color="auto"/>
              <w:bottom w:val="single" w:sz="4" w:space="0" w:color="auto"/>
              <w:right w:val="single" w:sz="4" w:space="0" w:color="auto"/>
            </w:tcBorders>
            <w:shd w:val="clear" w:color="auto" w:fill="D9D9D9" w:themeFill="background1" w:themeFillShade="D9"/>
            <w:vAlign w:val="center"/>
          </w:tcPr>
          <w:p w14:paraId="7ABC2FDF" w14:textId="0CB51AA1" w:rsidR="003E1FE8" w:rsidRDefault="003E1FE8" w:rsidP="003E1FE8">
            <w:pPr>
              <w:keepNext/>
              <w:spacing w:line="480" w:lineRule="auto"/>
              <w:jc w:val="center"/>
            </w:pPr>
            <w:r>
              <w:t>8.9</w:t>
            </w:r>
          </w:p>
        </w:tc>
        <w:tc>
          <w:tcPr>
            <w:tcW w:w="444" w:type="pct"/>
            <w:tcBorders>
              <w:left w:val="single" w:sz="4" w:space="0" w:color="auto"/>
              <w:bottom w:val="single" w:sz="4" w:space="0" w:color="auto"/>
              <w:right w:val="single" w:sz="4" w:space="0" w:color="auto"/>
            </w:tcBorders>
            <w:shd w:val="clear" w:color="auto" w:fill="D9D9D9" w:themeFill="background1" w:themeFillShade="D9"/>
            <w:vAlign w:val="center"/>
          </w:tcPr>
          <w:p w14:paraId="1294042F" w14:textId="295DC4A2" w:rsidR="003E1FE8" w:rsidRDefault="003E1FE8" w:rsidP="003E1FE8">
            <w:pPr>
              <w:keepNext/>
              <w:spacing w:line="480" w:lineRule="auto"/>
              <w:jc w:val="center"/>
            </w:pPr>
            <w:r>
              <w:t>12.7</w:t>
            </w:r>
          </w:p>
        </w:tc>
      </w:tr>
    </w:tbl>
    <w:p w14:paraId="18C348A8" w14:textId="77777777" w:rsidR="00AE3071" w:rsidRPr="00FA2C57" w:rsidRDefault="00AE3071" w:rsidP="00FD013A"/>
    <w:p w14:paraId="03E5FA34" w14:textId="054F8AF3" w:rsidR="00FD013A" w:rsidRDefault="002D11BC" w:rsidP="002D11BC">
      <w:pPr>
        <w:pStyle w:val="Caption"/>
        <w:keepNext/>
      </w:pPr>
      <w:r>
        <w:t>Table A-</w:t>
      </w:r>
      <w:fldSimple w:instr=" SEQ Table_A \* ARABIC ">
        <w:r>
          <w:rPr>
            <w:noProof/>
          </w:rPr>
          <w:t>7</w:t>
        </w:r>
      </w:fldSimple>
      <w:r>
        <w:t xml:space="preserve">: Calibrated sexual behaviour parameters </w:t>
      </w:r>
      <w:r w:rsidRPr="006B37E3">
        <w:t>while assuming the sensitivity of the pap smear for TV detection is either 30% or 70%.</w:t>
      </w:r>
    </w:p>
    <w:tbl>
      <w:tblPr>
        <w:tblStyle w:val="TableGrid"/>
        <w:tblW w:w="5000" w:type="pct"/>
        <w:tblLook w:val="04A0" w:firstRow="1" w:lastRow="0" w:firstColumn="1" w:lastColumn="0" w:noHBand="0" w:noVBand="1"/>
      </w:tblPr>
      <w:tblGrid>
        <w:gridCol w:w="1554"/>
        <w:gridCol w:w="1926"/>
        <w:gridCol w:w="1922"/>
        <w:gridCol w:w="1920"/>
        <w:gridCol w:w="1920"/>
      </w:tblGrid>
      <w:tr w:rsidR="004968E4" w14:paraId="17BDC6A4" w14:textId="6A34CAB2" w:rsidTr="004968E4">
        <w:trPr>
          <w:cantSplit/>
        </w:trPr>
        <w:tc>
          <w:tcPr>
            <w:tcW w:w="5000" w:type="pct"/>
            <w:gridSpan w:val="5"/>
            <w:tcBorders>
              <w:top w:val="single" w:sz="4" w:space="0" w:color="auto"/>
              <w:left w:val="single" w:sz="4" w:space="0" w:color="auto"/>
              <w:bottom w:val="single" w:sz="4" w:space="0" w:color="auto"/>
              <w:right w:val="single" w:sz="4" w:space="0" w:color="auto"/>
            </w:tcBorders>
          </w:tcPr>
          <w:p w14:paraId="0651080D" w14:textId="1E416DEC" w:rsidR="004968E4" w:rsidRDefault="004968E4" w:rsidP="00F70AC8">
            <w:pPr>
              <w:keepNext/>
              <w:spacing w:line="480" w:lineRule="auto"/>
              <w:jc w:val="center"/>
              <w:rPr>
                <w:b/>
              </w:rPr>
            </w:pPr>
            <w:r>
              <w:rPr>
                <w:b/>
              </w:rPr>
              <w:t>Calibrated parameter value</w:t>
            </w:r>
          </w:p>
        </w:tc>
      </w:tr>
      <w:tr w:rsidR="004968E4" w14:paraId="6907A72D" w14:textId="6DAE9816" w:rsidTr="004968E4">
        <w:trPr>
          <w:cantSplit/>
        </w:trPr>
        <w:tc>
          <w:tcPr>
            <w:tcW w:w="840" w:type="pct"/>
            <w:tcBorders>
              <w:top w:val="single" w:sz="4" w:space="0" w:color="auto"/>
              <w:left w:val="single" w:sz="4" w:space="0" w:color="auto"/>
              <w:bottom w:val="single" w:sz="4" w:space="0" w:color="auto"/>
              <w:right w:val="single" w:sz="4" w:space="0" w:color="auto"/>
            </w:tcBorders>
          </w:tcPr>
          <w:p w14:paraId="667A4D8E" w14:textId="77777777" w:rsidR="004968E4" w:rsidRPr="003E1FE8" w:rsidRDefault="004968E4" w:rsidP="004968E4">
            <w:pPr>
              <w:spacing w:line="480" w:lineRule="auto"/>
              <w:rPr>
                <w:b/>
              </w:rPr>
            </w:pPr>
            <w:r w:rsidRPr="003E1FE8">
              <w:rPr>
                <w:b/>
              </w:rPr>
              <w:t xml:space="preserve">Sensitivity of pap smear </w:t>
            </w:r>
          </w:p>
        </w:tc>
        <w:tc>
          <w:tcPr>
            <w:tcW w:w="1042" w:type="pct"/>
            <w:tcBorders>
              <w:top w:val="single" w:sz="4" w:space="0" w:color="auto"/>
              <w:left w:val="single" w:sz="4" w:space="0" w:color="auto"/>
              <w:right w:val="single" w:sz="4" w:space="0" w:color="auto"/>
            </w:tcBorders>
            <w:vAlign w:val="center"/>
          </w:tcPr>
          <w:p w14:paraId="7CFE2177" w14:textId="294D6F3C" w:rsidR="004968E4" w:rsidRPr="003E1FE8" w:rsidRDefault="004968E4" w:rsidP="004968E4">
            <w:pPr>
              <w:keepNext/>
              <w:spacing w:line="480" w:lineRule="auto"/>
              <w:jc w:val="center"/>
              <w:rPr>
                <w:b/>
              </w:rPr>
            </w:pPr>
            <w:r>
              <w:rPr>
                <w:b/>
              </w:rPr>
              <w:t>57% (</w:t>
            </w:r>
            <w:r w:rsidR="001C5094">
              <w:rPr>
                <w:b/>
              </w:rPr>
              <w:t>baseline</w:t>
            </w:r>
            <w:r>
              <w:rPr>
                <w:b/>
              </w:rPr>
              <w:t>)</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3C56CD1D" w14:textId="75B3F623" w:rsidR="004968E4" w:rsidRPr="003E1FE8" w:rsidRDefault="004968E4" w:rsidP="004968E4">
            <w:pPr>
              <w:keepNext/>
              <w:spacing w:line="480" w:lineRule="auto"/>
              <w:jc w:val="center"/>
              <w:rPr>
                <w:b/>
              </w:rPr>
            </w:pPr>
            <w:r w:rsidRPr="003E1FE8">
              <w:rPr>
                <w:b/>
              </w:rPr>
              <w:t>30%</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57C6F834" w14:textId="502C602C" w:rsidR="004968E4" w:rsidRPr="003E1FE8" w:rsidRDefault="004968E4" w:rsidP="004968E4">
            <w:pPr>
              <w:keepNext/>
              <w:spacing w:line="480" w:lineRule="auto"/>
              <w:jc w:val="center"/>
              <w:rPr>
                <w:b/>
              </w:rPr>
            </w:pPr>
            <w:r w:rsidRPr="003E1FE8">
              <w:rPr>
                <w:b/>
              </w:rPr>
              <w:t>70%</w:t>
            </w:r>
          </w:p>
        </w:tc>
        <w:tc>
          <w:tcPr>
            <w:tcW w:w="1039" w:type="pct"/>
            <w:tcBorders>
              <w:top w:val="single" w:sz="4" w:space="0" w:color="auto"/>
              <w:left w:val="single" w:sz="4" w:space="0" w:color="auto"/>
              <w:right w:val="single" w:sz="4" w:space="0" w:color="auto"/>
            </w:tcBorders>
            <w:shd w:val="clear" w:color="auto" w:fill="auto"/>
            <w:vAlign w:val="center"/>
          </w:tcPr>
          <w:p w14:paraId="5E0D7B20" w14:textId="119F19F4" w:rsidR="004968E4" w:rsidRPr="003E1FE8" w:rsidRDefault="004968E4" w:rsidP="004968E4">
            <w:pPr>
              <w:keepNext/>
              <w:spacing w:line="480" w:lineRule="auto"/>
              <w:jc w:val="center"/>
              <w:rPr>
                <w:b/>
              </w:rPr>
            </w:pPr>
            <w:r>
              <w:rPr>
                <w:b/>
                <w:bCs/>
                <w:color w:val="000000"/>
              </w:rPr>
              <w:t>Range</w:t>
            </w:r>
          </w:p>
        </w:tc>
      </w:tr>
      <w:tr w:rsidR="004968E4" w14:paraId="1E5BBB69" w14:textId="463973A2"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65A55ACA"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oMath>
            </m:oMathPara>
          </w:p>
        </w:tc>
        <w:tc>
          <w:tcPr>
            <w:tcW w:w="1042" w:type="pct"/>
            <w:tcBorders>
              <w:top w:val="single" w:sz="4" w:space="0" w:color="auto"/>
              <w:left w:val="single" w:sz="4" w:space="0" w:color="auto"/>
              <w:right w:val="single" w:sz="4" w:space="0" w:color="auto"/>
            </w:tcBorders>
            <w:vAlign w:val="center"/>
          </w:tcPr>
          <w:p w14:paraId="1398D160" w14:textId="31B4D045" w:rsidR="004968E4" w:rsidRDefault="007145A3" w:rsidP="004968E4">
            <w:pPr>
              <w:keepNext/>
              <w:spacing w:line="480" w:lineRule="auto"/>
              <w:jc w:val="center"/>
            </w:pPr>
            <w:r>
              <w:t>0.0229</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68A5091E" w14:textId="13F69F51" w:rsidR="004968E4" w:rsidRDefault="004968E4" w:rsidP="004968E4">
            <w:pPr>
              <w:keepNext/>
              <w:spacing w:line="480" w:lineRule="auto"/>
              <w:jc w:val="center"/>
            </w:pPr>
            <w:r>
              <w:t>0.0470</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5BC3F2EC" w14:textId="5172526C" w:rsidR="004968E4" w:rsidRDefault="004968E4" w:rsidP="004968E4">
            <w:pPr>
              <w:keepNext/>
              <w:spacing w:line="480" w:lineRule="auto"/>
              <w:jc w:val="center"/>
            </w:pPr>
            <w:r>
              <w:t>0.0129</w:t>
            </w:r>
          </w:p>
        </w:tc>
        <w:tc>
          <w:tcPr>
            <w:tcW w:w="1039" w:type="pct"/>
            <w:tcBorders>
              <w:top w:val="single" w:sz="4" w:space="0" w:color="auto"/>
              <w:left w:val="single" w:sz="4" w:space="0" w:color="auto"/>
              <w:right w:val="single" w:sz="4" w:space="0" w:color="auto"/>
            </w:tcBorders>
            <w:shd w:val="clear" w:color="auto" w:fill="auto"/>
            <w:vAlign w:val="center"/>
          </w:tcPr>
          <w:p w14:paraId="2515F51B" w14:textId="123CE3C6" w:rsidR="004968E4" w:rsidRDefault="004968E4" w:rsidP="004968E4">
            <w:pPr>
              <w:keepNext/>
              <w:spacing w:line="480" w:lineRule="auto"/>
              <w:jc w:val="center"/>
            </w:pPr>
            <w:r>
              <w:t>0.00 – 1.00</w:t>
            </w:r>
          </w:p>
        </w:tc>
      </w:tr>
      <w:tr w:rsidR="004968E4" w14:paraId="5484471F" w14:textId="5668CBD2"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40317A1F"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1,3</m:t>
                    </m:r>
                  </m:sub>
                </m:sSub>
              </m:oMath>
            </m:oMathPara>
          </w:p>
        </w:tc>
        <w:tc>
          <w:tcPr>
            <w:tcW w:w="1042" w:type="pct"/>
            <w:tcBorders>
              <w:top w:val="single" w:sz="4" w:space="0" w:color="auto"/>
              <w:left w:val="single" w:sz="4" w:space="0" w:color="auto"/>
              <w:right w:val="single" w:sz="4" w:space="0" w:color="auto"/>
            </w:tcBorders>
            <w:vAlign w:val="center"/>
          </w:tcPr>
          <w:p w14:paraId="4526BBF9" w14:textId="438847D7" w:rsidR="004968E4" w:rsidRDefault="007145A3" w:rsidP="004968E4">
            <w:pPr>
              <w:keepNext/>
              <w:spacing w:line="480" w:lineRule="auto"/>
              <w:jc w:val="center"/>
            </w:pPr>
            <w:r>
              <w:t>0.0234</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7A060895" w14:textId="774AB0FA" w:rsidR="004968E4" w:rsidRDefault="004968E4" w:rsidP="004968E4">
            <w:pPr>
              <w:keepNext/>
              <w:spacing w:line="480" w:lineRule="auto"/>
              <w:jc w:val="center"/>
            </w:pPr>
            <w:r>
              <w:t>0.0461</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69146D68" w14:textId="29D0DC4B" w:rsidR="004968E4" w:rsidRDefault="004968E4" w:rsidP="004968E4">
            <w:pPr>
              <w:keepNext/>
              <w:spacing w:line="480" w:lineRule="auto"/>
              <w:jc w:val="center"/>
            </w:pPr>
            <w:r>
              <w:t>0.0133</w:t>
            </w:r>
          </w:p>
        </w:tc>
        <w:tc>
          <w:tcPr>
            <w:tcW w:w="1039" w:type="pct"/>
            <w:tcBorders>
              <w:top w:val="single" w:sz="4" w:space="0" w:color="auto"/>
              <w:left w:val="single" w:sz="4" w:space="0" w:color="auto"/>
              <w:right w:val="single" w:sz="4" w:space="0" w:color="auto"/>
            </w:tcBorders>
            <w:shd w:val="clear" w:color="auto" w:fill="auto"/>
            <w:vAlign w:val="center"/>
          </w:tcPr>
          <w:p w14:paraId="0D602E47" w14:textId="7BFC7C41" w:rsidR="004968E4" w:rsidRDefault="004968E4" w:rsidP="004968E4">
            <w:pPr>
              <w:keepNext/>
              <w:spacing w:line="480" w:lineRule="auto"/>
              <w:jc w:val="center"/>
            </w:pPr>
            <w:r>
              <w:t>0.00 – 1.00</w:t>
            </w:r>
          </w:p>
        </w:tc>
      </w:tr>
      <w:tr w:rsidR="004968E4" w14:paraId="3F7AF82C" w14:textId="3DDC1E5A"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71A94800"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2,1</m:t>
                    </m:r>
                  </m:sub>
                </m:sSub>
              </m:oMath>
            </m:oMathPara>
          </w:p>
        </w:tc>
        <w:tc>
          <w:tcPr>
            <w:tcW w:w="1042" w:type="pct"/>
            <w:tcBorders>
              <w:top w:val="single" w:sz="4" w:space="0" w:color="auto"/>
              <w:left w:val="single" w:sz="4" w:space="0" w:color="auto"/>
              <w:right w:val="single" w:sz="4" w:space="0" w:color="auto"/>
            </w:tcBorders>
            <w:vAlign w:val="center"/>
          </w:tcPr>
          <w:p w14:paraId="063C1CBE" w14:textId="5A6E53AF" w:rsidR="004968E4" w:rsidRDefault="007145A3" w:rsidP="004968E4">
            <w:pPr>
              <w:keepNext/>
              <w:spacing w:line="480" w:lineRule="auto"/>
              <w:jc w:val="center"/>
            </w:pPr>
            <w:r>
              <w:t>0.9791</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4B275880" w14:textId="07745CC3" w:rsidR="004968E4" w:rsidRDefault="004968E4" w:rsidP="004968E4">
            <w:pPr>
              <w:keepNext/>
              <w:spacing w:line="480" w:lineRule="auto"/>
              <w:jc w:val="center"/>
            </w:pPr>
            <w:r>
              <w:t>0.9443</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1A01B90F" w14:textId="4C9FE1AB" w:rsidR="004968E4" w:rsidRDefault="004968E4" w:rsidP="004968E4">
            <w:pPr>
              <w:keepNext/>
              <w:spacing w:line="480" w:lineRule="auto"/>
              <w:jc w:val="center"/>
            </w:pPr>
            <w:r>
              <w:t>0.9880</w:t>
            </w:r>
          </w:p>
        </w:tc>
        <w:tc>
          <w:tcPr>
            <w:tcW w:w="1039" w:type="pct"/>
            <w:tcBorders>
              <w:top w:val="single" w:sz="4" w:space="0" w:color="auto"/>
              <w:left w:val="single" w:sz="4" w:space="0" w:color="auto"/>
              <w:right w:val="single" w:sz="4" w:space="0" w:color="auto"/>
            </w:tcBorders>
            <w:shd w:val="clear" w:color="auto" w:fill="auto"/>
            <w:vAlign w:val="center"/>
          </w:tcPr>
          <w:p w14:paraId="40854441" w14:textId="2A656C99" w:rsidR="004968E4" w:rsidRDefault="004968E4" w:rsidP="004968E4">
            <w:pPr>
              <w:keepNext/>
              <w:spacing w:line="480" w:lineRule="auto"/>
              <w:jc w:val="center"/>
            </w:pPr>
            <w:r>
              <w:t>0.00 – 1.00</w:t>
            </w:r>
          </w:p>
        </w:tc>
      </w:tr>
      <w:tr w:rsidR="004968E4" w14:paraId="7CC6E394" w14:textId="5398381F"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6B8F895F"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2,3</m:t>
                    </m:r>
                  </m:sub>
                </m:sSub>
              </m:oMath>
            </m:oMathPara>
          </w:p>
        </w:tc>
        <w:tc>
          <w:tcPr>
            <w:tcW w:w="1042" w:type="pct"/>
            <w:tcBorders>
              <w:top w:val="single" w:sz="4" w:space="0" w:color="auto"/>
              <w:left w:val="single" w:sz="4" w:space="0" w:color="auto"/>
              <w:right w:val="single" w:sz="4" w:space="0" w:color="auto"/>
            </w:tcBorders>
            <w:vAlign w:val="center"/>
          </w:tcPr>
          <w:p w14:paraId="7C95F619" w14:textId="71093245" w:rsidR="004968E4" w:rsidRDefault="007145A3" w:rsidP="004968E4">
            <w:pPr>
              <w:keepNext/>
              <w:spacing w:line="480" w:lineRule="auto"/>
              <w:jc w:val="center"/>
            </w:pPr>
            <w:r>
              <w:t>0.0003</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200F0F33" w14:textId="161754B9" w:rsidR="004968E4" w:rsidRDefault="004968E4" w:rsidP="004968E4">
            <w:pPr>
              <w:keepNext/>
              <w:spacing w:line="480" w:lineRule="auto"/>
              <w:jc w:val="center"/>
            </w:pPr>
            <w:r>
              <w:t>0.0032</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623F80D3" w14:textId="2CA12E58" w:rsidR="004968E4" w:rsidRDefault="004968E4" w:rsidP="004968E4">
            <w:pPr>
              <w:keepNext/>
              <w:spacing w:line="480" w:lineRule="auto"/>
              <w:jc w:val="center"/>
            </w:pPr>
            <w:r>
              <w:t>0.0001</w:t>
            </w:r>
          </w:p>
        </w:tc>
        <w:tc>
          <w:tcPr>
            <w:tcW w:w="1039" w:type="pct"/>
            <w:tcBorders>
              <w:top w:val="single" w:sz="4" w:space="0" w:color="auto"/>
              <w:left w:val="single" w:sz="4" w:space="0" w:color="auto"/>
              <w:right w:val="single" w:sz="4" w:space="0" w:color="auto"/>
            </w:tcBorders>
            <w:shd w:val="clear" w:color="auto" w:fill="auto"/>
            <w:vAlign w:val="center"/>
          </w:tcPr>
          <w:p w14:paraId="11ADD42F" w14:textId="4DEF3E2F" w:rsidR="004968E4" w:rsidRDefault="004968E4" w:rsidP="004968E4">
            <w:pPr>
              <w:keepNext/>
              <w:spacing w:line="480" w:lineRule="auto"/>
              <w:jc w:val="center"/>
            </w:pPr>
            <w:r>
              <w:t>0.00 – 1.00</w:t>
            </w:r>
          </w:p>
        </w:tc>
      </w:tr>
      <w:tr w:rsidR="004968E4" w14:paraId="4D911632" w14:textId="54B1B729"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75158C9D"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3,1</m:t>
                    </m:r>
                  </m:sub>
                </m:sSub>
              </m:oMath>
            </m:oMathPara>
          </w:p>
        </w:tc>
        <w:tc>
          <w:tcPr>
            <w:tcW w:w="1042" w:type="pct"/>
            <w:tcBorders>
              <w:top w:val="single" w:sz="4" w:space="0" w:color="auto"/>
              <w:left w:val="single" w:sz="4" w:space="0" w:color="auto"/>
              <w:right w:val="single" w:sz="4" w:space="0" w:color="auto"/>
            </w:tcBorders>
            <w:vAlign w:val="center"/>
          </w:tcPr>
          <w:p w14:paraId="56C059F2" w14:textId="2D5643F8" w:rsidR="004968E4" w:rsidRDefault="007145A3" w:rsidP="004968E4">
            <w:pPr>
              <w:keepNext/>
              <w:spacing w:line="480" w:lineRule="auto"/>
              <w:jc w:val="center"/>
            </w:pPr>
            <w:r>
              <w:t>0.0108</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2C477CF2" w14:textId="1819F34F" w:rsidR="004968E4" w:rsidRDefault="004968E4" w:rsidP="004968E4">
            <w:pPr>
              <w:keepNext/>
              <w:spacing w:line="480" w:lineRule="auto"/>
              <w:jc w:val="center"/>
            </w:pPr>
            <w:r>
              <w:t>0.0086</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1C108D51" w14:textId="3E7BBBE9" w:rsidR="004968E4" w:rsidRDefault="004968E4" w:rsidP="004968E4">
            <w:pPr>
              <w:keepNext/>
              <w:spacing w:line="480" w:lineRule="auto"/>
              <w:jc w:val="center"/>
            </w:pPr>
            <w:r>
              <w:t>0.0109</w:t>
            </w:r>
          </w:p>
        </w:tc>
        <w:tc>
          <w:tcPr>
            <w:tcW w:w="1039" w:type="pct"/>
            <w:tcBorders>
              <w:top w:val="single" w:sz="4" w:space="0" w:color="auto"/>
              <w:left w:val="single" w:sz="4" w:space="0" w:color="auto"/>
              <w:right w:val="single" w:sz="4" w:space="0" w:color="auto"/>
            </w:tcBorders>
            <w:shd w:val="clear" w:color="auto" w:fill="auto"/>
            <w:vAlign w:val="center"/>
          </w:tcPr>
          <w:p w14:paraId="40CC808D" w14:textId="7B07A7ED" w:rsidR="004968E4" w:rsidRDefault="004968E4" w:rsidP="004968E4">
            <w:pPr>
              <w:keepNext/>
              <w:spacing w:line="480" w:lineRule="auto"/>
              <w:jc w:val="center"/>
            </w:pPr>
            <w:r>
              <w:t>0.00 – 1.00</w:t>
            </w:r>
          </w:p>
        </w:tc>
      </w:tr>
      <w:tr w:rsidR="004968E4" w14:paraId="4A4878F5" w14:textId="006C8734" w:rsidTr="004968E4">
        <w:trPr>
          <w:cantSplit/>
        </w:trPr>
        <w:tc>
          <w:tcPr>
            <w:tcW w:w="840" w:type="pct"/>
            <w:tcBorders>
              <w:top w:val="single" w:sz="4" w:space="0" w:color="auto"/>
              <w:left w:val="single" w:sz="4" w:space="0" w:color="auto"/>
              <w:bottom w:val="single" w:sz="4" w:space="0" w:color="auto"/>
              <w:right w:val="single" w:sz="4" w:space="0" w:color="auto"/>
            </w:tcBorders>
            <w:vAlign w:val="bottom"/>
          </w:tcPr>
          <w:p w14:paraId="520D648A"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3,2</m:t>
                    </m:r>
                  </m:sub>
                </m:sSub>
              </m:oMath>
            </m:oMathPara>
          </w:p>
        </w:tc>
        <w:tc>
          <w:tcPr>
            <w:tcW w:w="1042" w:type="pct"/>
            <w:tcBorders>
              <w:top w:val="single" w:sz="4" w:space="0" w:color="auto"/>
              <w:left w:val="single" w:sz="4" w:space="0" w:color="auto"/>
              <w:right w:val="single" w:sz="4" w:space="0" w:color="auto"/>
            </w:tcBorders>
            <w:vAlign w:val="center"/>
          </w:tcPr>
          <w:p w14:paraId="66D6DCF2" w14:textId="7860A7AD" w:rsidR="004968E4" w:rsidRDefault="007145A3" w:rsidP="004968E4">
            <w:pPr>
              <w:keepNext/>
              <w:spacing w:line="480" w:lineRule="auto"/>
              <w:jc w:val="center"/>
            </w:pPr>
            <w:r>
              <w:t>0.0818</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5BE70F72" w14:textId="3697D6B8" w:rsidR="004968E4" w:rsidRDefault="004968E4" w:rsidP="004968E4">
            <w:pPr>
              <w:keepNext/>
              <w:spacing w:line="480" w:lineRule="auto"/>
              <w:jc w:val="center"/>
            </w:pPr>
            <w:r>
              <w:t>0.0818</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16D4854F" w14:textId="2BE4C099" w:rsidR="004968E4" w:rsidRDefault="004968E4" w:rsidP="004968E4">
            <w:pPr>
              <w:keepNext/>
              <w:spacing w:line="480" w:lineRule="auto"/>
              <w:jc w:val="center"/>
            </w:pPr>
            <w:r>
              <w:t>0.0818</w:t>
            </w:r>
          </w:p>
        </w:tc>
        <w:tc>
          <w:tcPr>
            <w:tcW w:w="1039" w:type="pct"/>
            <w:tcBorders>
              <w:top w:val="single" w:sz="4" w:space="0" w:color="auto"/>
              <w:left w:val="single" w:sz="4" w:space="0" w:color="auto"/>
              <w:right w:val="single" w:sz="4" w:space="0" w:color="auto"/>
            </w:tcBorders>
            <w:shd w:val="clear" w:color="auto" w:fill="auto"/>
            <w:vAlign w:val="center"/>
          </w:tcPr>
          <w:p w14:paraId="5E8B9188" w14:textId="03201B4E" w:rsidR="004968E4" w:rsidRDefault="004968E4" w:rsidP="004968E4">
            <w:pPr>
              <w:keepNext/>
              <w:spacing w:line="480" w:lineRule="auto"/>
              <w:jc w:val="center"/>
            </w:pPr>
            <w:r>
              <w:t>0.00 – 1.00</w:t>
            </w:r>
          </w:p>
        </w:tc>
      </w:tr>
      <w:tr w:rsidR="004968E4" w14:paraId="3DF39592" w14:textId="2B5AFEBA" w:rsidTr="004968E4">
        <w:trPr>
          <w:cantSplit/>
        </w:trPr>
        <w:tc>
          <w:tcPr>
            <w:tcW w:w="840" w:type="pct"/>
            <w:tcBorders>
              <w:top w:val="single" w:sz="4" w:space="0" w:color="auto"/>
              <w:left w:val="single" w:sz="4" w:space="0" w:color="auto"/>
              <w:bottom w:val="single" w:sz="4" w:space="0" w:color="auto"/>
              <w:right w:val="single" w:sz="4" w:space="0" w:color="auto"/>
            </w:tcBorders>
            <w:vAlign w:val="center"/>
          </w:tcPr>
          <w:p w14:paraId="59552219"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1 </m:t>
                    </m:r>
                  </m:sub>
                </m:sSub>
              </m:oMath>
            </m:oMathPara>
          </w:p>
        </w:tc>
        <w:tc>
          <w:tcPr>
            <w:tcW w:w="1042" w:type="pct"/>
            <w:tcBorders>
              <w:top w:val="single" w:sz="4" w:space="0" w:color="auto"/>
              <w:left w:val="single" w:sz="4" w:space="0" w:color="auto"/>
              <w:right w:val="single" w:sz="4" w:space="0" w:color="auto"/>
            </w:tcBorders>
            <w:vAlign w:val="center"/>
          </w:tcPr>
          <w:p w14:paraId="320A03C8" w14:textId="666A8B41" w:rsidR="004968E4" w:rsidRDefault="007145A3" w:rsidP="004968E4">
            <w:pPr>
              <w:keepNext/>
              <w:spacing w:line="480" w:lineRule="auto"/>
              <w:jc w:val="center"/>
            </w:pPr>
            <w:r>
              <w:t>1.978</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453FDC4F" w14:textId="7A153372" w:rsidR="004968E4" w:rsidRDefault="004968E4" w:rsidP="004968E4">
            <w:pPr>
              <w:keepNext/>
              <w:spacing w:line="480" w:lineRule="auto"/>
              <w:jc w:val="center"/>
            </w:pPr>
            <w:r>
              <w:t>1.975</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26EE6EDB" w14:textId="01BD7717" w:rsidR="004968E4" w:rsidRDefault="004968E4" w:rsidP="004968E4">
            <w:pPr>
              <w:keepNext/>
              <w:spacing w:line="480" w:lineRule="auto"/>
              <w:jc w:val="center"/>
            </w:pPr>
            <w:r>
              <w:t>1.988</w:t>
            </w:r>
          </w:p>
        </w:tc>
        <w:tc>
          <w:tcPr>
            <w:tcW w:w="1039" w:type="pct"/>
            <w:tcBorders>
              <w:top w:val="single" w:sz="4" w:space="0" w:color="auto"/>
              <w:left w:val="single" w:sz="4" w:space="0" w:color="auto"/>
              <w:right w:val="single" w:sz="4" w:space="0" w:color="auto"/>
            </w:tcBorders>
            <w:shd w:val="clear" w:color="auto" w:fill="auto"/>
            <w:vAlign w:val="center"/>
          </w:tcPr>
          <w:p w14:paraId="5CEAEF39" w14:textId="7CF0119D" w:rsidR="004968E4" w:rsidRDefault="004968E4" w:rsidP="004968E4">
            <w:pPr>
              <w:keepNext/>
              <w:spacing w:line="480" w:lineRule="auto"/>
              <w:jc w:val="center"/>
            </w:pPr>
            <w:r>
              <w:t>0.50 – 2.00</w:t>
            </w:r>
          </w:p>
        </w:tc>
      </w:tr>
      <w:tr w:rsidR="004968E4" w14:paraId="1604640C" w14:textId="3BE84CC0" w:rsidTr="004968E4">
        <w:trPr>
          <w:cantSplit/>
        </w:trPr>
        <w:tc>
          <w:tcPr>
            <w:tcW w:w="840" w:type="pct"/>
            <w:tcBorders>
              <w:top w:val="single" w:sz="4" w:space="0" w:color="auto"/>
              <w:left w:val="single" w:sz="4" w:space="0" w:color="auto"/>
              <w:bottom w:val="single" w:sz="4" w:space="0" w:color="auto"/>
              <w:right w:val="single" w:sz="4" w:space="0" w:color="auto"/>
            </w:tcBorders>
            <w:vAlign w:val="center"/>
          </w:tcPr>
          <w:p w14:paraId="44BDD7D5"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2 </m:t>
                    </m:r>
                  </m:sub>
                </m:sSub>
              </m:oMath>
            </m:oMathPara>
          </w:p>
        </w:tc>
        <w:tc>
          <w:tcPr>
            <w:tcW w:w="1042" w:type="pct"/>
            <w:tcBorders>
              <w:top w:val="single" w:sz="4" w:space="0" w:color="auto"/>
              <w:left w:val="single" w:sz="4" w:space="0" w:color="auto"/>
              <w:right w:val="single" w:sz="4" w:space="0" w:color="auto"/>
            </w:tcBorders>
            <w:vAlign w:val="center"/>
          </w:tcPr>
          <w:p w14:paraId="420DDF65" w14:textId="4EF75661" w:rsidR="004968E4" w:rsidRDefault="007145A3" w:rsidP="004968E4">
            <w:pPr>
              <w:keepNext/>
              <w:spacing w:line="480" w:lineRule="auto"/>
              <w:jc w:val="center"/>
            </w:pPr>
            <w:r>
              <w:t>0.710</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293FF771" w14:textId="1A639E1E" w:rsidR="004968E4" w:rsidRDefault="004968E4" w:rsidP="004968E4">
            <w:pPr>
              <w:keepNext/>
              <w:spacing w:line="480" w:lineRule="auto"/>
              <w:jc w:val="center"/>
            </w:pPr>
            <w:r>
              <w:t>0.658</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69FBB4B1" w14:textId="5C8E6819" w:rsidR="004968E4" w:rsidRDefault="004968E4" w:rsidP="004968E4">
            <w:pPr>
              <w:keepNext/>
              <w:spacing w:line="480" w:lineRule="auto"/>
              <w:jc w:val="center"/>
            </w:pPr>
            <w:r>
              <w:t>0.733</w:t>
            </w:r>
          </w:p>
        </w:tc>
        <w:tc>
          <w:tcPr>
            <w:tcW w:w="1039" w:type="pct"/>
            <w:tcBorders>
              <w:top w:val="single" w:sz="4" w:space="0" w:color="auto"/>
              <w:left w:val="single" w:sz="4" w:space="0" w:color="auto"/>
              <w:right w:val="single" w:sz="4" w:space="0" w:color="auto"/>
            </w:tcBorders>
            <w:shd w:val="clear" w:color="auto" w:fill="auto"/>
            <w:vAlign w:val="center"/>
          </w:tcPr>
          <w:p w14:paraId="59D542EE" w14:textId="20E0BE6E" w:rsidR="004968E4" w:rsidRDefault="004968E4" w:rsidP="004968E4">
            <w:pPr>
              <w:keepNext/>
              <w:spacing w:line="480" w:lineRule="auto"/>
              <w:jc w:val="center"/>
            </w:pPr>
            <w:r>
              <w:t>0.36 – 1.57</w:t>
            </w:r>
          </w:p>
        </w:tc>
      </w:tr>
      <w:tr w:rsidR="004968E4" w14:paraId="388F2C04" w14:textId="657594DA" w:rsidTr="004968E4">
        <w:trPr>
          <w:cantSplit/>
        </w:trPr>
        <w:tc>
          <w:tcPr>
            <w:tcW w:w="840" w:type="pct"/>
            <w:tcBorders>
              <w:top w:val="single" w:sz="4" w:space="0" w:color="auto"/>
              <w:left w:val="single" w:sz="4" w:space="0" w:color="auto"/>
              <w:bottom w:val="single" w:sz="4" w:space="0" w:color="auto"/>
              <w:right w:val="single" w:sz="4" w:space="0" w:color="auto"/>
            </w:tcBorders>
            <w:vAlign w:val="center"/>
          </w:tcPr>
          <w:p w14:paraId="417EEA77" w14:textId="77777777" w:rsidR="004968E4" w:rsidRDefault="00601040" w:rsidP="004968E4">
            <w:pPr>
              <w:spacing w:line="480" w:lineRule="auto"/>
            </w:pPr>
            <m:oMathPara>
              <m:oMath>
                <m:sSub>
                  <m:sSubPr>
                    <m:ctrlPr>
                      <w:rPr>
                        <w:rFonts w:ascii="Cambria Math" w:hAnsi="Cambria Math"/>
                        <w:i/>
                      </w:rPr>
                    </m:ctrlPr>
                  </m:sSubPr>
                  <m:e>
                    <m:r>
                      <w:rPr>
                        <w:rFonts w:ascii="Cambria Math" w:hAnsi="Cambria Math"/>
                      </w:rPr>
                      <m:t>C</m:t>
                    </m:r>
                  </m:e>
                  <m:sub>
                    <m:r>
                      <w:rPr>
                        <w:rFonts w:ascii="Cambria Math" w:hAnsi="Cambria Math"/>
                      </w:rPr>
                      <m:t xml:space="preserve">3 </m:t>
                    </m:r>
                  </m:sub>
                </m:sSub>
              </m:oMath>
            </m:oMathPara>
          </w:p>
        </w:tc>
        <w:tc>
          <w:tcPr>
            <w:tcW w:w="1042" w:type="pct"/>
            <w:tcBorders>
              <w:top w:val="single" w:sz="4" w:space="0" w:color="auto"/>
              <w:left w:val="single" w:sz="4" w:space="0" w:color="auto"/>
              <w:right w:val="single" w:sz="4" w:space="0" w:color="auto"/>
            </w:tcBorders>
            <w:vAlign w:val="center"/>
          </w:tcPr>
          <w:p w14:paraId="3CF5A35C" w14:textId="492D5062" w:rsidR="004968E4" w:rsidRDefault="007145A3" w:rsidP="004968E4">
            <w:pPr>
              <w:keepNext/>
              <w:spacing w:line="480" w:lineRule="auto"/>
              <w:jc w:val="center"/>
            </w:pPr>
            <w:r>
              <w:t>0.173</w:t>
            </w:r>
          </w:p>
        </w:tc>
        <w:tc>
          <w:tcPr>
            <w:tcW w:w="1040" w:type="pct"/>
            <w:tcBorders>
              <w:top w:val="single" w:sz="4" w:space="0" w:color="auto"/>
              <w:left w:val="single" w:sz="4" w:space="0" w:color="auto"/>
              <w:right w:val="single" w:sz="4" w:space="0" w:color="auto"/>
            </w:tcBorders>
            <w:shd w:val="clear" w:color="auto" w:fill="F2F2F2" w:themeFill="background1" w:themeFillShade="F2"/>
            <w:vAlign w:val="center"/>
          </w:tcPr>
          <w:p w14:paraId="3688C8E1" w14:textId="7AB5A88E" w:rsidR="004968E4" w:rsidRDefault="004968E4" w:rsidP="004968E4">
            <w:pPr>
              <w:keepNext/>
              <w:spacing w:line="480" w:lineRule="auto"/>
              <w:jc w:val="center"/>
            </w:pPr>
            <w:r>
              <w:t>0.173</w:t>
            </w:r>
          </w:p>
        </w:tc>
        <w:tc>
          <w:tcPr>
            <w:tcW w:w="1039" w:type="pct"/>
            <w:tcBorders>
              <w:top w:val="single" w:sz="4" w:space="0" w:color="auto"/>
              <w:left w:val="single" w:sz="4" w:space="0" w:color="auto"/>
              <w:right w:val="single" w:sz="4" w:space="0" w:color="auto"/>
            </w:tcBorders>
            <w:shd w:val="clear" w:color="auto" w:fill="D9D9D9" w:themeFill="background1" w:themeFillShade="D9"/>
            <w:vAlign w:val="center"/>
          </w:tcPr>
          <w:p w14:paraId="2D2EE52D" w14:textId="5E3C7082" w:rsidR="004968E4" w:rsidRDefault="004968E4" w:rsidP="004968E4">
            <w:pPr>
              <w:keepNext/>
              <w:spacing w:line="480" w:lineRule="auto"/>
              <w:jc w:val="center"/>
            </w:pPr>
            <w:r>
              <w:t>0.173</w:t>
            </w:r>
          </w:p>
        </w:tc>
        <w:tc>
          <w:tcPr>
            <w:tcW w:w="1039" w:type="pct"/>
            <w:tcBorders>
              <w:top w:val="single" w:sz="4" w:space="0" w:color="auto"/>
              <w:left w:val="single" w:sz="4" w:space="0" w:color="auto"/>
              <w:right w:val="single" w:sz="4" w:space="0" w:color="auto"/>
            </w:tcBorders>
            <w:shd w:val="clear" w:color="auto" w:fill="auto"/>
            <w:vAlign w:val="center"/>
          </w:tcPr>
          <w:p w14:paraId="6ADC5AB7" w14:textId="68F64851" w:rsidR="004968E4" w:rsidRDefault="004968E4" w:rsidP="004968E4">
            <w:pPr>
              <w:keepNext/>
              <w:spacing w:line="480" w:lineRule="auto"/>
              <w:jc w:val="center"/>
            </w:pPr>
            <w:r>
              <w:t>0.11 – 0.32</w:t>
            </w:r>
          </w:p>
        </w:tc>
      </w:tr>
    </w:tbl>
    <w:p w14:paraId="28BC5E74" w14:textId="77777777" w:rsidR="00FA2C57" w:rsidRDefault="00FA2C57" w:rsidP="00FA2C57">
      <w:pPr>
        <w:pStyle w:val="Caption"/>
      </w:pPr>
    </w:p>
    <w:p w14:paraId="5D805F81" w14:textId="77777777" w:rsidR="00E1793A" w:rsidRDefault="00E1793A" w:rsidP="00FA2C57">
      <w:pPr>
        <w:rPr>
          <w:b/>
          <w:bCs/>
          <w:color w:val="365F91" w:themeColor="accent1" w:themeShade="BF"/>
          <w:sz w:val="28"/>
          <w:szCs w:val="28"/>
        </w:rPr>
      </w:pPr>
      <w:r>
        <w:br w:type="page"/>
      </w:r>
    </w:p>
    <w:p w14:paraId="20DCD020" w14:textId="77777777" w:rsidR="003F00CA" w:rsidRDefault="00971E94" w:rsidP="00FB3E86">
      <w:pPr>
        <w:pStyle w:val="Heading1"/>
      </w:pPr>
      <w:bookmarkStart w:id="28" w:name="_Toc494890656"/>
      <w:r>
        <w:lastRenderedPageBreak/>
        <w:t>Omissions and Limitations</w:t>
      </w:r>
      <w:bookmarkEnd w:id="28"/>
      <w:r w:rsidR="005364A8">
        <w:t xml:space="preserve"> </w:t>
      </w:r>
    </w:p>
    <w:p w14:paraId="5229238E" w14:textId="77777777" w:rsidR="007E7556" w:rsidRDefault="007E7556" w:rsidP="007E7556">
      <w:pPr>
        <w:pStyle w:val="Heading3"/>
      </w:pPr>
      <w:bookmarkStart w:id="29" w:name="_Toc494890657"/>
      <w:r>
        <w:t>Partner Reinfection</w:t>
      </w:r>
      <w:bookmarkEnd w:id="29"/>
    </w:p>
    <w:p w14:paraId="0F45E6D1" w14:textId="73994526" w:rsidR="007E7556" w:rsidRPr="007E7556" w:rsidRDefault="009E40B8" w:rsidP="007E7556">
      <w:r>
        <w:t xml:space="preserve">Unfortunately, partner reinfection </w:t>
      </w:r>
      <w:r w:rsidR="008D1C04">
        <w:t xml:space="preserve">from current partners </w:t>
      </w:r>
      <w:r>
        <w:t xml:space="preserve">cannot be represented in a </w:t>
      </w:r>
      <w:r w:rsidR="00F0296C">
        <w:t xml:space="preserve">standard </w:t>
      </w:r>
      <w:r>
        <w:t>compartmental model.  Ideally, a model represe</w:t>
      </w:r>
      <w:r w:rsidR="0042776D">
        <w:t>nting the prevalence of t</w:t>
      </w:r>
      <w:r w:rsidR="0042776D" w:rsidRPr="0042776D">
        <w:t xml:space="preserve">richomoniasis </w:t>
      </w:r>
      <w:r>
        <w:t>would include partner reinfection</w:t>
      </w:r>
      <w:r w:rsidR="005C4F4E">
        <w:t xml:space="preserve"> as it is a common reason that Treated individuals will persist in presenting positive.  We have no reason to believe </w:t>
      </w:r>
      <w:r w:rsidR="0042776D">
        <w:t>t</w:t>
      </w:r>
      <w:r w:rsidR="0042776D" w:rsidRPr="0042776D">
        <w:t xml:space="preserve">richomoniasis </w:t>
      </w:r>
      <w:r w:rsidR="005C4F4E">
        <w:t xml:space="preserve">recovery </w:t>
      </w:r>
      <w:r w:rsidR="00F0296C">
        <w:t xml:space="preserve">confers </w:t>
      </w:r>
      <w:r w:rsidR="005C4F4E">
        <w:t>the individual any level of immunity</w:t>
      </w:r>
      <w:r w:rsidR="00DD49B6">
        <w:t xml:space="preserve"> </w:t>
      </w:r>
      <w:r w:rsidR="00B202B0">
        <w:fldChar w:fldCharType="begin">
          <w:fldData xml:space="preserve">PEVuZE5vdGU+PENpdGU+PEF1dGhvcj5Kb2huc29uPC9BdXRob3I+PFllYXI+MjAxMTwvWWVhcj48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</w:fldData>
        </w:fldChar>
      </w:r>
      <w:r w:rsidR="001E1710">
        <w:instrText xml:space="preserve"> ADDIN EN.CITE </w:instrText>
      </w:r>
      <w:r w:rsidR="001E1710">
        <w:fldChar w:fldCharType="begin">
          <w:fldData xml:space="preserve">PEVuZE5vdGU+PENpdGU+PEF1dGhvcj5Kb2huc29uPC9BdXRob3I+PFllYXI+MjAxMTwvWWVhcj48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</w:fldData>
        </w:fldChar>
      </w:r>
      <w:r w:rsidR="001E1710">
        <w:instrText xml:space="preserve"> ADDIN EN.CITE.DATA </w:instrText>
      </w:r>
      <w:r w:rsidR="001E1710">
        <w:fldChar w:fldCharType="end"/>
      </w:r>
      <w:r w:rsidR="00B202B0">
        <w:fldChar w:fldCharType="separate"/>
      </w:r>
      <w:hyperlink w:anchor="_ENREF_28" w:tooltip="Heine, 1993 #3772" w:history="1">
        <w:r w:rsidR="001E1710" w:rsidRPr="001E1710">
          <w:rPr>
            <w:rStyle w:val="Hyperlink"/>
            <w:noProof/>
            <w:vertAlign w:val="superscript"/>
          </w:rPr>
          <w:t>28</w:t>
        </w:r>
      </w:hyperlink>
      <w:r w:rsidR="001E1710" w:rsidRPr="001E1710">
        <w:rPr>
          <w:noProof/>
          <w:vertAlign w:val="superscript"/>
        </w:rPr>
        <w:t xml:space="preserve"> </w:t>
      </w:r>
      <w:hyperlink w:anchor="_ENREF_33" w:tooltip="Johnson, 2011 #3775" w:history="1">
        <w:r w:rsidR="001E1710" w:rsidRPr="001E1710">
          <w:rPr>
            <w:rStyle w:val="Hyperlink"/>
            <w:noProof/>
            <w:vertAlign w:val="superscript"/>
          </w:rPr>
          <w:t>33</w:t>
        </w:r>
      </w:hyperlink>
      <w:r w:rsidR="00B202B0">
        <w:fldChar w:fldCharType="end"/>
      </w:r>
      <w:r w:rsidR="005C4F4E">
        <w:t xml:space="preserve">.  </w:t>
      </w:r>
    </w:p>
    <w:p w14:paraId="07B48671" w14:textId="77777777" w:rsidR="003F00CA" w:rsidRDefault="003F00CA" w:rsidP="003F00CA">
      <w:pPr>
        <w:pStyle w:val="Heading3"/>
      </w:pPr>
      <w:bookmarkStart w:id="30" w:name="_Toc494890658"/>
      <w:r>
        <w:t>Treatment failure</w:t>
      </w:r>
      <w:bookmarkEnd w:id="30"/>
    </w:p>
    <w:p w14:paraId="33965E77" w14:textId="29B98C5C" w:rsidR="00B45C57" w:rsidRPr="00B45C57" w:rsidRDefault="003F00CA" w:rsidP="003F00CA">
      <w:r>
        <w:t>The assumption that treatment is 100% effective is reasonable because the current STI guidelines detail that clinicians should see the patient for a follow up appointment in 7 days to ensure that treatment has indeed been effective.  In the case that Metronidazole treatment has failed (max 10%</w:t>
      </w:r>
      <w:r w:rsidRPr="003F00CA">
        <w:rPr>
          <w:vertAlign w:val="superscript"/>
        </w:rPr>
        <w:t xml:space="preserve"> </w:t>
      </w:r>
      <w:r w:rsidR="00B202B0">
        <w:fldChar w:fldCharType="begin">
          <w:fldData xml:space="preserve">PEVuZE5vdGU+PENpdGU+PEF1dGhvcj5WYW4gRGVyIFBvbDwvQXV0aG9yPjxZZWFyPjIwMDU8L1ll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</w:fldData>
        </w:fldChar>
      </w:r>
      <w:r w:rsidR="001E1710">
        <w:instrText xml:space="preserve"> ADDIN EN.CITE </w:instrText>
      </w:r>
      <w:r w:rsidR="001E1710">
        <w:fldChar w:fldCharType="begin">
          <w:fldData xml:space="preserve">PEVuZE5vdGU+PENpdGU+PEF1dGhvcj5WYW4gRGVyIFBvbDwvQXV0aG9yPjxZZWFyPjIwMDU8L1ll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</w:fldData>
        </w:fldChar>
      </w:r>
      <w:r w:rsidR="001E1710">
        <w:instrText xml:space="preserve"> ADDIN EN.CITE.DATA </w:instrText>
      </w:r>
      <w:r w:rsidR="001E1710">
        <w:fldChar w:fldCharType="end"/>
      </w:r>
      <w:r w:rsidR="00B202B0">
        <w:fldChar w:fldCharType="separate"/>
      </w:r>
      <w:hyperlink w:anchor="_ENREF_12" w:tooltip="Van Der Pol, 2005 #3751" w:history="1">
        <w:r w:rsidR="001E1710" w:rsidRPr="001E1710">
          <w:rPr>
            <w:rStyle w:val="Hyperlink"/>
            <w:noProof/>
            <w:vertAlign w:val="superscript"/>
          </w:rPr>
          <w:t>12</w:t>
        </w:r>
      </w:hyperlink>
      <w:r w:rsidR="001E1710" w:rsidRPr="001E1710">
        <w:rPr>
          <w:noProof/>
          <w:vertAlign w:val="superscript"/>
        </w:rPr>
        <w:t xml:space="preserve"> </w:t>
      </w:r>
      <w:hyperlink w:anchor="_ENREF_19" w:tooltip="Kissinger, 2015 #3756" w:history="1">
        <w:r w:rsidR="001E1710" w:rsidRPr="001E1710">
          <w:rPr>
            <w:rStyle w:val="Hyperlink"/>
            <w:noProof/>
            <w:vertAlign w:val="superscript"/>
          </w:rPr>
          <w:t>19</w:t>
        </w:r>
      </w:hyperlink>
      <w:r w:rsidR="00B202B0">
        <w:fldChar w:fldCharType="end"/>
      </w:r>
      <w:r w:rsidR="00B46236">
        <w:t>)</w:t>
      </w:r>
      <w:r>
        <w:t xml:space="preserve">, an alternative treatment plan will be </w:t>
      </w:r>
      <w:r w:rsidR="00F0296C">
        <w:t>implemented</w:t>
      </w:r>
      <w:r>
        <w:t>.   The time delay until effective treatment is administered will be minimal</w:t>
      </w:r>
      <w:r w:rsidR="00B45C57">
        <w:t>.</w:t>
      </w:r>
    </w:p>
    <w:p w14:paraId="2AB2C4A9" w14:textId="77777777" w:rsidR="003F00CA" w:rsidRDefault="00B45C57" w:rsidP="00B45C57">
      <w:pPr>
        <w:pStyle w:val="Heading3"/>
      </w:pPr>
      <w:bookmarkStart w:id="31" w:name="_Toc494890659"/>
      <w:r>
        <w:t>Background Screening</w:t>
      </w:r>
      <w:bookmarkEnd w:id="31"/>
    </w:p>
    <w:p w14:paraId="272F6189" w14:textId="45A4F57E" w:rsidR="003F00CA" w:rsidRPr="00E5691B" w:rsidRDefault="000F5033" w:rsidP="008B45EF">
      <w:r>
        <w:t>Firstly</w:t>
      </w:r>
      <w:r w:rsidR="0042776D">
        <w:t>, it is important to note that t</w:t>
      </w:r>
      <w:r>
        <w:t>r</w:t>
      </w:r>
      <w:r w:rsidR="00173326">
        <w:t xml:space="preserve">ichomoniasis is not currently a </w:t>
      </w:r>
      <w:r>
        <w:t xml:space="preserve">STI that </w:t>
      </w:r>
      <w:r w:rsidR="00173326">
        <w:t xml:space="preserve">is included in background sexual health </w:t>
      </w:r>
      <w:r w:rsidR="00D9666B">
        <w:t>checks</w:t>
      </w:r>
      <w:r w:rsidR="001724A6">
        <w:t>.</w:t>
      </w:r>
      <w:r w:rsidR="003C1CEE">
        <w:t xml:space="preserve">  If</w:t>
      </w:r>
      <w:r w:rsidR="00F0296C">
        <w:t xml:space="preserve"> tests</w:t>
      </w:r>
      <w:r w:rsidR="003C1CEE">
        <w:t xml:space="preserve"> all the routinely tested STIs (primarily gonorrhoea and chlamydia) </w:t>
      </w:r>
      <w:r w:rsidR="00F0296C">
        <w:t>return</w:t>
      </w:r>
      <w:r w:rsidR="003C1CEE">
        <w:t xml:space="preserve"> negative</w:t>
      </w:r>
      <w:r w:rsidR="00F0296C">
        <w:t xml:space="preserve"> results</w:t>
      </w:r>
      <w:r w:rsidR="003C1CEE">
        <w:t xml:space="preserve"> </w:t>
      </w:r>
      <w:r w:rsidR="003C1CEE">
        <w:rPr>
          <w:i/>
        </w:rPr>
        <w:t>and</w:t>
      </w:r>
      <w:r w:rsidR="003C1CEE">
        <w:t xml:space="preserve"> the infected</w:t>
      </w:r>
      <w:r w:rsidR="00F0296C">
        <w:t xml:space="preserve"> individual</w:t>
      </w:r>
      <w:r w:rsidR="003C1CEE">
        <w:t xml:space="preserve"> is experiencing symptoms then </w:t>
      </w:r>
      <w:r w:rsidR="00F0296C">
        <w:t xml:space="preserve">a </w:t>
      </w:r>
      <w:r w:rsidR="002B7222">
        <w:t>t</w:t>
      </w:r>
      <w:r w:rsidR="002B7222" w:rsidRPr="0042776D">
        <w:t xml:space="preserve">richomoniasis </w:t>
      </w:r>
      <w:r w:rsidR="00F0296C">
        <w:t>test may be conducted</w:t>
      </w:r>
      <w:r w:rsidR="003C1CEE">
        <w:t xml:space="preserve">.  </w:t>
      </w:r>
      <w:r w:rsidR="00DB37F3">
        <w:t>I</w:t>
      </w:r>
      <w:r w:rsidR="003C1CEE">
        <w:t xml:space="preserve">n urban Australia, where </w:t>
      </w:r>
      <w:r w:rsidR="0042776D">
        <w:t>t</w:t>
      </w:r>
      <w:r w:rsidR="0042776D" w:rsidRPr="0042776D">
        <w:t xml:space="preserve">richomoniasis </w:t>
      </w:r>
      <w:r w:rsidR="003C1CEE">
        <w:t>prevalence is so low</w:t>
      </w:r>
      <w:r w:rsidR="00633AA3">
        <w:t xml:space="preserve"> </w:t>
      </w:r>
      <w:r w:rsidR="00B202B0">
        <w:fldChar w:fldCharType="begin">
          <w:fldData xml:space="preserve">PEVuZE5vdGU+PENpdGU+PEF1dGhvcj5VZGRpbjwvQXV0aG9yPjxZZWFyPjIwMTE8L1llYXI+PFJl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</w:fldData>
        </w:fldChar>
      </w:r>
      <w:r w:rsidR="001E1710">
        <w:instrText xml:space="preserve"> ADDIN EN.CITE </w:instrText>
      </w:r>
      <w:r w:rsidR="001E1710">
        <w:fldChar w:fldCharType="begin">
          <w:fldData xml:space="preserve">PEVuZE5vdGU+PENpdGU+PEF1dGhvcj5VZGRpbjwvQXV0aG9yPjxZZWFyPjIwMTE8L1llYXI+PFJl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</w:fldData>
        </w:fldChar>
      </w:r>
      <w:r w:rsidR="001E1710">
        <w:instrText xml:space="preserve"> ADDIN EN.CITE.DATA </w:instrText>
      </w:r>
      <w:r w:rsidR="001E1710">
        <w:fldChar w:fldCharType="end"/>
      </w:r>
      <w:r w:rsidR="00B202B0">
        <w:fldChar w:fldCharType="separate"/>
      </w:r>
      <w:hyperlink w:anchor="_ENREF_9" w:tooltip="Uddin, 2011 #3748" w:history="1">
        <w:r w:rsidR="001E1710" w:rsidRPr="001E1710">
          <w:rPr>
            <w:rStyle w:val="Hyperlink"/>
            <w:noProof/>
            <w:vertAlign w:val="superscript"/>
          </w:rPr>
          <w:t>9</w:t>
        </w:r>
      </w:hyperlink>
      <w:r w:rsidR="001E1710" w:rsidRPr="001E1710">
        <w:rPr>
          <w:noProof/>
          <w:vertAlign w:val="superscript"/>
        </w:rPr>
        <w:t xml:space="preserve"> </w:t>
      </w:r>
      <w:hyperlink w:anchor="_ENREF_18" w:tooltip="Kwon, 2013 #3755" w:history="1">
        <w:r w:rsidR="001E1710" w:rsidRPr="001E1710">
          <w:rPr>
            <w:rStyle w:val="Hyperlink"/>
            <w:noProof/>
            <w:vertAlign w:val="superscript"/>
          </w:rPr>
          <w:t>18</w:t>
        </w:r>
      </w:hyperlink>
      <w:r w:rsidR="001E1710" w:rsidRPr="001E1710">
        <w:rPr>
          <w:noProof/>
          <w:vertAlign w:val="superscript"/>
        </w:rPr>
        <w:t xml:space="preserve"> </w:t>
      </w:r>
      <w:hyperlink w:anchor="_ENREF_34" w:tooltip="Bygott, 2013 #3776" w:history="1">
        <w:r w:rsidR="001E1710" w:rsidRPr="001E1710">
          <w:rPr>
            <w:rStyle w:val="Hyperlink"/>
            <w:noProof/>
            <w:vertAlign w:val="superscript"/>
          </w:rPr>
          <w:t>34</w:t>
        </w:r>
      </w:hyperlink>
      <w:r w:rsidR="00B202B0">
        <w:fldChar w:fldCharType="end"/>
      </w:r>
      <w:r w:rsidR="00E5691B">
        <w:rPr>
          <w:noProof/>
        </w:rPr>
        <w:t xml:space="preserve">, only a very small </w:t>
      </w:r>
      <w:r w:rsidR="00F0296C">
        <w:rPr>
          <w:noProof/>
        </w:rPr>
        <w:t xml:space="preserve">number </w:t>
      </w:r>
      <w:r w:rsidR="00E5691B">
        <w:rPr>
          <w:noProof/>
        </w:rPr>
        <w:t xml:space="preserve">of people will have </w:t>
      </w:r>
      <w:r w:rsidR="005B3B9C">
        <w:t>TV infection</w:t>
      </w:r>
      <w:r w:rsidR="005B3B9C" w:rsidRPr="0042776D">
        <w:t xml:space="preserve"> </w:t>
      </w:r>
      <w:r w:rsidR="00E5691B">
        <w:rPr>
          <w:noProof/>
        </w:rPr>
        <w:t>discovered in this manner.</w:t>
      </w:r>
      <w:r w:rsidR="00DB37F3">
        <w:rPr>
          <w:noProof/>
        </w:rPr>
        <w:t xml:space="preserve">  Excluding background screening is justifiable for two reasons</w:t>
      </w:r>
      <w:r w:rsidR="008B45EF">
        <w:rPr>
          <w:noProof/>
        </w:rPr>
        <w:t>.  Firstly,</w:t>
      </w:r>
      <w:r w:rsidR="00DB37F3">
        <w:rPr>
          <w:noProof/>
        </w:rPr>
        <w:t xml:space="preserve"> no studies have detailed how many </w:t>
      </w:r>
      <w:r w:rsidR="00EF3FE1">
        <w:t>t</w:t>
      </w:r>
      <w:r w:rsidR="00EF3FE1" w:rsidRPr="0042776D">
        <w:t xml:space="preserve">richomoniasis </w:t>
      </w:r>
      <w:r w:rsidR="00DB37F3">
        <w:rPr>
          <w:noProof/>
        </w:rPr>
        <w:t>cases are picked up through backgro</w:t>
      </w:r>
      <w:r w:rsidR="00F0296C">
        <w:rPr>
          <w:noProof/>
        </w:rPr>
        <w:t>u</w:t>
      </w:r>
      <w:r w:rsidR="00DB37F3">
        <w:rPr>
          <w:noProof/>
        </w:rPr>
        <w:t>nd screening</w:t>
      </w:r>
      <w:r w:rsidR="00DB37F3">
        <w:rPr>
          <w:rStyle w:val="FootnoteReference"/>
          <w:noProof/>
        </w:rPr>
        <w:footnoteReference w:id="18"/>
      </w:r>
      <w:r w:rsidR="00DB37F3">
        <w:rPr>
          <w:noProof/>
        </w:rPr>
        <w:t xml:space="preserve"> </w:t>
      </w:r>
      <w:r w:rsidR="008B45EF">
        <w:rPr>
          <w:noProof/>
        </w:rPr>
        <w:t xml:space="preserve">.  Secondly, even if there </w:t>
      </w:r>
      <w:r w:rsidR="00F0296C">
        <w:rPr>
          <w:noProof/>
        </w:rPr>
        <w:t xml:space="preserve">were </w:t>
      </w:r>
      <w:r w:rsidR="008B45EF">
        <w:rPr>
          <w:noProof/>
        </w:rPr>
        <w:t xml:space="preserve">available data, it would be such a small figure that its inclusion would have </w:t>
      </w:r>
      <w:r w:rsidR="00DB37F3">
        <w:t xml:space="preserve">little impact on the </w:t>
      </w:r>
      <w:r w:rsidR="006A35FC">
        <w:t xml:space="preserve">model </w:t>
      </w:r>
      <w:r w:rsidR="00F0296C">
        <w:t>outcomes</w:t>
      </w:r>
      <w:r w:rsidR="0037501A">
        <w:t>.</w:t>
      </w:r>
    </w:p>
    <w:p w14:paraId="5FBD8BF3" w14:textId="77777777" w:rsidR="00532D20" w:rsidRDefault="00B14820" w:rsidP="00B14820">
      <w:r>
        <w:t xml:space="preserve">The reasons we chose not to incorporate the below into the model include: little impact on the dynamics of the model, </w:t>
      </w:r>
      <w:r w:rsidR="00D62473">
        <w:t xml:space="preserve">paucity of data on the epidemiology of </w:t>
      </w:r>
      <w:r w:rsidR="0042776D">
        <w:t>t</w:t>
      </w:r>
      <w:r w:rsidR="0042776D" w:rsidRPr="0042776D">
        <w:t xml:space="preserve">richomoniasis </w:t>
      </w:r>
      <w:r w:rsidR="00D62473">
        <w:t>and inability to include within a compartmental model.</w:t>
      </w:r>
    </w:p>
    <w:p w14:paraId="05AED88D" w14:textId="77777777" w:rsidR="003E160E" w:rsidRDefault="00152DCD" w:rsidP="003E160E">
      <w:pPr>
        <w:pStyle w:val="Heading3"/>
      </w:pPr>
      <w:bookmarkStart w:id="32" w:name="_Toc494890660"/>
      <w:r>
        <w:t>Diagnosis of those A</w:t>
      </w:r>
      <w:r w:rsidR="003E160E">
        <w:t>ctive</w:t>
      </w:r>
      <w:r>
        <w:t>ly</w:t>
      </w:r>
      <w:r w:rsidR="003E160E">
        <w:t xml:space="preserve"> </w:t>
      </w:r>
      <w:r>
        <w:t>S</w:t>
      </w:r>
      <w:r w:rsidR="003E160E">
        <w:t>eek</w:t>
      </w:r>
      <w:r>
        <w:t>ing Treatment</w:t>
      </w:r>
      <w:bookmarkEnd w:id="32"/>
    </w:p>
    <w:p w14:paraId="1FB64296" w14:textId="77777777" w:rsidR="003E160E" w:rsidRDefault="00A76CDD" w:rsidP="00532D20">
      <w:r>
        <w:t>For symptomatic individuals</w:t>
      </w:r>
      <w:r w:rsidR="0023632D">
        <w:t xml:space="preserve"> that seek treatment</w:t>
      </w:r>
      <w:r>
        <w:t xml:space="preserve">, </w:t>
      </w:r>
      <w:r w:rsidR="0023632D">
        <w:t xml:space="preserve">we assume that treatment will be in the form of a culture test or a wet mount test.  Such an assumption stems from </w:t>
      </w:r>
      <w:r w:rsidR="00C46DE0">
        <w:t>common</w:t>
      </w:r>
      <w:r w:rsidR="0023632D">
        <w:t xml:space="preserve"> clinician practice.  It must be noted, though, that it is in contradiction with </w:t>
      </w:r>
      <w:r>
        <w:t>the Australian N</w:t>
      </w:r>
      <w:r w:rsidR="00FE6DC0">
        <w:t>ational Management Guidelines for STIs</w:t>
      </w:r>
      <w:r w:rsidR="0023632D">
        <w:t xml:space="preserve">, which </w:t>
      </w:r>
      <w:r w:rsidR="00FE6DC0">
        <w:t xml:space="preserve">recommend a </w:t>
      </w:r>
      <w:r w:rsidR="00DF20C8" w:rsidRPr="00DF20C8">
        <w:t>Nucleic Acid Amplification Test</w:t>
      </w:r>
      <w:r w:rsidR="0056736F">
        <w:t>, which has sensitivity close to 100%</w:t>
      </w:r>
      <w:r w:rsidR="0023632D">
        <w:t>.</w:t>
      </w:r>
      <w:r w:rsidR="003378AE">
        <w:t xml:space="preserve">  We do not account for the percentage that get tested through wet mount and those through culture – instead, a range is given that includes both methods.</w:t>
      </w:r>
    </w:p>
    <w:p w14:paraId="2E253229" w14:textId="77777777" w:rsidR="001D5A96" w:rsidRDefault="001D5A96" w:rsidP="001D5A96">
      <w:pPr>
        <w:pStyle w:val="Heading3"/>
        <w:rPr>
          <w:rFonts w:eastAsiaTheme="minorEastAsia"/>
        </w:rPr>
      </w:pPr>
      <w:bookmarkStart w:id="33" w:name="_Toc494890661"/>
      <w:r>
        <w:t>Asymptomatic</w:t>
      </w:r>
      <w:r>
        <w:rPr>
          <w:rFonts w:eastAsiaTheme="minorEastAsia"/>
        </w:rPr>
        <w:t xml:space="preserve"> </w:t>
      </w:r>
      <m:oMath>
        <m:r>
          <m:rPr>
            <m:sty m:val="bi"/>
          </m:rPr>
          <w:rPr>
            <w:rFonts w:ascii="Cambria Math" w:hAnsi="Cambria Math"/>
          </w:rPr>
          <m:t>→</m:t>
        </m:r>
      </m:oMath>
      <w:r>
        <w:rPr>
          <w:rFonts w:eastAsiaTheme="minorEastAsia"/>
        </w:rPr>
        <w:t xml:space="preserve"> Symptomatic</w:t>
      </w:r>
      <w:bookmarkEnd w:id="33"/>
    </w:p>
    <w:p w14:paraId="6402152D" w14:textId="5F4B6900" w:rsidR="001D5A96" w:rsidRPr="001D5A96" w:rsidRDefault="001D5A96" w:rsidP="001D5A96">
      <w:r>
        <w:t>We ignore the possibility that asymptomatic cases could become symptomatic and visa versa.</w:t>
      </w:r>
      <w:r w:rsidR="00C2033F">
        <w:t xml:space="preserve">  Other authors</w:t>
      </w:r>
      <w:r w:rsidR="00237081" w:rsidRPr="00237081">
        <w:rPr>
          <w:vertAlign w:val="superscript"/>
        </w:rPr>
        <w:t xml:space="preserve"> </w:t>
      </w:r>
      <w:r w:rsidR="00B202B0">
        <w:fldChar w:fldCharType="begin">
          <w:fldData xml:space="preserve">PEVuZE5vdGU+PENpdGU+PEF1dGhvcj5IZWluZTwvQXV0aG9yPjxZZWFyPjE5OTM8L1llYXI+PFJl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</w:fldData>
        </w:fldChar>
      </w:r>
      <w:r w:rsidR="001E1710">
        <w:instrText xml:space="preserve"> ADDIN EN.CITE </w:instrText>
      </w:r>
      <w:r w:rsidR="001E1710">
        <w:fldChar w:fldCharType="begin">
          <w:fldData xml:space="preserve">PEVuZE5vdGU+PENpdGU+PEF1dGhvcj5IZWluZTwvQXV0aG9yPjxZZWFyPjE5OTM8L1llYXI+PFJl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</w:fldData>
        </w:fldChar>
      </w:r>
      <w:r w:rsidR="001E1710">
        <w:instrText xml:space="preserve"> ADDIN EN.CITE.DATA </w:instrText>
      </w:r>
      <w:r w:rsidR="001E1710">
        <w:fldChar w:fldCharType="end"/>
      </w:r>
      <w:r w:rsidR="00B202B0">
        <w:fldChar w:fldCharType="separate"/>
      </w:r>
      <w:hyperlink w:anchor="_ENREF_28" w:tooltip="Heine, 1993 #3772" w:history="1">
        <w:r w:rsidR="001E1710" w:rsidRPr="001E1710">
          <w:rPr>
            <w:rStyle w:val="Hyperlink"/>
            <w:noProof/>
            <w:vertAlign w:val="superscript"/>
          </w:rPr>
          <w:t>28</w:t>
        </w:r>
      </w:hyperlink>
      <w:r w:rsidR="001E1710" w:rsidRPr="001E1710">
        <w:rPr>
          <w:noProof/>
          <w:vertAlign w:val="superscript"/>
        </w:rPr>
        <w:t xml:space="preserve"> </w:t>
      </w:r>
      <w:hyperlink w:anchor="_ENREF_33" w:tooltip="Johnson, 2011 #3775" w:history="1">
        <w:r w:rsidR="001E1710" w:rsidRPr="001E1710">
          <w:rPr>
            <w:rStyle w:val="Hyperlink"/>
            <w:noProof/>
            <w:vertAlign w:val="superscript"/>
          </w:rPr>
          <w:t>33</w:t>
        </w:r>
      </w:hyperlink>
      <w:r w:rsidR="00B202B0">
        <w:fldChar w:fldCharType="end"/>
      </w:r>
      <w:r w:rsidR="004E6463">
        <w:t xml:space="preserve"> </w:t>
      </w:r>
      <w:r w:rsidR="00C2033F">
        <w:t>have found that “allowing for symptomatic infections to become asymptotic does not improve the model fit to the observed STI prevalence data” (Johnson, et all.).</w:t>
      </w:r>
      <w:r w:rsidR="00B14008">
        <w:t xml:space="preserve">  Furthermore, there is no evidence of symptomatic cases developing into asymptomatic infections.  </w:t>
      </w:r>
      <w:r w:rsidR="00B9097E">
        <w:t>It has been reported that a third of asymptomatic women become symptomatic after 6 months</w:t>
      </w:r>
      <w:r w:rsidR="005810B2">
        <w:t xml:space="preserve"> </w:t>
      </w:r>
      <w:hyperlink w:anchor="_ENREF_26" w:tooltip="Petrin, 1998 #3763" w:history="1">
        <w:r w:rsidR="00B202B0" w:rsidRPr="001E1710">
          <w:rPr>
            <w:rStyle w:val="Hyperlink"/>
          </w:rPr>
          <w:fldChar w:fldCharType="begin"/>
        </w:r>
        <w:r w:rsidR="001E1710" w:rsidRPr="001E1710">
          <w:rPr>
            <w:rStyle w:val="Hyperlink"/>
          </w:rPr>
          <w:instrText xml:space="preserve"> ADDIN EN.CITE &lt;EndNote&gt;&lt;Cite&gt;&lt;Author&gt;Petrin&lt;/Author&gt;&lt;Year&gt;1998&lt;/Year&gt;&lt;RecNum&gt;3763&lt;/RecNum&gt;&lt;DisplayText&gt;&lt;style face="superscript"&gt;26&lt;/style&gt;&lt;/DisplayText&gt;&lt;record&gt;&lt;rec-number&gt;3763&lt;/rec-number&gt;&lt;foreign-keys&gt;&lt;key app="EN" db-id="2arzpv9pv25wrded5p0p0xfosad09td55r0p" timestamp="1476233867"&gt;3763&lt;/key&gt;&lt;/foreign-keys&gt;&lt;ref-type name="Journal Article"&gt;17&lt;/ref-type&gt;&lt;contributors&gt;&lt;authors&gt;&lt;author&gt;Petrin, D.&lt;/author&gt;&lt;author&gt;Delgaty, K.&lt;/author&gt;&lt;author&gt;Bhatt, R.&lt;/author&gt;&lt;author&gt;Garber, G.&lt;/author&gt;&lt;/authors&gt;&lt;/contributors&gt;&lt;auth-address&gt;Department of Medicine, University of Ottawa, Ontario, Canada.&lt;/auth-address&gt;&lt;titles&gt;&lt;title&gt;Clinical and microbiological aspects of Trichomonas vaginalis&lt;/title&gt;&lt;secondary-title&gt;Clinical microbiology reviews&lt;/secondary-title&gt;&lt;alt-title&gt;Clin Microbiol Rev&lt;/alt-title&gt;&lt;/titles&gt;&lt;periodical&gt;&lt;full-title&gt;Clin Microbiol Rev&lt;/full-title&gt;&lt;abbr-1&gt;Clinical microbiology reviews&lt;/abbr-1&gt;&lt;/periodical&gt;&lt;alt-periodical&gt;&lt;full-title&gt;Clin Microbiol Rev&lt;/full-title&gt;&lt;abbr-1&gt;Clinical microbiology reviews&lt;/abbr-1&gt;&lt;/alt-periodical&gt;&lt;pages&gt;300-17&lt;/pages&gt;&lt;volume&gt;11&lt;/volume&gt;&lt;number&gt;2&lt;/number&gt;&lt;keywords&gt;&lt;keyword&gt;Animals&lt;/keyword&gt;&lt;keyword&gt;Cell Adhesion&lt;/keyword&gt;&lt;keyword&gt;Disease Models, Animal&lt;/keyword&gt;&lt;keyword&gt;Female&lt;/keyword&gt;&lt;keyword&gt;Host-Parasite Interactions&lt;/keyword&gt;&lt;keyword&gt;Humans&lt;/keyword&gt;&lt;keyword&gt;Trichomonas Vaginitis&lt;/keyword&gt;&lt;keyword&gt;Trichomonas vaginalis&lt;/keyword&gt;&lt;keyword&gt;Vaccination&lt;/keyword&gt;&lt;keyword&gt;Vagina&lt;/keyword&gt;&lt;keyword&gt;Virulence&lt;/keyword&gt;&lt;keyword&gt;diagnosis&lt;/keyword&gt;&lt;keyword&gt;immunology&lt;/keyword&gt;&lt;keyword&gt;parasitology&lt;/keyword&gt;&lt;/keywords&gt;&lt;dates&gt;&lt;year&gt;1998&lt;/year&gt;&lt;/dates&gt;&lt;isbn&gt;0893-8512&lt;/isbn&gt;&lt;accession-num&gt;Medline:9564565&lt;/accession-num&gt;&lt;urls&gt;&lt;related-urls&gt;&lt;url&gt;&amp;lt;Go to ISI&amp;gt;://MEDLINE:9564565&lt;/url&gt;&lt;/related-urls&gt;&lt;/urls&gt;&lt;language&gt;English&lt;/language&gt;&lt;/record&gt;&lt;/Cite&gt;&lt;/EndNote&gt;</w:instrText>
        </w:r>
        <w:r w:rsidR="00B202B0" w:rsidRPr="001E1710">
          <w:rPr>
            <w:rStyle w:val="Hyperlink"/>
          </w:rPr>
          <w:fldChar w:fldCharType="separate"/>
        </w:r>
        <w:r w:rsidR="001E1710" w:rsidRPr="001E1710">
          <w:rPr>
            <w:rStyle w:val="Hyperlink"/>
            <w:noProof/>
            <w:vertAlign w:val="superscript"/>
          </w:rPr>
          <w:t>26</w:t>
        </w:r>
        <w:r w:rsidR="00B202B0" w:rsidRPr="001E1710">
          <w:rPr>
            <w:rStyle w:val="Hyperlink"/>
          </w:rPr>
          <w:fldChar w:fldCharType="end"/>
        </w:r>
      </w:hyperlink>
      <w:r w:rsidR="00B9097E">
        <w:t>.</w:t>
      </w:r>
    </w:p>
    <w:p w14:paraId="3EF347B9" w14:textId="77777777" w:rsidR="00532D20" w:rsidRPr="00532D20" w:rsidRDefault="004570F0" w:rsidP="004570F0">
      <w:pPr>
        <w:pStyle w:val="Heading3"/>
      </w:pPr>
      <w:bookmarkStart w:id="34" w:name="_Toc494890662"/>
      <w:r>
        <w:t>Gardasil Coverage Rate Projections</w:t>
      </w:r>
      <w:bookmarkEnd w:id="34"/>
    </w:p>
    <w:p w14:paraId="16135F06" w14:textId="3F58811B" w:rsidR="004570F0" w:rsidRDefault="004570F0" w:rsidP="004570F0">
      <w:r>
        <w:lastRenderedPageBreak/>
        <w:t xml:space="preserve">We assume that the coverage rate will eventually grow until it </w:t>
      </w:r>
      <w:r w:rsidR="008F1D76">
        <w:t xml:space="preserve">reaches </w:t>
      </w:r>
      <w:r>
        <w:t xml:space="preserve">80% where it will then plateau.  </w:t>
      </w:r>
      <w:r w:rsidR="00E375B0">
        <w:t xml:space="preserve">The 80% is based </w:t>
      </w:r>
      <w:r w:rsidR="00563AB7">
        <w:t>on the</w:t>
      </w:r>
      <w:r w:rsidR="00E375B0">
        <w:t xml:space="preserve"> </w:t>
      </w:r>
      <w:r w:rsidR="00F81129">
        <w:t>vaccination coverage</w:t>
      </w:r>
      <w:r w:rsidR="00E375B0">
        <w:t xml:space="preserve"> </w:t>
      </w:r>
      <w:r w:rsidR="00CB306F">
        <w:t>of females of age 15</w:t>
      </w:r>
      <w:r w:rsidR="00563AB7">
        <w:t xml:space="preserve"> </w:t>
      </w:r>
      <w:r w:rsidR="00AA1AE1">
        <w:t xml:space="preserve">according to </w:t>
      </w:r>
      <w:r w:rsidR="00563AB7">
        <w:t>the</w:t>
      </w:r>
      <w:r w:rsidR="00CB306F">
        <w:t xml:space="preserve"> 2015 </w:t>
      </w:r>
      <w:r w:rsidR="00D029A7">
        <w:t>HPV</w:t>
      </w:r>
      <w:r w:rsidR="00563AB7">
        <w:t xml:space="preserve"> register </w:t>
      </w:r>
      <w:r w:rsidR="004E7A34">
        <w:t xml:space="preserve">(84% for 2-dose, 78% for 3-dose) </w:t>
      </w:r>
      <w:hyperlink w:anchor="_ENREF_35" w:tooltip="National HPV Vaccination Program Register, 2015 #3942" w:history="1">
        <w:r w:rsidR="00B21683" w:rsidRPr="001E1710">
          <w:rPr>
            <w:rStyle w:val="Hyperlink"/>
          </w:rPr>
          <w:fldChar w:fldCharType="begin"/>
        </w:r>
        <w:r w:rsidR="001E1710" w:rsidRPr="001E1710">
          <w:rPr>
            <w:rStyle w:val="Hyperlink"/>
          </w:rPr>
          <w:instrText xml:space="preserve"> ADDIN EN.CITE &lt;EndNote&gt;&lt;Cite&gt;&lt;Author&gt;National HPV Vaccination Program Register&lt;/Author&gt;&lt;Year&gt;2015&lt;/Year&gt;&lt;RecNum&gt;3942&lt;/RecNum&gt;&lt;DisplayText&gt;&lt;style face="superscript"&gt;35&lt;/style&gt;&lt;/DisplayText&gt;&lt;record&gt;&lt;rec-number&gt;3942&lt;/rec-number&gt;&lt;foreign-keys&gt;&lt;key app="EN" db-id="2arzpv9pv25wrded5p0p0xfosad09td55r0p" timestamp="1480639640"&gt;3942&lt;/key&gt;&lt;/foreign-keys&gt;&lt;ref-type name="Web Page"&gt;12&lt;/ref-type&gt;&lt;contributors&gt;&lt;authors&gt;&lt;author&gt;National HPV Vaccination Program Register,&lt;/author&gt;&lt;/authors&gt;&lt;/contributors&gt;&lt;titles&gt;&lt;title&gt;HPV vaccination coverage by dose number (Australia) for females by age group in mid 2015&lt;/title&gt;&lt;/titles&gt;&lt;volume&gt;2016&lt;/volume&gt;&lt;number&gt;25 Nov&lt;/number&gt;&lt;dates&gt;&lt;year&gt;2015&lt;/year&gt;&lt;/dates&gt;&lt;urls&gt;&lt;related-urls&gt;&lt;url&gt;http://www.hpvregister.org.au/research/coverage-data/HPV-vaccination-coverage-by-dose-2015&lt;/url&gt;&lt;/related-urls&gt;&lt;/urls&gt;&lt;/record&gt;&lt;/Cite&gt;&lt;/EndNote&gt;</w:instrText>
        </w:r>
        <w:r w:rsidR="00B21683" w:rsidRPr="001E1710">
          <w:rPr>
            <w:rStyle w:val="Hyperlink"/>
          </w:rPr>
          <w:fldChar w:fldCharType="separate"/>
        </w:r>
        <w:r w:rsidR="001E1710" w:rsidRPr="001E1710">
          <w:rPr>
            <w:rStyle w:val="Hyperlink"/>
            <w:noProof/>
            <w:vertAlign w:val="superscript"/>
          </w:rPr>
          <w:t>35</w:t>
        </w:r>
        <w:r w:rsidR="00B21683" w:rsidRPr="001E1710">
          <w:rPr>
            <w:rStyle w:val="Hyperlink"/>
          </w:rPr>
          <w:fldChar w:fldCharType="end"/>
        </w:r>
      </w:hyperlink>
      <w:r w:rsidR="004E7A34">
        <w:t xml:space="preserve">, however </w:t>
      </w:r>
      <w:r w:rsidR="00D94A17">
        <w:t>t</w:t>
      </w:r>
      <w:r w:rsidR="006E27D6">
        <w:t>his</w:t>
      </w:r>
      <w:r w:rsidR="009A1BD1">
        <w:t xml:space="preserve"> plateau rate</w:t>
      </w:r>
      <w:r w:rsidR="004E7A34">
        <w:t xml:space="preserve"> </w:t>
      </w:r>
      <w:r w:rsidR="009A1BD1">
        <w:t xml:space="preserve">is </w:t>
      </w:r>
      <w:r w:rsidR="004E7A34">
        <w:t xml:space="preserve">likely </w:t>
      </w:r>
      <w:r w:rsidR="00E93FA5">
        <w:t xml:space="preserve">to </w:t>
      </w:r>
      <w:r w:rsidR="006E27D6">
        <w:t xml:space="preserve">be higher </w:t>
      </w:r>
      <w:r w:rsidR="00D94A17">
        <w:t>when</w:t>
      </w:r>
      <w:r w:rsidR="00E93FA5">
        <w:t xml:space="preserve"> </w:t>
      </w:r>
      <w:r w:rsidR="006E27D6">
        <w:t xml:space="preserve">the </w:t>
      </w:r>
      <w:r w:rsidR="004E7A34">
        <w:t>9-valent vaccine</w:t>
      </w:r>
      <w:r w:rsidR="00D94A17">
        <w:t>, a 2-dose regimen,</w:t>
      </w:r>
      <w:r w:rsidR="00E93FA5">
        <w:t xml:space="preserve"> become available</w:t>
      </w:r>
      <w:r w:rsidR="00D94A17">
        <w:t xml:space="preserve"> in Australia</w:t>
      </w:r>
      <w:r w:rsidR="004E7A34">
        <w:t xml:space="preserve">. </w:t>
      </w:r>
      <w:r w:rsidR="00232F67">
        <w:t>On top of that, a</w:t>
      </w:r>
      <w:r w:rsidR="004E7A34">
        <w:t xml:space="preserve"> recent study</w:t>
      </w:r>
      <w:r w:rsidR="006E27D6">
        <w:t xml:space="preserve"> </w:t>
      </w:r>
      <w:r w:rsidR="000E6AA5">
        <w:t>suggested that</w:t>
      </w:r>
      <w:r w:rsidR="00F901CA">
        <w:t xml:space="preserve"> the</w:t>
      </w:r>
      <w:r w:rsidR="000E6AA5">
        <w:t xml:space="preserve"> </w:t>
      </w:r>
      <w:r w:rsidR="004D7BC2">
        <w:t xml:space="preserve">vaccination </w:t>
      </w:r>
      <w:r w:rsidR="00F81129">
        <w:t xml:space="preserve">coverage </w:t>
      </w:r>
      <w:r w:rsidR="00E17091">
        <w:t>based on t</w:t>
      </w:r>
      <w:r w:rsidR="00232F67">
        <w:t>he</w:t>
      </w:r>
      <w:r w:rsidR="004E7A34">
        <w:t xml:space="preserve"> register</w:t>
      </w:r>
      <w:r w:rsidR="006E27D6">
        <w:t xml:space="preserve"> </w:t>
      </w:r>
      <w:r w:rsidR="00232F67">
        <w:t xml:space="preserve">is </w:t>
      </w:r>
      <w:r w:rsidR="00E17091">
        <w:t>likely</w:t>
      </w:r>
      <w:r w:rsidR="006E27D6">
        <w:t xml:space="preserve"> </w:t>
      </w:r>
      <w:r w:rsidR="00232F67">
        <w:t>an</w:t>
      </w:r>
      <w:r w:rsidR="004F6986">
        <w:t xml:space="preserve"> underestimate</w:t>
      </w:r>
      <w:r w:rsidR="00232F67">
        <w:t xml:space="preserve"> of vaccine coverage in the population</w:t>
      </w:r>
      <w:r w:rsidR="00F81129">
        <w:t xml:space="preserve">. </w:t>
      </w:r>
      <w:hyperlink w:anchor="_ENREF_36" w:tooltip="Brotherton, 2014 #4342" w:history="1">
        <w:r w:rsidR="00F81129" w:rsidRPr="001E1710">
          <w:rPr>
            <w:rStyle w:val="Hyperlink"/>
          </w:rPr>
          <w:fldChar w:fldCharType="begin">
            <w:fldData xml:space="preserve">PEVuZE5vdGU+PENpdGU+PEF1dGhvcj5Ccm90aGVydG9uPC9BdXRob3I+PFllYXI+MjAxNDwvWWVh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</w:fldData>
          </w:fldChar>
        </w:r>
        <w:r w:rsidR="001E1710" w:rsidRPr="001E1710">
          <w:rPr>
            <w:rStyle w:val="Hyperlink"/>
          </w:rPr>
          <w:instrText xml:space="preserve"> ADDIN EN.CITE </w:instrText>
        </w:r>
        <w:r w:rsidR="001E1710" w:rsidRPr="001E1710">
          <w:rPr>
            <w:rStyle w:val="Hyperlink"/>
          </w:rPr>
          <w:fldChar w:fldCharType="begin">
            <w:fldData xml:space="preserve">PEVuZE5vdGU+PENpdGU+PEF1dGhvcj5Ccm90aGVydG9uPC9BdXRob3I+PFllYXI+MjAxNDwvWWVh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</w:fldData>
          </w:fldChar>
        </w:r>
        <w:r w:rsidR="001E1710" w:rsidRPr="001E1710">
          <w:rPr>
            <w:rStyle w:val="Hyperlink"/>
          </w:rPr>
          <w:instrText xml:space="preserve"> ADDIN EN.CITE.DATA </w:instrText>
        </w:r>
        <w:r w:rsidR="001E1710" w:rsidRPr="001E1710">
          <w:rPr>
            <w:rStyle w:val="Hyperlink"/>
          </w:rPr>
        </w:r>
        <w:r w:rsidR="001E1710" w:rsidRPr="001E1710">
          <w:rPr>
            <w:rStyle w:val="Hyperlink"/>
          </w:rPr>
          <w:fldChar w:fldCharType="end"/>
        </w:r>
        <w:r w:rsidR="00F81129" w:rsidRPr="001E1710">
          <w:rPr>
            <w:rStyle w:val="Hyperlink"/>
          </w:rPr>
        </w:r>
        <w:r w:rsidR="00F81129" w:rsidRPr="001E1710">
          <w:rPr>
            <w:rStyle w:val="Hyperlink"/>
          </w:rPr>
          <w:fldChar w:fldCharType="separate"/>
        </w:r>
        <w:r w:rsidR="001E1710" w:rsidRPr="001E1710">
          <w:rPr>
            <w:rStyle w:val="Hyperlink"/>
            <w:noProof/>
            <w:vertAlign w:val="superscript"/>
          </w:rPr>
          <w:t>36</w:t>
        </w:r>
        <w:r w:rsidR="00F81129" w:rsidRPr="001E1710">
          <w:rPr>
            <w:rStyle w:val="Hyperlink"/>
          </w:rPr>
          <w:fldChar w:fldCharType="end"/>
        </w:r>
      </w:hyperlink>
      <w:r>
        <w:t xml:space="preserve"> </w:t>
      </w:r>
    </w:p>
    <w:p w14:paraId="0031225B" w14:textId="77777777" w:rsidR="004570F0" w:rsidRDefault="006924D8" w:rsidP="006924D8">
      <w:pPr>
        <w:pStyle w:val="Heading3"/>
      </w:pPr>
      <w:bookmarkStart w:id="35" w:name="_Toc494890663"/>
      <w:r>
        <w:t>Partner notification</w:t>
      </w:r>
      <w:bookmarkEnd w:id="35"/>
    </w:p>
    <w:p w14:paraId="77FFA0DF" w14:textId="472B25F2" w:rsidR="006924D8" w:rsidRDefault="006924D8" w:rsidP="006924D8">
      <w:r>
        <w:t>Our model does not account for the possibility of asymptomatic</w:t>
      </w:r>
      <w:r w:rsidR="00DA5654">
        <w:t>ally</w:t>
      </w:r>
      <w:r>
        <w:t xml:space="preserve"> </w:t>
      </w:r>
      <w:r w:rsidR="006A0D9D">
        <w:t>infected</w:t>
      </w:r>
      <w:r w:rsidR="00DA5654">
        <w:t xml:space="preserve"> individuals</w:t>
      </w:r>
      <w:r>
        <w:t xml:space="preserve"> being treated.   This circumstance would arise if a partner has been diagnosed with </w:t>
      </w:r>
      <w:r w:rsidR="006A0D9D">
        <w:t>t</w:t>
      </w:r>
      <w:r w:rsidR="006A0D9D" w:rsidRPr="0042776D">
        <w:t xml:space="preserve">richomoniasis </w:t>
      </w:r>
      <w:r>
        <w:t xml:space="preserve">and as a result the individual seeks screening and, if necessary, treatment.  </w:t>
      </w:r>
      <w:r w:rsidR="00895C9F">
        <w:t xml:space="preserve">If we did consider this outcome then we would apply the same assumption as we did for </w:t>
      </w:r>
      <w:r w:rsidR="002C1BB0">
        <w:t>symptomatically</w:t>
      </w:r>
      <w:r w:rsidR="00E24F14">
        <w:t xml:space="preserve"> </w:t>
      </w:r>
      <w:r w:rsidR="006A0D9D">
        <w:t>infected</w:t>
      </w:r>
      <w:r w:rsidR="002C1BB0">
        <w:t xml:space="preserve"> individuals</w:t>
      </w:r>
      <w:r w:rsidR="00895C9F">
        <w:t xml:space="preserve"> seeking treatment: diagnosis may only </w:t>
      </w:r>
      <w:r w:rsidR="002C1BB0">
        <w:t xml:space="preserve">occur </w:t>
      </w:r>
      <w:r w:rsidR="00895C9F">
        <w:t>through wet mount or culture.</w:t>
      </w:r>
    </w:p>
    <w:p w14:paraId="24CB8479" w14:textId="77777777" w:rsidR="006854C8" w:rsidRDefault="006854C8" w:rsidP="006854C8">
      <w:pPr>
        <w:pStyle w:val="Heading3"/>
      </w:pPr>
      <w:bookmarkStart w:id="36" w:name="_Toc494890664"/>
      <w:r>
        <w:t>All new entries to the youngest age group are susceptible</w:t>
      </w:r>
      <w:bookmarkEnd w:id="36"/>
    </w:p>
    <w:p w14:paraId="2EA5E8C1" w14:textId="1B8BFEC8" w:rsidR="008C171F" w:rsidRDefault="008C171F" w:rsidP="008C171F">
      <w:r>
        <w:t xml:space="preserve">We </w:t>
      </w:r>
      <w:r w:rsidR="00F0296C">
        <w:t xml:space="preserve">assume </w:t>
      </w:r>
      <w:r>
        <w:t xml:space="preserve">all people entering the model population </w:t>
      </w:r>
      <w:r w:rsidR="00F0296C">
        <w:t>are</w:t>
      </w:r>
      <w:r>
        <w:t xml:space="preserve"> susceptible</w:t>
      </w:r>
      <w:r w:rsidR="00F0296C">
        <w:t xml:space="preserve"> to TV (i.e., not infected)</w:t>
      </w:r>
      <w:r>
        <w:t xml:space="preserve">.  </w:t>
      </w:r>
    </w:p>
    <w:p w14:paraId="2DDF02F0" w14:textId="77777777" w:rsidR="009A38DF" w:rsidRDefault="009A38DF" w:rsidP="009A38DF">
      <w:pPr>
        <w:pStyle w:val="Heading3"/>
      </w:pPr>
      <w:bookmarkStart w:id="37" w:name="_Toc494890665"/>
      <w:r>
        <w:t>Heterosexuality</w:t>
      </w:r>
      <w:bookmarkEnd w:id="37"/>
    </w:p>
    <w:p w14:paraId="5F808E52" w14:textId="4D3A2C22" w:rsidR="00050C14" w:rsidRDefault="00F0296C" w:rsidP="00050C14">
      <w:r>
        <w:t>B</w:t>
      </w:r>
      <w:r w:rsidR="00050C14">
        <w:t>isexuality or homosexuality</w:t>
      </w:r>
      <w:r>
        <w:t xml:space="preserve"> are not accounted for</w:t>
      </w:r>
      <w:r w:rsidR="00050C14">
        <w:t xml:space="preserve"> in this model for </w:t>
      </w:r>
      <w:r w:rsidR="00EC0D49">
        <w:t>t</w:t>
      </w:r>
      <w:r w:rsidR="00050C14">
        <w:t xml:space="preserve">richomoniasis.  If necessary, this should be relatively easy to </w:t>
      </w:r>
      <w:r>
        <w:t>incorporate</w:t>
      </w:r>
      <w:r w:rsidR="00050C14">
        <w:t xml:space="preserve"> at a later date.</w:t>
      </w:r>
    </w:p>
    <w:p w14:paraId="61E0D786" w14:textId="77777777" w:rsidR="00FF7CE9" w:rsidRDefault="00FF7CE9" w:rsidP="00A705C4"/>
    <w:p w14:paraId="09B91390" w14:textId="77777777" w:rsidR="00FF7CE9" w:rsidRDefault="00FF7CE9">
      <w:pPr>
        <w:rPr>
          <w:rFonts w:asciiTheme="majorHAnsi" w:eastAsiaTheme="majorEastAsia" w:hAnsiTheme="majorHAnsi" w:cstheme="majorBidi"/>
          <w:b/>
          <w:bCs/>
          <w:color w:val="365F91" w:themeColor="accent1" w:themeShade="BF"/>
          <w:sz w:val="28"/>
          <w:szCs w:val="28"/>
        </w:rPr>
      </w:pPr>
      <w:r>
        <w:br w:type="page"/>
      </w:r>
    </w:p>
    <w:p w14:paraId="1C3033A9" w14:textId="77777777" w:rsidR="00A70FA8" w:rsidRDefault="00FF7CE9" w:rsidP="005A50CD">
      <w:pPr>
        <w:pStyle w:val="Heading1"/>
      </w:pPr>
      <w:bookmarkStart w:id="38" w:name="_Toc494890666"/>
      <w:r>
        <w:lastRenderedPageBreak/>
        <w:t>Reference</w:t>
      </w:r>
      <w:bookmarkEnd w:id="38"/>
    </w:p>
    <w:p w14:paraId="1A9AC98F" w14:textId="2292C677" w:rsidR="001E1710" w:rsidRPr="001E1710" w:rsidRDefault="00B202B0" w:rsidP="001E1710">
      <w:pPr>
        <w:pStyle w:val="EndNoteBibliography"/>
        <w:spacing w:after="0"/>
        <w:ind w:left="720" w:hanging="720"/>
      </w:pPr>
      <w:r w:rsidRPr="00B202B0">
        <w:fldChar w:fldCharType="begin"/>
      </w:r>
      <w:r w:rsidRPr="00B202B0">
        <w:instrText xml:space="preserve"> ADDIN EN.REFLIST </w:instrText>
      </w:r>
      <w:r w:rsidRPr="00B202B0">
        <w:fldChar w:fldCharType="separate"/>
      </w:r>
      <w:bookmarkStart w:id="39" w:name="_ENREF_1"/>
      <w:r w:rsidR="001E1710" w:rsidRPr="001E1710">
        <w:t xml:space="preserve">1. ASHM. Trichomoniasis  [Available from: </w:t>
      </w:r>
      <w:hyperlink r:id="rId16" w:history="1">
        <w:r w:rsidR="001E1710" w:rsidRPr="001E1710">
          <w:rPr>
            <w:rStyle w:val="Hyperlink"/>
          </w:rPr>
          <w:t>http://contacttracing.ashm.org.au/conditions/when-contact-tracing-is-recommended/trichomoniasis</w:t>
        </w:r>
      </w:hyperlink>
      <w:r w:rsidR="001E1710" w:rsidRPr="001E1710">
        <w:t xml:space="preserve"> accessed 11 Oct 2016.</w:t>
      </w:r>
      <w:bookmarkEnd w:id="39"/>
    </w:p>
    <w:p w14:paraId="1FCC1EC8" w14:textId="77777777" w:rsidR="001E1710" w:rsidRPr="001E1710" w:rsidRDefault="001E1710" w:rsidP="001E1710">
      <w:pPr>
        <w:pStyle w:val="EndNoteBibliography"/>
        <w:spacing w:after="0"/>
        <w:ind w:left="720" w:hanging="720"/>
      </w:pPr>
      <w:bookmarkStart w:id="40" w:name="_ENREF_2"/>
      <w:r w:rsidRPr="001E1710">
        <w:t>2. Ali IS, Klassen-Fischer MK. Trichomoniasis. In: Meyers WM, Firpo A, Wear DJ, eds. Topics on the Pathology of Protozoan and Invasive Arthropod Diseases: ARMED FORCES INST OF PATHOLOGY WASHINGTON DC 2011.</w:t>
      </w:r>
      <w:bookmarkEnd w:id="40"/>
    </w:p>
    <w:p w14:paraId="5AF9CEB8" w14:textId="77777777" w:rsidR="001E1710" w:rsidRPr="001E1710" w:rsidRDefault="001E1710" w:rsidP="001E1710">
      <w:pPr>
        <w:pStyle w:val="EndNoteBibliography"/>
        <w:spacing w:after="0"/>
        <w:ind w:left="720" w:hanging="720"/>
      </w:pPr>
      <w:bookmarkStart w:id="41" w:name="_ENREF_3"/>
      <w:r w:rsidRPr="001E1710">
        <w:t xml:space="preserve">3. Meites E. Trichomoniasis: the "neglected" sexually transmitted disease. </w:t>
      </w:r>
      <w:r w:rsidRPr="001E1710">
        <w:rPr>
          <w:i/>
        </w:rPr>
        <w:t>Infect Dis Clin North Am</w:t>
      </w:r>
      <w:r w:rsidRPr="001E1710">
        <w:t xml:space="preserve"> 2013;27(4):755-64.</w:t>
      </w:r>
      <w:bookmarkEnd w:id="41"/>
    </w:p>
    <w:p w14:paraId="76B53279" w14:textId="77777777" w:rsidR="001E1710" w:rsidRPr="001E1710" w:rsidRDefault="001E1710" w:rsidP="001E1710">
      <w:pPr>
        <w:pStyle w:val="EndNoteBibliography"/>
        <w:spacing w:after="0"/>
        <w:ind w:left="720" w:hanging="720"/>
      </w:pPr>
      <w:bookmarkStart w:id="42" w:name="_ENREF_4"/>
      <w:r w:rsidRPr="001E1710">
        <w:t>4. Webber R. Communicable Disease Epidemiology and Control: A Global Perspective. 3rd ed: Cabi 2009.</w:t>
      </w:r>
      <w:bookmarkEnd w:id="42"/>
    </w:p>
    <w:p w14:paraId="37269CF3" w14:textId="77777777" w:rsidR="001E1710" w:rsidRPr="001E1710" w:rsidRDefault="001E1710" w:rsidP="001E1710">
      <w:pPr>
        <w:pStyle w:val="EndNoteBibliography"/>
        <w:spacing w:after="0"/>
        <w:ind w:left="720" w:hanging="720"/>
      </w:pPr>
      <w:bookmarkStart w:id="43" w:name="_ENREF_5"/>
      <w:r w:rsidRPr="001E1710">
        <w:t xml:space="preserve">5. Cudmore SL, Delgaty KL, Hayward-McClelland SF, et al. Treatment of infections caused by metronidazole-resistant Trichomonas vaginalis. </w:t>
      </w:r>
      <w:r w:rsidRPr="001E1710">
        <w:rPr>
          <w:i/>
        </w:rPr>
        <w:t>Clinical microbiology reviews</w:t>
      </w:r>
      <w:r w:rsidRPr="001E1710">
        <w:t xml:space="preserve"> 2004;17(4):783-93, table of contents. doi: 10.1128/CMR.17.4.783-793.2004</w:t>
      </w:r>
      <w:bookmarkEnd w:id="43"/>
    </w:p>
    <w:p w14:paraId="7D944BB0" w14:textId="77777777" w:rsidR="001E1710" w:rsidRPr="001E1710" w:rsidRDefault="001E1710" w:rsidP="001E1710">
      <w:pPr>
        <w:pStyle w:val="EndNoteBibliography"/>
        <w:spacing w:after="0"/>
        <w:ind w:left="720" w:hanging="720"/>
      </w:pPr>
      <w:bookmarkStart w:id="44" w:name="_ENREF_6"/>
      <w:r w:rsidRPr="001E1710">
        <w:t xml:space="preserve">6. Tabrizi SN, Brotherton JM, Kaldor JM, et al. Fall in human papillomavirus prevalence following a national vaccination program. </w:t>
      </w:r>
      <w:r w:rsidRPr="001E1710">
        <w:rPr>
          <w:i/>
        </w:rPr>
        <w:t>J Infect Dis</w:t>
      </w:r>
      <w:r w:rsidRPr="001E1710">
        <w:t xml:space="preserve"> 2012;206(11):1645-51. doi: 10.1093/infdis/jis590</w:t>
      </w:r>
      <w:bookmarkEnd w:id="44"/>
    </w:p>
    <w:p w14:paraId="3FFDEF54" w14:textId="77777777" w:rsidR="001E1710" w:rsidRPr="001E1710" w:rsidRDefault="001E1710" w:rsidP="001E1710">
      <w:pPr>
        <w:pStyle w:val="EndNoteBibliography"/>
        <w:spacing w:after="0"/>
        <w:ind w:left="720" w:hanging="720"/>
      </w:pPr>
      <w:bookmarkStart w:id="45" w:name="_ENREF_7"/>
      <w:r w:rsidRPr="001E1710">
        <w:t xml:space="preserve">7. Tabrizi SN, Brotherton JML, Kaldor JM, et al. Assessment of herd immunity and cross-protection after a human papillomavirus vaccination programme in Australia: a repeat cross-sectional study. </w:t>
      </w:r>
      <w:r w:rsidRPr="001E1710">
        <w:rPr>
          <w:i/>
        </w:rPr>
        <w:t>Lancet Infect Dis</w:t>
      </w:r>
      <w:r w:rsidRPr="001E1710">
        <w:t xml:space="preserve"> 2014;14(10):958-66.</w:t>
      </w:r>
      <w:bookmarkEnd w:id="45"/>
    </w:p>
    <w:p w14:paraId="7444E1D9" w14:textId="77777777" w:rsidR="001E1710" w:rsidRPr="001E1710" w:rsidRDefault="001E1710" w:rsidP="001E1710">
      <w:pPr>
        <w:pStyle w:val="EndNoteBibliography"/>
        <w:spacing w:after="0"/>
        <w:ind w:left="720" w:hanging="720"/>
      </w:pPr>
      <w:bookmarkStart w:id="46" w:name="_ENREF_8"/>
      <w:r w:rsidRPr="001E1710">
        <w:t xml:space="preserve">8. Lusk MJ, Naing Z, Rayner B, et al. Trichomonas vaginalis: underdiagnosis in urban Australia could facilitate re-emergence. </w:t>
      </w:r>
      <w:r w:rsidRPr="001E1710">
        <w:rPr>
          <w:i/>
        </w:rPr>
        <w:t>Sexually Transmitted Infections</w:t>
      </w:r>
      <w:r w:rsidRPr="001E1710">
        <w:t xml:space="preserve"> 2010;86:227-30.</w:t>
      </w:r>
      <w:bookmarkEnd w:id="46"/>
    </w:p>
    <w:p w14:paraId="2F8EC747" w14:textId="77777777" w:rsidR="001E1710" w:rsidRPr="001E1710" w:rsidRDefault="001E1710" w:rsidP="001E1710">
      <w:pPr>
        <w:pStyle w:val="EndNoteBibliography"/>
        <w:spacing w:after="0"/>
        <w:ind w:left="720" w:hanging="720"/>
      </w:pPr>
      <w:bookmarkStart w:id="47" w:name="_ENREF_9"/>
      <w:r w:rsidRPr="001E1710">
        <w:t xml:space="preserve">9. Uddin RNN, Ryder N, McNulty AM, et al. Trichomonas vaginalis infection among women in a low prevalence setting. </w:t>
      </w:r>
      <w:r w:rsidRPr="001E1710">
        <w:rPr>
          <w:i/>
        </w:rPr>
        <w:t>Sexual health</w:t>
      </w:r>
      <w:r w:rsidRPr="001E1710">
        <w:t xml:space="preserve"> 2011;8(1):65-8.</w:t>
      </w:r>
      <w:bookmarkEnd w:id="47"/>
    </w:p>
    <w:p w14:paraId="28747E33" w14:textId="77777777" w:rsidR="001E1710" w:rsidRPr="001E1710" w:rsidRDefault="001E1710" w:rsidP="001E1710">
      <w:pPr>
        <w:pStyle w:val="EndNoteBibliography"/>
        <w:spacing w:after="0"/>
        <w:ind w:left="720" w:hanging="720"/>
      </w:pPr>
      <w:bookmarkStart w:id="48" w:name="_ENREF_10"/>
      <w:r w:rsidRPr="001E1710">
        <w:t xml:space="preserve">10. Sutton M, Sternberg M, Koumans EH, et al. The prevalence of Trichomonas vaginalis infection among reproductive-age women in the United States, 2001-2004. </w:t>
      </w:r>
      <w:r w:rsidRPr="001E1710">
        <w:rPr>
          <w:i/>
        </w:rPr>
        <w:t>Clin Infect Dis</w:t>
      </w:r>
      <w:r w:rsidRPr="001E1710">
        <w:t xml:space="preserve"> 2007;45(10):1319-26.</w:t>
      </w:r>
      <w:bookmarkEnd w:id="48"/>
    </w:p>
    <w:p w14:paraId="01EF6D9A" w14:textId="77777777" w:rsidR="001E1710" w:rsidRPr="001E1710" w:rsidRDefault="001E1710" w:rsidP="001E1710">
      <w:pPr>
        <w:pStyle w:val="EndNoteBibliography"/>
        <w:spacing w:after="0"/>
        <w:ind w:left="720" w:hanging="720"/>
      </w:pPr>
      <w:bookmarkStart w:id="49" w:name="_ENREF_11"/>
      <w:r w:rsidRPr="001E1710">
        <w:t xml:space="preserve">11. Chapwanya A, Usman AY, Irons PC. Comparative aspects of immunity and vaccination in human and bovine trichomoniasis: a review. </w:t>
      </w:r>
      <w:r w:rsidRPr="001E1710">
        <w:rPr>
          <w:i/>
        </w:rPr>
        <w:t>Trop Anim Health Prod</w:t>
      </w:r>
      <w:r w:rsidRPr="001E1710">
        <w:t xml:space="preserve"> 2016;48(1):1-7. doi: 10.1007/s11250-015-0909-1</w:t>
      </w:r>
      <w:bookmarkEnd w:id="49"/>
    </w:p>
    <w:p w14:paraId="6C6FE050" w14:textId="77777777" w:rsidR="001E1710" w:rsidRPr="001E1710" w:rsidRDefault="001E1710" w:rsidP="001E1710">
      <w:pPr>
        <w:pStyle w:val="EndNoteBibliography"/>
        <w:spacing w:after="0"/>
        <w:ind w:left="720" w:hanging="720"/>
      </w:pPr>
      <w:bookmarkStart w:id="50" w:name="_ENREF_12"/>
      <w:r w:rsidRPr="001E1710">
        <w:t xml:space="preserve">12. Van Der Pol B, Williams JA, Orr DP, et al. Prevalence, incidence, natural history, and response to treatment of Trichomonas vaginalis infection among adolescent women. </w:t>
      </w:r>
      <w:r w:rsidRPr="001E1710">
        <w:rPr>
          <w:i/>
        </w:rPr>
        <w:t>J Infect Dis</w:t>
      </w:r>
      <w:r w:rsidRPr="001E1710">
        <w:t xml:space="preserve"> 2005;192(12):2039-44.</w:t>
      </w:r>
      <w:bookmarkEnd w:id="50"/>
    </w:p>
    <w:p w14:paraId="4BCECBA4" w14:textId="77777777" w:rsidR="001E1710" w:rsidRPr="001E1710" w:rsidRDefault="001E1710" w:rsidP="001E1710">
      <w:pPr>
        <w:pStyle w:val="EndNoteBibliography"/>
        <w:spacing w:after="0"/>
        <w:ind w:left="720" w:hanging="720"/>
      </w:pPr>
      <w:bookmarkStart w:id="51" w:name="_ENREF_13"/>
      <w:r w:rsidRPr="001E1710">
        <w:t xml:space="preserve">13. Bowden FJ, Paterson BA, Mein J, et al. Estimating the prevalence of Trichomonas vaginalis, Chlamydia trachomatis, Neisseria gonorrhoeae, and human papillomavirus infection in indigenous </w:t>
      </w:r>
      <w:r w:rsidRPr="001E1710">
        <w:lastRenderedPageBreak/>
        <w:t xml:space="preserve">women in northern Australia. </w:t>
      </w:r>
      <w:r w:rsidRPr="001E1710">
        <w:rPr>
          <w:i/>
        </w:rPr>
        <w:t>Sexually Transmitted Infections</w:t>
      </w:r>
      <w:r w:rsidRPr="001E1710">
        <w:t xml:space="preserve"> 1999;75(6):431-34.</w:t>
      </w:r>
      <w:bookmarkEnd w:id="51"/>
    </w:p>
    <w:p w14:paraId="50234D02" w14:textId="77777777" w:rsidR="001E1710" w:rsidRPr="001E1710" w:rsidRDefault="001E1710" w:rsidP="001E1710">
      <w:pPr>
        <w:pStyle w:val="EndNoteBibliography"/>
        <w:ind w:left="720" w:hanging="720"/>
      </w:pPr>
      <w:bookmarkStart w:id="52" w:name="_ENREF_14"/>
      <w:r w:rsidRPr="001E1710">
        <w:t xml:space="preserve">14. Poole DN, Scott McClelland R. Global epidemiology of Trichomonas vaginalis. </w:t>
      </w:r>
      <w:r w:rsidRPr="001E1710">
        <w:rPr>
          <w:i/>
        </w:rPr>
        <w:t>Sex Transm Infect</w:t>
      </w:r>
      <w:r w:rsidRPr="001E1710">
        <w:t xml:space="preserve"> 2013 doi: sextrans-2013-051075 [pii]</w:t>
      </w:r>
    </w:p>
    <w:p w14:paraId="549EA6FF" w14:textId="77777777" w:rsidR="001E1710" w:rsidRPr="001E1710" w:rsidRDefault="001E1710" w:rsidP="001E1710">
      <w:pPr>
        <w:pStyle w:val="EndNoteBibliography"/>
        <w:spacing w:after="0"/>
        <w:ind w:left="720" w:hanging="720"/>
      </w:pPr>
      <w:r w:rsidRPr="001E1710">
        <w:t>10.1136/sextrans-2013-051075 [published Online First: 2013/06/08]</w:t>
      </w:r>
      <w:bookmarkEnd w:id="52"/>
    </w:p>
    <w:p w14:paraId="1702B9FD" w14:textId="4A60B781" w:rsidR="001E1710" w:rsidRPr="001E1710" w:rsidRDefault="001E1710" w:rsidP="001E1710">
      <w:pPr>
        <w:pStyle w:val="EndNoteBibliography"/>
        <w:spacing w:after="0"/>
        <w:ind w:left="720" w:hanging="720"/>
      </w:pPr>
      <w:bookmarkStart w:id="53" w:name="_ENREF_15"/>
      <w:r w:rsidRPr="001E1710">
        <w:t xml:space="preserve">15. PHAC (Public Health Agency of Canada). Trichomonas vaginalis  [Available from: </w:t>
      </w:r>
      <w:hyperlink r:id="rId17" w:history="1">
        <w:r w:rsidRPr="001E1710">
          <w:rPr>
            <w:rStyle w:val="Hyperlink"/>
          </w:rPr>
          <w:t>http://www.phac-aspc.gc.ca/lab-bio/res/psds-ftss/trichomonas-eng.php</w:t>
        </w:r>
      </w:hyperlink>
      <w:r w:rsidRPr="001E1710">
        <w:t xml:space="preserve"> accessed 12 Oct 2016.</w:t>
      </w:r>
      <w:bookmarkEnd w:id="53"/>
    </w:p>
    <w:p w14:paraId="1AFDAC35" w14:textId="77777777" w:rsidR="001E1710" w:rsidRPr="001E1710" w:rsidRDefault="001E1710" w:rsidP="001E1710">
      <w:pPr>
        <w:pStyle w:val="EndNoteBibliography"/>
        <w:spacing w:after="0"/>
        <w:ind w:left="720" w:hanging="720"/>
      </w:pPr>
      <w:bookmarkStart w:id="54" w:name="_ENREF_16"/>
      <w:r w:rsidRPr="001E1710">
        <w:t>16. AIHW. Cervical screening in Australia 2013–2014. Cancer series no 97. Canberra: AIHW, 2016.</w:t>
      </w:r>
      <w:bookmarkEnd w:id="54"/>
    </w:p>
    <w:p w14:paraId="799E3C04" w14:textId="60705D88" w:rsidR="001E1710" w:rsidRPr="001E1710" w:rsidRDefault="001E1710" w:rsidP="001E1710">
      <w:pPr>
        <w:pStyle w:val="EndNoteBibliography"/>
        <w:spacing w:after="0"/>
        <w:ind w:left="720" w:hanging="720"/>
      </w:pPr>
      <w:bookmarkStart w:id="55" w:name="_ENREF_17"/>
      <w:r w:rsidRPr="001E1710">
        <w:t xml:space="preserve">17. Field T. HPV Testing  - Warts ‘n’ All.  [Available from: </w:t>
      </w:r>
      <w:hyperlink r:id="rId18" w:history="1">
        <w:r w:rsidRPr="001E1710">
          <w:rPr>
            <w:rStyle w:val="Hyperlink"/>
          </w:rPr>
          <w:t>http://www.nrl.gov.au/CA25782200833499/All/1FC618DDA51A69F8CA257D1E00837B74/$file/P3_Tony%20Field.pdf</w:t>
        </w:r>
      </w:hyperlink>
      <w:r w:rsidRPr="001E1710">
        <w:t>.</w:t>
      </w:r>
      <w:bookmarkEnd w:id="55"/>
    </w:p>
    <w:p w14:paraId="07CB8A68" w14:textId="77777777" w:rsidR="001E1710" w:rsidRPr="001E1710" w:rsidRDefault="001E1710" w:rsidP="001E1710">
      <w:pPr>
        <w:pStyle w:val="EndNoteBibliography"/>
        <w:spacing w:after="0"/>
        <w:ind w:left="720" w:hanging="720"/>
      </w:pPr>
      <w:bookmarkStart w:id="56" w:name="_ENREF_18"/>
      <w:r w:rsidRPr="001E1710">
        <w:t xml:space="preserve">18. Kwon I, McNulty A, Read P. The prevalence of Trichomonas vaginalis detected by wet mount and polymerase chain reaction in Sydney women. </w:t>
      </w:r>
      <w:r w:rsidRPr="001E1710">
        <w:rPr>
          <w:i/>
        </w:rPr>
        <w:t>Sexual health</w:t>
      </w:r>
      <w:r w:rsidRPr="001E1710">
        <w:t xml:space="preserve"> 2013;10(4):385-6.</w:t>
      </w:r>
      <w:bookmarkEnd w:id="56"/>
    </w:p>
    <w:p w14:paraId="1B9162FC" w14:textId="77777777" w:rsidR="001E1710" w:rsidRPr="001E1710" w:rsidRDefault="001E1710" w:rsidP="001E1710">
      <w:pPr>
        <w:pStyle w:val="EndNoteBibliography"/>
        <w:spacing w:after="0"/>
        <w:ind w:left="720" w:hanging="720"/>
      </w:pPr>
      <w:bookmarkStart w:id="57" w:name="_ENREF_19"/>
      <w:r w:rsidRPr="001E1710">
        <w:t xml:space="preserve">19. Kissinger P. Trichomonas vaginalis: a review of epidemiologic, clinical and treatment issues. </w:t>
      </w:r>
      <w:r w:rsidRPr="001E1710">
        <w:rPr>
          <w:i/>
        </w:rPr>
        <w:t>BMC infectious diseases</w:t>
      </w:r>
      <w:r w:rsidRPr="001E1710">
        <w:t xml:space="preserve"> 2015;15:307.</w:t>
      </w:r>
      <w:bookmarkEnd w:id="57"/>
    </w:p>
    <w:p w14:paraId="611F0E08" w14:textId="77777777" w:rsidR="001E1710" w:rsidRPr="001E1710" w:rsidRDefault="001E1710" w:rsidP="001E1710">
      <w:pPr>
        <w:pStyle w:val="EndNoteBibliography"/>
        <w:spacing w:after="0"/>
        <w:ind w:left="720" w:hanging="720"/>
      </w:pPr>
      <w:bookmarkStart w:id="58" w:name="_ENREF_20"/>
      <w:r w:rsidRPr="001E1710">
        <w:t xml:space="preserve">20. Alcaide ML, Feaster DJ, Duan R, et al. The incidence of Trichomonas vaginalis infection in women attending nine sexually transmitted diseases clinics in the USA. </w:t>
      </w:r>
      <w:r w:rsidRPr="001E1710">
        <w:rPr>
          <w:i/>
        </w:rPr>
        <w:t>Sexually transmitted infections</w:t>
      </w:r>
      <w:r w:rsidRPr="001E1710">
        <w:t xml:space="preserve"> 2016;92(1):58-62.</w:t>
      </w:r>
      <w:bookmarkEnd w:id="58"/>
    </w:p>
    <w:p w14:paraId="1F9DB612" w14:textId="77777777" w:rsidR="001E1710" w:rsidRPr="001E1710" w:rsidRDefault="001E1710" w:rsidP="001E1710">
      <w:pPr>
        <w:pStyle w:val="EndNoteBibliography"/>
        <w:spacing w:after="0"/>
        <w:ind w:left="720" w:hanging="720"/>
      </w:pPr>
      <w:bookmarkStart w:id="59" w:name="_ENREF_21"/>
      <w:r w:rsidRPr="001E1710">
        <w:t xml:space="preserve">21. White RG, Orroth KK, Korenromp EL, et al. Can population differences explain the contrasting results of the Mwanza, Rakai, and Masaka HIV/sexually transmitted disease intervention trials?: A modeling study. </w:t>
      </w:r>
      <w:r w:rsidRPr="001E1710">
        <w:rPr>
          <w:i/>
        </w:rPr>
        <w:t>J Acquir Immune Defic Syndr</w:t>
      </w:r>
      <w:r w:rsidRPr="001E1710">
        <w:t xml:space="preserve"> 2004;37(4):1500-13.</w:t>
      </w:r>
      <w:bookmarkEnd w:id="59"/>
    </w:p>
    <w:p w14:paraId="498D4A7D" w14:textId="77777777" w:rsidR="001E1710" w:rsidRPr="001E1710" w:rsidRDefault="001E1710" w:rsidP="001E1710">
      <w:pPr>
        <w:pStyle w:val="EndNoteBibliography"/>
        <w:spacing w:after="0"/>
        <w:ind w:left="720" w:hanging="720"/>
      </w:pPr>
      <w:bookmarkStart w:id="60" w:name="_ENREF_22"/>
      <w:r w:rsidRPr="001E1710">
        <w:t xml:space="preserve">22. Bowden FJ, Garnett GP. Trichomonas vaginalis epidemiology: parameterising and analysing a model of treatment interventions. </w:t>
      </w:r>
      <w:r w:rsidRPr="001E1710">
        <w:rPr>
          <w:i/>
        </w:rPr>
        <w:t>Sexually Transmitted Infections</w:t>
      </w:r>
      <w:r w:rsidRPr="001E1710">
        <w:t xml:space="preserve"> 2000;76(4):248-56.</w:t>
      </w:r>
      <w:bookmarkEnd w:id="60"/>
    </w:p>
    <w:p w14:paraId="62FA0050" w14:textId="77777777" w:rsidR="001E1710" w:rsidRPr="001E1710" w:rsidRDefault="001E1710" w:rsidP="001E1710">
      <w:pPr>
        <w:pStyle w:val="EndNoteBibliography"/>
        <w:spacing w:after="0"/>
        <w:ind w:left="720" w:hanging="720"/>
      </w:pPr>
      <w:bookmarkStart w:id="61" w:name="_ENREF_23"/>
      <w:r w:rsidRPr="001E1710">
        <w:t>23. World Health Organization Department of Reproductive Health and Research. Prevalence and incidence of selected sexually transmitted infections, 2011.</w:t>
      </w:r>
      <w:bookmarkEnd w:id="61"/>
    </w:p>
    <w:p w14:paraId="6DA4922C" w14:textId="77777777" w:rsidR="001E1710" w:rsidRPr="001E1710" w:rsidRDefault="001E1710" w:rsidP="001E1710">
      <w:pPr>
        <w:pStyle w:val="EndNoteBibliography"/>
        <w:spacing w:after="0"/>
        <w:ind w:left="720" w:hanging="720"/>
      </w:pPr>
      <w:bookmarkStart w:id="62" w:name="_ENREF_24"/>
      <w:r w:rsidRPr="001E1710">
        <w:t xml:space="preserve">24. Krieger JN, Verdon M, Siegel N, et al. Natural history of urogenital trichomoniasis in men. </w:t>
      </w:r>
      <w:r w:rsidRPr="001E1710">
        <w:rPr>
          <w:i/>
        </w:rPr>
        <w:t>J Urol</w:t>
      </w:r>
      <w:r w:rsidRPr="001E1710">
        <w:t xml:space="preserve"> 1993;149(6):1455-8.</w:t>
      </w:r>
      <w:bookmarkEnd w:id="62"/>
    </w:p>
    <w:p w14:paraId="6D19EC62" w14:textId="77777777" w:rsidR="001E1710" w:rsidRPr="001E1710" w:rsidRDefault="001E1710" w:rsidP="001E1710">
      <w:pPr>
        <w:pStyle w:val="EndNoteBibliography"/>
        <w:spacing w:after="0"/>
        <w:ind w:left="720" w:hanging="720"/>
      </w:pPr>
      <w:bookmarkStart w:id="63" w:name="_ENREF_25"/>
      <w:r w:rsidRPr="001E1710">
        <w:t xml:space="preserve">25. Sena AC, Miller WC, Hobbs MM, et al. Trichomonas vaginalis infection in male sexual partners: implications for diagnosis, treatment, and prevention. </w:t>
      </w:r>
      <w:r w:rsidRPr="001E1710">
        <w:rPr>
          <w:i/>
        </w:rPr>
        <w:t>Clin Infect Dis</w:t>
      </w:r>
      <w:r w:rsidRPr="001E1710">
        <w:t xml:space="preserve"> 2007;44(1):13-22.</w:t>
      </w:r>
      <w:bookmarkEnd w:id="63"/>
    </w:p>
    <w:p w14:paraId="0EA4024C" w14:textId="77777777" w:rsidR="001E1710" w:rsidRPr="001E1710" w:rsidRDefault="001E1710" w:rsidP="001E1710">
      <w:pPr>
        <w:pStyle w:val="EndNoteBibliography"/>
        <w:spacing w:after="0"/>
        <w:ind w:left="720" w:hanging="720"/>
      </w:pPr>
      <w:bookmarkStart w:id="64" w:name="_ENREF_26"/>
      <w:r w:rsidRPr="001E1710">
        <w:t xml:space="preserve">26. Petrin D, Delgaty K, Bhatt R, et al. Clinical and microbiological aspects of Trichomonas vaginalis. </w:t>
      </w:r>
      <w:r w:rsidRPr="001E1710">
        <w:rPr>
          <w:i/>
        </w:rPr>
        <w:t>Clinical microbiology reviews</w:t>
      </w:r>
      <w:r w:rsidRPr="001E1710">
        <w:t xml:space="preserve"> 1998;11(2):300-17.</w:t>
      </w:r>
      <w:bookmarkEnd w:id="64"/>
    </w:p>
    <w:p w14:paraId="17FB905B" w14:textId="77777777" w:rsidR="001E1710" w:rsidRPr="001E1710" w:rsidRDefault="001E1710" w:rsidP="001E1710">
      <w:pPr>
        <w:pStyle w:val="EndNoteBibliography"/>
        <w:spacing w:after="0"/>
        <w:ind w:left="720" w:hanging="720"/>
      </w:pPr>
      <w:bookmarkStart w:id="65" w:name="_ENREF_27"/>
      <w:r w:rsidRPr="001E1710">
        <w:lastRenderedPageBreak/>
        <w:t xml:space="preserve">27. Weston TE, Nicol CS. Natural History of Trichomonal Infection in Males. </w:t>
      </w:r>
      <w:r w:rsidRPr="001E1710">
        <w:rPr>
          <w:i/>
        </w:rPr>
        <w:t>Br J Vener Dis</w:t>
      </w:r>
      <w:r w:rsidRPr="001E1710">
        <w:t xml:space="preserve"> 1963;39:251-7.</w:t>
      </w:r>
      <w:bookmarkEnd w:id="65"/>
    </w:p>
    <w:p w14:paraId="25B1D76D" w14:textId="77777777" w:rsidR="001E1710" w:rsidRPr="001E1710" w:rsidRDefault="001E1710" w:rsidP="001E1710">
      <w:pPr>
        <w:pStyle w:val="EndNoteBibliography"/>
        <w:spacing w:after="0"/>
        <w:ind w:left="720" w:hanging="720"/>
      </w:pPr>
      <w:bookmarkStart w:id="66" w:name="_ENREF_28"/>
      <w:r w:rsidRPr="001E1710">
        <w:t xml:space="preserve">28. Heine P, McGregor JA. Trichomonas vaginalis: a reemerging pathogen. </w:t>
      </w:r>
      <w:r w:rsidRPr="001E1710">
        <w:rPr>
          <w:i/>
        </w:rPr>
        <w:t>Clinical obstetrics and gynecology</w:t>
      </w:r>
      <w:r w:rsidRPr="001E1710">
        <w:t xml:space="preserve"> 1993;36(1):137-44.</w:t>
      </w:r>
      <w:bookmarkEnd w:id="66"/>
    </w:p>
    <w:p w14:paraId="12DE4C9A" w14:textId="77777777" w:rsidR="001E1710" w:rsidRPr="001E1710" w:rsidRDefault="001E1710" w:rsidP="001E1710">
      <w:pPr>
        <w:pStyle w:val="EndNoteBibliography"/>
        <w:spacing w:after="0"/>
        <w:ind w:left="720" w:hanging="720"/>
      </w:pPr>
      <w:bookmarkStart w:id="67" w:name="_ENREF_29"/>
      <w:r w:rsidRPr="001E1710">
        <w:t xml:space="preserve">29. Bowden FJ, Garnett GP. Why is Trichomonas vaginalis ignored? </w:t>
      </w:r>
      <w:r w:rsidRPr="001E1710">
        <w:rPr>
          <w:i/>
        </w:rPr>
        <w:t>Sexually Transmitted Infections</w:t>
      </w:r>
      <w:r w:rsidRPr="001E1710">
        <w:t xml:space="preserve"> 1999;75(6):372-73.</w:t>
      </w:r>
      <w:bookmarkEnd w:id="67"/>
    </w:p>
    <w:p w14:paraId="206C5794" w14:textId="77777777" w:rsidR="001E1710" w:rsidRPr="001E1710" w:rsidRDefault="001E1710" w:rsidP="001E1710">
      <w:pPr>
        <w:pStyle w:val="EndNoteBibliography"/>
        <w:spacing w:after="0"/>
        <w:ind w:left="720" w:hanging="720"/>
      </w:pPr>
      <w:bookmarkStart w:id="68" w:name="_ENREF_30"/>
      <w:r w:rsidRPr="001E1710">
        <w:t xml:space="preserve">30. Rissel C, Badcock PB, Smith AMA, et al. Heterosexual experience and recent heterosexual encounters among Australian adults: the Second Australian Study of Health and Relationships. </w:t>
      </w:r>
      <w:r w:rsidRPr="001E1710">
        <w:rPr>
          <w:i/>
        </w:rPr>
        <w:t>Sexual health</w:t>
      </w:r>
      <w:r w:rsidRPr="001E1710">
        <w:t xml:space="preserve"> 2014;11(5):416-26.</w:t>
      </w:r>
      <w:bookmarkEnd w:id="68"/>
    </w:p>
    <w:p w14:paraId="63AE348D" w14:textId="57D480F5" w:rsidR="001E1710" w:rsidRPr="001E1710" w:rsidRDefault="001E1710" w:rsidP="001E1710">
      <w:pPr>
        <w:pStyle w:val="EndNoteBibliography"/>
        <w:spacing w:after="0"/>
        <w:ind w:left="720" w:hanging="720"/>
      </w:pPr>
      <w:bookmarkStart w:id="69" w:name="_ENREF_31"/>
      <w:r w:rsidRPr="001E1710">
        <w:t xml:space="preserve">31. Brisson M, Bénard É, Drolet M, et al. Population-level impact, herd immunity, and elimination after human papillomavirus vaccination: a systematic review and meta-analysis of predictions from transmission-dynamic models. </w:t>
      </w:r>
      <w:r w:rsidRPr="001E1710">
        <w:rPr>
          <w:i/>
        </w:rPr>
        <w:t>The Lancet Public Health</w:t>
      </w:r>
      <w:r w:rsidRPr="001E1710">
        <w:t xml:space="preserve"> 2016;1(1):e8-e17. doi: </w:t>
      </w:r>
      <w:hyperlink r:id="rId19" w:history="1">
        <w:r w:rsidRPr="001E1710">
          <w:rPr>
            <w:rStyle w:val="Hyperlink"/>
          </w:rPr>
          <w:t>http://doi.org/10.1016/S2468-2667(16)30001-9</w:t>
        </w:r>
        <w:bookmarkEnd w:id="69"/>
      </w:hyperlink>
    </w:p>
    <w:p w14:paraId="3F32EDBB" w14:textId="77777777" w:rsidR="001E1710" w:rsidRPr="001E1710" w:rsidRDefault="001E1710" w:rsidP="001E1710">
      <w:pPr>
        <w:pStyle w:val="EndNoteBibliography"/>
        <w:spacing w:after="0"/>
        <w:ind w:left="720" w:hanging="720"/>
      </w:pPr>
      <w:bookmarkStart w:id="70" w:name="_ENREF_32"/>
      <w:r w:rsidRPr="001E1710">
        <w:t xml:space="preserve">32. Hoare A, Regan D, Wilson DP. Sampling and sensitivity analyses tools (SaSAT) for computational modelling. </w:t>
      </w:r>
      <w:r w:rsidRPr="001E1710">
        <w:rPr>
          <w:i/>
        </w:rPr>
        <w:t>Theoretical Biology and Medical Modelling</w:t>
      </w:r>
      <w:r w:rsidRPr="001E1710">
        <w:t xml:space="preserve"> 2008;5(4)</w:t>
      </w:r>
      <w:bookmarkEnd w:id="70"/>
    </w:p>
    <w:p w14:paraId="0CBCBBB3" w14:textId="77777777" w:rsidR="001E1710" w:rsidRPr="001E1710" w:rsidRDefault="001E1710" w:rsidP="001E1710">
      <w:pPr>
        <w:pStyle w:val="EndNoteBibliography"/>
        <w:spacing w:after="0"/>
        <w:ind w:left="720" w:hanging="720"/>
      </w:pPr>
      <w:bookmarkStart w:id="71" w:name="_ENREF_33"/>
      <w:r w:rsidRPr="001E1710">
        <w:t xml:space="preserve">33. Johnson LF, Dorrington RE, Bradshaw D. The role of immunity in the epidemiology of gonorrhoea, chlamydial infection and trichomoniasis: insights from a mathematical model. </w:t>
      </w:r>
      <w:r w:rsidRPr="001E1710">
        <w:rPr>
          <w:i/>
        </w:rPr>
        <w:t>Epidemiology and infection</w:t>
      </w:r>
      <w:r w:rsidRPr="001E1710">
        <w:t xml:space="preserve"> 2011;139(12):1875-83.</w:t>
      </w:r>
      <w:bookmarkEnd w:id="71"/>
    </w:p>
    <w:p w14:paraId="344F887F" w14:textId="77777777" w:rsidR="001E1710" w:rsidRPr="001E1710" w:rsidRDefault="001E1710" w:rsidP="001E1710">
      <w:pPr>
        <w:pStyle w:val="EndNoteBibliography"/>
        <w:spacing w:after="0"/>
        <w:ind w:left="720" w:hanging="720"/>
      </w:pPr>
      <w:bookmarkStart w:id="72" w:name="_ENREF_34"/>
      <w:r w:rsidRPr="001E1710">
        <w:t xml:space="preserve">34. Bygott JM, Robson JM. The rarity of Trichomonas vaginalis in urban Australia. </w:t>
      </w:r>
      <w:r w:rsidRPr="001E1710">
        <w:rPr>
          <w:i/>
        </w:rPr>
        <w:t>Sex Transm Infect</w:t>
      </w:r>
      <w:r w:rsidRPr="001E1710">
        <w:t xml:space="preserve"> 2013;89(6):509-13. doi: 10.1136/sextrans-2012-050826</w:t>
      </w:r>
      <w:bookmarkEnd w:id="72"/>
    </w:p>
    <w:p w14:paraId="102E0C94" w14:textId="28FFA2EB" w:rsidR="001E1710" w:rsidRPr="001E1710" w:rsidRDefault="001E1710" w:rsidP="001E1710">
      <w:pPr>
        <w:pStyle w:val="EndNoteBibliography"/>
        <w:spacing w:after="0"/>
        <w:ind w:left="720" w:hanging="720"/>
      </w:pPr>
      <w:bookmarkStart w:id="73" w:name="_ENREF_35"/>
      <w:r w:rsidRPr="001E1710">
        <w:t xml:space="preserve">35. National HPV Vaccination Program Register. HPV vaccination coverage by dose number (Australia) for females by age group in mid 2015 2015 [Available from: </w:t>
      </w:r>
      <w:hyperlink r:id="rId20" w:history="1">
        <w:r w:rsidRPr="001E1710">
          <w:rPr>
            <w:rStyle w:val="Hyperlink"/>
          </w:rPr>
          <w:t>http://www.hpvregister.org.au/research/coverage-data/HPV-vaccination-coverage-by-dose-2015</w:t>
        </w:r>
      </w:hyperlink>
      <w:r w:rsidRPr="001E1710">
        <w:t xml:space="preserve"> accessed 25 Nov 2016.</w:t>
      </w:r>
      <w:bookmarkEnd w:id="73"/>
    </w:p>
    <w:p w14:paraId="27CF423D" w14:textId="77777777" w:rsidR="001E1710" w:rsidRPr="001E1710" w:rsidRDefault="001E1710" w:rsidP="001E1710">
      <w:pPr>
        <w:pStyle w:val="EndNoteBibliography"/>
        <w:ind w:left="720" w:hanging="720"/>
      </w:pPr>
      <w:bookmarkStart w:id="74" w:name="_ENREF_36"/>
      <w:r w:rsidRPr="001E1710">
        <w:t xml:space="preserve">36. Brotherton JM, Liu B, Donovan B, et al. Human papillomavirus (HPV) vaccination coverage in young Australian women is higher than previously estimated: independent estimates from a nationally representative mobile phone survey. </w:t>
      </w:r>
      <w:r w:rsidRPr="001E1710">
        <w:rPr>
          <w:i/>
        </w:rPr>
        <w:t>Vaccine</w:t>
      </w:r>
      <w:r w:rsidRPr="001E1710">
        <w:t xml:space="preserve"> 2014;32(5):592-7. doi: 10.1016/j.vaccine.2013.11.075</w:t>
      </w:r>
      <w:bookmarkEnd w:id="74"/>
    </w:p>
    <w:p w14:paraId="49A8B53B" w14:textId="40A2276C" w:rsidR="009850D3" w:rsidRDefault="00B202B0" w:rsidP="00B202B0">
      <w:r w:rsidRPr="00B202B0">
        <w:fldChar w:fldCharType="end"/>
      </w:r>
    </w:p>
    <w:sectPr w:rsidR="009850D3">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687C2" w14:textId="77777777" w:rsidR="00601040" w:rsidRDefault="00601040" w:rsidP="00054F1A">
      <w:pPr>
        <w:spacing w:after="0" w:line="240" w:lineRule="auto"/>
      </w:pPr>
      <w:r>
        <w:separator/>
      </w:r>
    </w:p>
  </w:endnote>
  <w:endnote w:type="continuationSeparator" w:id="0">
    <w:p w14:paraId="266F666B" w14:textId="77777777" w:rsidR="00601040" w:rsidRDefault="00601040" w:rsidP="00054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551370"/>
      <w:docPartObj>
        <w:docPartGallery w:val="Page Numbers (Bottom of Page)"/>
        <w:docPartUnique/>
      </w:docPartObj>
    </w:sdtPr>
    <w:sdtEndPr>
      <w:rPr>
        <w:noProof/>
      </w:rPr>
    </w:sdtEndPr>
    <w:sdtContent>
      <w:p w14:paraId="5CE96E25" w14:textId="7E916FF1" w:rsidR="00D9672B" w:rsidRDefault="00D9672B">
        <w:pPr>
          <w:pStyle w:val="Footer"/>
          <w:jc w:val="right"/>
        </w:pPr>
        <w:r>
          <w:fldChar w:fldCharType="begin"/>
        </w:r>
        <w:r>
          <w:instrText xml:space="preserve"> PAGE   \* MERGEFORMAT </w:instrText>
        </w:r>
        <w:r>
          <w:fldChar w:fldCharType="separate"/>
        </w:r>
        <w:r w:rsidR="00FE7854">
          <w:rPr>
            <w:noProof/>
          </w:rPr>
          <w:t>7</w:t>
        </w:r>
        <w:r>
          <w:rPr>
            <w:noProof/>
          </w:rPr>
          <w:fldChar w:fldCharType="end"/>
        </w:r>
      </w:p>
    </w:sdtContent>
  </w:sdt>
  <w:p w14:paraId="02335E95" w14:textId="77777777" w:rsidR="00D9672B" w:rsidRDefault="00D96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0A51B" w14:textId="77777777" w:rsidR="00601040" w:rsidRDefault="00601040" w:rsidP="00054F1A">
      <w:pPr>
        <w:spacing w:after="0" w:line="240" w:lineRule="auto"/>
      </w:pPr>
      <w:r>
        <w:separator/>
      </w:r>
    </w:p>
  </w:footnote>
  <w:footnote w:type="continuationSeparator" w:id="0">
    <w:p w14:paraId="07CE7D6E" w14:textId="77777777" w:rsidR="00601040" w:rsidRDefault="00601040" w:rsidP="00054F1A">
      <w:pPr>
        <w:spacing w:after="0" w:line="240" w:lineRule="auto"/>
      </w:pPr>
      <w:r>
        <w:continuationSeparator/>
      </w:r>
    </w:p>
  </w:footnote>
  <w:footnote w:id="1">
    <w:p w14:paraId="2DF423EC" w14:textId="4BBBFEE6" w:rsidR="00D9672B" w:rsidRDefault="00D9672B">
      <w:pPr>
        <w:pStyle w:val="FootnoteText"/>
      </w:pPr>
      <w:r>
        <w:rPr>
          <w:rStyle w:val="FootnoteReference"/>
        </w:rPr>
        <w:footnoteRef/>
      </w:r>
      <w:r>
        <w:t xml:space="preserve"> For parameters that are a combination of other (previously defined) parameters, the range is omitted due to the large variability that results from all contributing parameters being uncertain.  For description of the variability of each contributing parameter, please see their individual respective ranges.</w:t>
      </w:r>
    </w:p>
  </w:footnote>
  <w:footnote w:id="2">
    <w:p w14:paraId="0A12ED14" w14:textId="77777777" w:rsidR="00D9672B" w:rsidRDefault="00D9672B">
      <w:pPr>
        <w:pStyle w:val="FootnoteText"/>
      </w:pPr>
      <w:r>
        <w:rPr>
          <w:rStyle w:val="FootnoteReference"/>
        </w:rPr>
        <w:footnoteRef/>
      </w:r>
      <w:r>
        <w:t xml:space="preserve"> Where ‘</w:t>
      </w:r>
      <w:r w:rsidRPr="0019473F">
        <w:rPr>
          <w:i/>
        </w:rPr>
        <w:t>Assumption’</w:t>
      </w:r>
      <w:r>
        <w:t xml:space="preserve"> is specified as a source, there was no available data in the literature to inform the parameter base case point estimate or range.</w:t>
      </w:r>
    </w:p>
  </w:footnote>
  <w:footnote w:id="3">
    <w:p w14:paraId="2BE6F260" w14:textId="697406ED" w:rsidR="00D9672B" w:rsidRDefault="00D9672B">
      <w:pPr>
        <w:pStyle w:val="FootnoteText"/>
      </w:pPr>
      <w:r>
        <w:rPr>
          <w:rStyle w:val="FootnoteReference"/>
        </w:rPr>
        <w:footnoteRef/>
      </w:r>
      <w:r>
        <w:t xml:space="preserve"> See “</w:t>
      </w:r>
      <w:r w:rsidRPr="00B304DC">
        <w:t>Diagnosis of those Actively Seeking Treatment</w:t>
      </w:r>
      <w:r>
        <w:t>” under “</w:t>
      </w:r>
      <w:r w:rsidRPr="00866E30">
        <w:t>Omissions and Limitations</w:t>
      </w:r>
      <w:r>
        <w:t>”</w:t>
      </w:r>
    </w:p>
  </w:footnote>
  <w:footnote w:id="4">
    <w:p w14:paraId="131DD1AA" w14:textId="0C5D7B33" w:rsidR="00D9672B" w:rsidRDefault="00D9672B">
      <w:pPr>
        <w:pStyle w:val="FootnoteText"/>
      </w:pPr>
      <w:r>
        <w:rPr>
          <w:rStyle w:val="FootnoteReference"/>
        </w:rPr>
        <w:footnoteRef/>
      </w:r>
      <w:r>
        <w:t xml:space="preserve"> Baseline = Pap </w:t>
      </w:r>
      <w:r w:rsidRPr="00996336">
        <w:t>smear as primary diagnostic test, testing coverage of 60% per 2 year</w:t>
      </w:r>
      <w:r>
        <w:t xml:space="preserve">, New = </w:t>
      </w:r>
      <w:r w:rsidRPr="00996336">
        <w:t>HPV test as primary diagnostic test, testing coverage of 80% per 5 year</w:t>
      </w:r>
    </w:p>
  </w:footnote>
  <w:footnote w:id="5">
    <w:p w14:paraId="7A011F7A" w14:textId="77777777" w:rsidR="00D9672B" w:rsidRDefault="00D9672B">
      <w:pPr>
        <w:pStyle w:val="FootnoteText"/>
      </w:pPr>
      <w:r w:rsidRPr="00DD46EB">
        <w:rPr>
          <w:rStyle w:val="FootnoteReference"/>
          <w:i/>
        </w:rPr>
        <w:footnoteRef/>
      </w:r>
      <w:r>
        <w:t xml:space="preserve"> While abstaining from sex, the individual is no longer co</w:t>
      </w:r>
      <w:r w:rsidRPr="00745343">
        <w:t>n</w:t>
      </w:r>
      <w:r>
        <w:t>sidered to be infectious.</w:t>
      </w:r>
    </w:p>
  </w:footnote>
  <w:footnote w:id="6">
    <w:p w14:paraId="1821786B" w14:textId="77777777" w:rsidR="00D9672B" w:rsidRDefault="00D9672B" w:rsidP="002B54AB">
      <w:pPr>
        <w:pStyle w:val="FootnoteText"/>
      </w:pPr>
      <w:r>
        <w:rPr>
          <w:rStyle w:val="FootnoteReference"/>
        </w:rPr>
        <w:footnoteRef/>
      </w:r>
      <w:r>
        <w:t xml:space="preserve"> A</w:t>
      </w:r>
      <w:r w:rsidRPr="00127AF4">
        <w:t>mong a probability sample of young adults (N = 2,936) in Baltimore, Maryland — an urban area with high rates of reported STIs</w:t>
      </w:r>
    </w:p>
  </w:footnote>
  <w:footnote w:id="7">
    <w:p w14:paraId="57156654" w14:textId="77777777" w:rsidR="00D9672B" w:rsidRDefault="00D9672B" w:rsidP="002B54AB">
      <w:pPr>
        <w:pStyle w:val="FootnoteText"/>
      </w:pPr>
      <w:r>
        <w:rPr>
          <w:rStyle w:val="FootnoteReference"/>
        </w:rPr>
        <w:footnoteRef/>
      </w:r>
      <w:r>
        <w:t xml:space="preserve"> Before treatment or spontaneous resolution, 12 out of 21 men with t</w:t>
      </w:r>
      <w:r w:rsidRPr="0042776D">
        <w:t xml:space="preserve">richomoniasis </w:t>
      </w:r>
      <w:r>
        <w:t>showed at least 2 out of three of the following symptoms: symptomatic urethral discharge, urethral discharge on physical examination or at least 5 polymorphoneuclear leukocytes per oil immersion</w:t>
      </w:r>
    </w:p>
  </w:footnote>
  <w:footnote w:id="8">
    <w:p w14:paraId="6B038CF7" w14:textId="77777777" w:rsidR="00D9672B" w:rsidRDefault="00D9672B" w:rsidP="002B54AB">
      <w:pPr>
        <w:pStyle w:val="FootnoteText"/>
      </w:pPr>
      <w:r>
        <w:rPr>
          <w:rStyle w:val="FootnoteReference"/>
        </w:rPr>
        <w:footnoteRef/>
      </w:r>
      <w:r>
        <w:t xml:space="preserve"> Selection bias may be apparent – they are men attending a sexual health clinic and therefore are more likely to be symptomatic.</w:t>
      </w:r>
    </w:p>
  </w:footnote>
  <w:footnote w:id="9">
    <w:p w14:paraId="7B661E65" w14:textId="77777777" w:rsidR="00D9672B" w:rsidRDefault="00D9672B" w:rsidP="002B54AB">
      <w:pPr>
        <w:pStyle w:val="FootnoteText"/>
      </w:pPr>
      <w:r>
        <w:rPr>
          <w:rStyle w:val="FootnoteReference"/>
        </w:rPr>
        <w:footnoteRef/>
      </w:r>
      <w:r>
        <w:t xml:space="preserve"> Culture is considered to be the least sensitive test for TV.  While it is unlikely that a male will be tested for t</w:t>
      </w:r>
      <w:r w:rsidRPr="0042776D">
        <w:t xml:space="preserve">richomoniasis </w:t>
      </w:r>
      <w:r>
        <w:t xml:space="preserve">in an urban area in Australia, currently urine PCRs are used in remote Australian communities where prevalence is much higher. </w:t>
      </w:r>
    </w:p>
  </w:footnote>
  <w:footnote w:id="10">
    <w:p w14:paraId="163EAF1A" w14:textId="26DC8076" w:rsidR="00D9672B" w:rsidRDefault="00D9672B" w:rsidP="002B54AB">
      <w:pPr>
        <w:pStyle w:val="FootnoteText"/>
      </w:pPr>
      <w:r>
        <w:rPr>
          <w:rStyle w:val="FootnoteReference"/>
        </w:rPr>
        <w:footnoteRef/>
      </w:r>
      <w:r>
        <w:t xml:space="preserve"> We assumed a 70% probability that a female with symptoms will actively seek treatment.  We could not find any literature to inform the value for this parameter.  We assume also that the probability is lower for males, based </w:t>
      </w:r>
      <w:r w:rsidRPr="00B34F16">
        <w:t>on the assumption that symptomatic males are less likely to seek treatment</w:t>
      </w:r>
      <w:r>
        <w:t>.</w:t>
      </w:r>
    </w:p>
  </w:footnote>
  <w:footnote w:id="11">
    <w:p w14:paraId="6E9738B8" w14:textId="77777777" w:rsidR="00D9672B" w:rsidRDefault="00D9672B" w:rsidP="002B54AB">
      <w:pPr>
        <w:pStyle w:val="FootnoteText"/>
      </w:pPr>
      <w:r>
        <w:rPr>
          <w:rStyle w:val="FootnoteReference"/>
        </w:rPr>
        <w:footnoteRef/>
      </w:r>
      <w:r>
        <w:t xml:space="preserve"> 1 asymptomatic man out of an initial 50.  Abstained from sex during the research period.</w:t>
      </w:r>
    </w:p>
  </w:footnote>
  <w:footnote w:id="12">
    <w:p w14:paraId="3A67E940" w14:textId="77777777" w:rsidR="00D9672B" w:rsidRDefault="00D9672B" w:rsidP="002B54AB">
      <w:pPr>
        <w:pStyle w:val="FootnoteText"/>
      </w:pPr>
      <w:r>
        <w:rPr>
          <w:rStyle w:val="FootnoteReference"/>
        </w:rPr>
        <w:footnoteRef/>
      </w:r>
      <w:r>
        <w:t xml:space="preserve"> Within 2 weeks, 36% untreated men tested negative for t</w:t>
      </w:r>
      <w:r w:rsidRPr="0042776D">
        <w:t>richomoniasis</w:t>
      </w:r>
    </w:p>
  </w:footnote>
  <w:footnote w:id="13">
    <w:p w14:paraId="3F6C0036" w14:textId="77777777" w:rsidR="00D9672B" w:rsidRDefault="00D9672B" w:rsidP="002B54AB">
      <w:pPr>
        <w:pStyle w:val="FootnoteText"/>
      </w:pPr>
      <w:r>
        <w:rPr>
          <w:rStyle w:val="FootnoteReference"/>
        </w:rPr>
        <w:footnoteRef/>
      </w:r>
      <w:r>
        <w:t xml:space="preserve"> Within 2 weeks, 59% untreated men tested negative for t</w:t>
      </w:r>
      <w:r w:rsidRPr="0042776D">
        <w:t>richomoniasis</w:t>
      </w:r>
    </w:p>
  </w:footnote>
  <w:footnote w:id="14">
    <w:p w14:paraId="0A7526D8" w14:textId="77777777" w:rsidR="00D9672B" w:rsidRDefault="00D9672B" w:rsidP="002B54AB">
      <w:pPr>
        <w:pStyle w:val="FootnoteText"/>
      </w:pPr>
      <w:r>
        <w:rPr>
          <w:rStyle w:val="FootnoteReference"/>
        </w:rPr>
        <w:footnoteRef/>
      </w:r>
      <w:r>
        <w:t xml:space="preserve"> While abstaining from sex, the individual is no longer considered to be infectious.</w:t>
      </w:r>
    </w:p>
  </w:footnote>
  <w:footnote w:id="15">
    <w:p w14:paraId="62DF193C" w14:textId="7796180A" w:rsidR="00D9672B" w:rsidRDefault="00D9672B">
      <w:pPr>
        <w:pStyle w:val="FootnoteText"/>
      </w:pPr>
      <w:r>
        <w:rPr>
          <w:rStyle w:val="FootnoteReference"/>
        </w:rPr>
        <w:footnoteRef/>
      </w:r>
      <w:r>
        <w:t xml:space="preserve">In this appendix, </w:t>
      </w:r>
      <m:oMath>
        <m:sSub>
          <m:sSubPr>
            <m:ctrlPr>
              <w:rPr>
                <w:rFonts w:ascii="Cambria Math" w:hAnsi="Cambria Math"/>
                <w:i/>
              </w:rPr>
            </m:ctrlPr>
          </m:sSubPr>
          <m:e>
            <m:r>
              <w:rPr>
                <w:rFonts w:ascii="Cambria Math" w:hAnsi="Cambria Math"/>
              </w:rPr>
              <m:t>C</m:t>
            </m:r>
          </m:e>
          <m:sub>
            <m:r>
              <w:rPr>
                <w:rFonts w:ascii="Cambria Math" w:hAnsi="Cambria Math"/>
              </w:rPr>
              <m:t xml:space="preserve">h </m:t>
            </m:r>
          </m:sub>
        </m:sSub>
      </m:oMath>
      <w:r>
        <w:t xml:space="preserve">and </w:t>
      </w:r>
      <m:oMath>
        <m:sSub>
          <m:sSubPr>
            <m:ctrlPr>
              <w:rPr>
                <w:rFonts w:ascii="Cambria Math" w:hAnsi="Cambria Math"/>
                <w:i/>
              </w:rPr>
            </m:ctrlPr>
          </m:sSubPr>
          <m:e>
            <m:r>
              <w:rPr>
                <w:rFonts w:ascii="Cambria Math" w:hAnsi="Cambria Math"/>
              </w:rPr>
              <m:t>p</m:t>
            </m:r>
          </m:e>
          <m:sub>
            <m:r>
              <w:rPr>
                <w:rFonts w:ascii="Cambria Math" w:hAnsi="Cambria Math"/>
              </w:rPr>
              <m:t>h,i</m:t>
            </m:r>
          </m:sub>
        </m:sSub>
      </m:oMath>
      <w:r>
        <w:t xml:space="preserve"> are defined from the female perspective. But it is also possible to defin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i</m:t>
            </m:r>
          </m:sub>
        </m:sSub>
      </m:oMath>
      <w:r>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h</m:t>
            </m:r>
          </m:sub>
        </m:sSub>
      </m:oMath>
      <w:r>
        <w:t xml:space="preserve"> from male perspective, and determine acquisition rate by using the relation   </w:t>
      </w:r>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C</m:t>
                </m:r>
              </m:e>
            </m:acc>
          </m:e>
          <m:sub>
            <m:r>
              <w:rPr>
                <w:rFonts w:ascii="Cambria Math" w:hAnsi="Cambria Math"/>
              </w:rPr>
              <m:t xml:space="preserve">i </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h</m:t>
            </m:r>
          </m:sub>
        </m:sSub>
        <m:sSub>
          <m:sSubPr>
            <m:ctrlPr>
              <w:rPr>
                <w:rFonts w:ascii="Cambria Math" w:hAnsi="Cambria Math"/>
                <w:i/>
              </w:rPr>
            </m:ctrlPr>
          </m:sSubPr>
          <m:e>
            <m:r>
              <w:rPr>
                <w:rFonts w:ascii="Cambria Math" w:hAnsi="Cambria Math"/>
              </w:rPr>
              <m:t>N</m:t>
            </m:r>
          </m:e>
          <m:sub>
            <m:r>
              <w:rPr>
                <w:rFonts w:ascii="Cambria Math" w:hAnsi="Cambria Math"/>
              </w:rPr>
              <m:t>m,i</m:t>
            </m:r>
          </m:sub>
        </m:sSub>
        <m:sSub>
          <m:sSubPr>
            <m:ctrlPr>
              <w:rPr>
                <w:rFonts w:ascii="Cambria Math" w:hAnsi="Cambria Math"/>
                <w:i/>
              </w:rPr>
            </m:ctrlPr>
          </m:sSubPr>
          <m:e>
            <m:r>
              <w:rPr>
                <w:rFonts w:ascii="Cambria Math" w:hAnsi="Cambria Math"/>
              </w:rPr>
              <m:t>= C</m:t>
            </m:r>
          </m:e>
          <m:sub>
            <m:r>
              <w:rPr>
                <w:rFonts w:ascii="Cambria Math" w:hAnsi="Cambria Math"/>
              </w:rPr>
              <m:t xml:space="preserve">h </m:t>
            </m:r>
          </m:sub>
        </m:sSub>
        <m:sSub>
          <m:sSubPr>
            <m:ctrlPr>
              <w:rPr>
                <w:rFonts w:ascii="Cambria Math" w:hAnsi="Cambria Math"/>
                <w:i/>
              </w:rPr>
            </m:ctrlPr>
          </m:sSubPr>
          <m:e>
            <m:r>
              <w:rPr>
                <w:rFonts w:ascii="Cambria Math" w:hAnsi="Cambria Math"/>
              </w:rPr>
              <m:t>p</m:t>
            </m:r>
          </m:e>
          <m:sub>
            <m:r>
              <w:rPr>
                <w:rFonts w:ascii="Cambria Math" w:hAnsi="Cambria Math"/>
              </w:rPr>
              <m:t>h,i</m:t>
            </m:r>
          </m:sub>
        </m:sSub>
        <m:sSub>
          <m:sSubPr>
            <m:ctrlPr>
              <w:rPr>
                <w:rFonts w:ascii="Cambria Math" w:hAnsi="Cambria Math"/>
                <w:i/>
              </w:rPr>
            </m:ctrlPr>
          </m:sSubPr>
          <m:e>
            <m:r>
              <w:rPr>
                <w:rFonts w:ascii="Cambria Math" w:hAnsi="Cambria Math"/>
              </w:rPr>
              <m:t>N</m:t>
            </m:r>
          </m:e>
          <m:sub>
            <m:r>
              <w:rPr>
                <w:rFonts w:ascii="Cambria Math" w:hAnsi="Cambria Math"/>
              </w:rPr>
              <m:t>f,h</m:t>
            </m:r>
          </m:sub>
        </m:sSub>
      </m:oMath>
    </w:p>
  </w:footnote>
  <w:footnote w:id="16">
    <w:p w14:paraId="23D7EC0A" w14:textId="77777777" w:rsidR="00D9672B" w:rsidRPr="004A0667" w:rsidRDefault="00D9672B" w:rsidP="003A187C">
      <w:pPr>
        <w:rPr>
          <w:noProof/>
          <w:sz w:val="20"/>
          <w:szCs w:val="20"/>
        </w:rPr>
      </w:pPr>
      <w:r w:rsidRPr="004A0667">
        <w:rPr>
          <w:rStyle w:val="FootnoteReference"/>
          <w:sz w:val="20"/>
          <w:szCs w:val="20"/>
        </w:rPr>
        <w:footnoteRef/>
      </w:r>
      <w:r w:rsidRPr="004A0667">
        <w:rPr>
          <w:sz w:val="20"/>
          <w:szCs w:val="20"/>
        </w:rPr>
        <w:t xml:space="preserve"> </w:t>
      </w:r>
      <w:r w:rsidRPr="004A0667">
        <w:rPr>
          <w:noProof/>
          <w:sz w:val="20"/>
          <w:szCs w:val="20"/>
        </w:rPr>
        <w:t>Above, we converted proportions to rates using the following formula:</w:t>
      </w:r>
      <w:r>
        <w:rPr>
          <w:noProof/>
          <w:sz w:val="20"/>
          <w:szCs w:val="20"/>
        </w:rPr>
        <w:t xml:space="preserve"> </w:t>
      </w:r>
      <m:oMath>
        <m:r>
          <w:rPr>
            <w:rFonts w:ascii="Cambria Math" w:hAnsi="Cambria Math"/>
            <w:noProof/>
            <w:sz w:val="20"/>
            <w:szCs w:val="20"/>
          </w:rPr>
          <m:t>risk=1-</m:t>
        </m:r>
        <m:sSup>
          <m:sSupPr>
            <m:ctrlPr>
              <w:rPr>
                <w:rFonts w:ascii="Cambria Math" w:hAnsi="Cambria Math"/>
                <w:i/>
                <w:noProof/>
                <w:sz w:val="20"/>
                <w:szCs w:val="20"/>
              </w:rPr>
            </m:ctrlPr>
          </m:sSupPr>
          <m:e>
            <m:r>
              <w:rPr>
                <w:rFonts w:ascii="Cambria Math" w:hAnsi="Cambria Math"/>
                <w:noProof/>
                <w:sz w:val="20"/>
                <w:szCs w:val="20"/>
              </w:rPr>
              <m:t>e</m:t>
            </m:r>
          </m:e>
          <m:sup>
            <m:r>
              <w:rPr>
                <w:rFonts w:ascii="Cambria Math" w:hAnsi="Cambria Math"/>
                <w:noProof/>
                <w:sz w:val="20"/>
                <w:szCs w:val="20"/>
              </w:rPr>
              <m:t>-rate</m:t>
            </m:r>
          </m:sup>
        </m:sSup>
      </m:oMath>
      <w:r w:rsidRPr="004A0667">
        <w:rPr>
          <w:noProof/>
          <w:sz w:val="20"/>
          <w:szCs w:val="20"/>
        </w:rPr>
        <w:t xml:space="preserve"> </w:t>
      </w:r>
      <w:r w:rsidRPr="004A0667">
        <w:rPr>
          <w:noProof/>
          <w:sz w:val="20"/>
          <w:szCs w:val="20"/>
        </w:rPr>
        <w:sym w:font="Wingdings" w:char="F0F3"/>
      </w:r>
      <w:r w:rsidRPr="004A0667">
        <w:rPr>
          <w:noProof/>
          <w:sz w:val="20"/>
          <w:szCs w:val="20"/>
        </w:rPr>
        <w:t xml:space="preserve"> </w:t>
      </w:r>
      <m:oMath>
        <m:r>
          <w:rPr>
            <w:rFonts w:ascii="Cambria Math" w:hAnsi="Cambria Math"/>
            <w:noProof/>
            <w:sz w:val="20"/>
            <w:szCs w:val="20"/>
          </w:rPr>
          <m:t>rate= -</m:t>
        </m:r>
        <m:r>
          <m:rPr>
            <m:sty m:val="p"/>
          </m:rPr>
          <w:rPr>
            <w:rFonts w:ascii="Cambria Math" w:hAnsi="Cambria Math"/>
            <w:noProof/>
            <w:sz w:val="20"/>
            <w:szCs w:val="20"/>
          </w:rPr>
          <m:t>ln⁡</m:t>
        </m:r>
        <m:r>
          <w:rPr>
            <w:rFonts w:ascii="Cambria Math" w:hAnsi="Cambria Math"/>
            <w:noProof/>
            <w:sz w:val="20"/>
            <w:szCs w:val="20"/>
          </w:rPr>
          <m:t>(1-risk)</m:t>
        </m:r>
      </m:oMath>
    </w:p>
    <w:p w14:paraId="2D86FBEC" w14:textId="77777777" w:rsidR="00D9672B" w:rsidRDefault="00D9672B" w:rsidP="003A187C">
      <w:pPr>
        <w:pStyle w:val="FootnoteText"/>
      </w:pPr>
    </w:p>
  </w:footnote>
  <w:footnote w:id="17">
    <w:p w14:paraId="2E7B60BB" w14:textId="77777777" w:rsidR="00D9672B" w:rsidRPr="004A0667" w:rsidRDefault="00D9672B" w:rsidP="004A0667">
      <w:pPr>
        <w:rPr>
          <w:noProof/>
          <w:sz w:val="20"/>
          <w:szCs w:val="20"/>
        </w:rPr>
      </w:pPr>
      <w:r w:rsidRPr="004A0667">
        <w:rPr>
          <w:rStyle w:val="FootnoteReference"/>
          <w:sz w:val="20"/>
          <w:szCs w:val="20"/>
        </w:rPr>
        <w:footnoteRef/>
      </w:r>
      <w:r w:rsidRPr="004A0667">
        <w:rPr>
          <w:sz w:val="20"/>
          <w:szCs w:val="20"/>
        </w:rPr>
        <w:t xml:space="preserve"> </w:t>
      </w:r>
      <w:r w:rsidRPr="004A0667">
        <w:rPr>
          <w:noProof/>
          <w:sz w:val="20"/>
          <w:szCs w:val="20"/>
        </w:rPr>
        <w:t>Above, we converted proportions to rates using the following formula:</w:t>
      </w:r>
      <w:r>
        <w:rPr>
          <w:noProof/>
          <w:sz w:val="20"/>
          <w:szCs w:val="20"/>
        </w:rPr>
        <w:t xml:space="preserve"> </w:t>
      </w:r>
      <m:oMath>
        <m:r>
          <w:rPr>
            <w:rFonts w:ascii="Cambria Math" w:hAnsi="Cambria Math"/>
            <w:noProof/>
            <w:sz w:val="20"/>
            <w:szCs w:val="20"/>
          </w:rPr>
          <m:t>risk=1-</m:t>
        </m:r>
        <m:sSup>
          <m:sSupPr>
            <m:ctrlPr>
              <w:rPr>
                <w:rFonts w:ascii="Cambria Math" w:hAnsi="Cambria Math"/>
                <w:i/>
                <w:noProof/>
                <w:sz w:val="20"/>
                <w:szCs w:val="20"/>
              </w:rPr>
            </m:ctrlPr>
          </m:sSupPr>
          <m:e>
            <m:r>
              <w:rPr>
                <w:rFonts w:ascii="Cambria Math" w:hAnsi="Cambria Math"/>
                <w:noProof/>
                <w:sz w:val="20"/>
                <w:szCs w:val="20"/>
              </w:rPr>
              <m:t>e</m:t>
            </m:r>
          </m:e>
          <m:sup>
            <m:r>
              <w:rPr>
                <w:rFonts w:ascii="Cambria Math" w:hAnsi="Cambria Math"/>
                <w:noProof/>
                <w:sz w:val="20"/>
                <w:szCs w:val="20"/>
              </w:rPr>
              <m:t>-rate</m:t>
            </m:r>
          </m:sup>
        </m:sSup>
      </m:oMath>
      <w:r w:rsidRPr="004A0667">
        <w:rPr>
          <w:noProof/>
          <w:sz w:val="20"/>
          <w:szCs w:val="20"/>
        </w:rPr>
        <w:t xml:space="preserve"> </w:t>
      </w:r>
      <w:r w:rsidRPr="004A0667">
        <w:rPr>
          <w:noProof/>
          <w:sz w:val="20"/>
          <w:szCs w:val="20"/>
        </w:rPr>
        <w:sym w:font="Wingdings" w:char="F0F3"/>
      </w:r>
      <w:r w:rsidRPr="004A0667">
        <w:rPr>
          <w:noProof/>
          <w:sz w:val="20"/>
          <w:szCs w:val="20"/>
        </w:rPr>
        <w:t xml:space="preserve"> </w:t>
      </w:r>
      <m:oMath>
        <m:r>
          <w:rPr>
            <w:rFonts w:ascii="Cambria Math" w:hAnsi="Cambria Math"/>
            <w:noProof/>
            <w:sz w:val="20"/>
            <w:szCs w:val="20"/>
          </w:rPr>
          <m:t>rate= -</m:t>
        </m:r>
        <m:r>
          <m:rPr>
            <m:sty m:val="p"/>
          </m:rPr>
          <w:rPr>
            <w:rFonts w:ascii="Cambria Math" w:hAnsi="Cambria Math"/>
            <w:noProof/>
            <w:sz w:val="20"/>
            <w:szCs w:val="20"/>
          </w:rPr>
          <m:t>ln⁡</m:t>
        </m:r>
        <m:r>
          <w:rPr>
            <w:rFonts w:ascii="Cambria Math" w:hAnsi="Cambria Math"/>
            <w:noProof/>
            <w:sz w:val="20"/>
            <w:szCs w:val="20"/>
          </w:rPr>
          <m:t>(1-risk)</m:t>
        </m:r>
      </m:oMath>
    </w:p>
    <w:p w14:paraId="4E3AB129" w14:textId="77777777" w:rsidR="00D9672B" w:rsidRDefault="00D9672B">
      <w:pPr>
        <w:pStyle w:val="FootnoteText"/>
      </w:pPr>
    </w:p>
  </w:footnote>
  <w:footnote w:id="18">
    <w:p w14:paraId="3CAB59D2" w14:textId="77777777" w:rsidR="00D9672B" w:rsidRDefault="00D9672B">
      <w:pPr>
        <w:pStyle w:val="FootnoteText"/>
      </w:pPr>
      <w:r>
        <w:rPr>
          <w:rStyle w:val="FootnoteReference"/>
        </w:rPr>
        <w:footnoteRef/>
      </w:r>
      <w:r>
        <w:t xml:space="preserve"> A consequence of such low preval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20741"/>
    <w:multiLevelType w:val="hybridMultilevel"/>
    <w:tmpl w:val="542A5934"/>
    <w:lvl w:ilvl="0" w:tplc="A100F5A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DC419B7"/>
    <w:multiLevelType w:val="hybridMultilevel"/>
    <w:tmpl w:val="67FC9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892CE0"/>
    <w:multiLevelType w:val="hybridMultilevel"/>
    <w:tmpl w:val="7200EB3E"/>
    <w:lvl w:ilvl="0" w:tplc="09602290">
      <w:start w:val="1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8FD0866"/>
    <w:multiLevelType w:val="hybridMultilevel"/>
    <w:tmpl w:val="DBA28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B752F05"/>
    <w:multiLevelType w:val="multilevel"/>
    <w:tmpl w:val="13F045D2"/>
    <w:lvl w:ilvl="0">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449C59F1"/>
    <w:multiLevelType w:val="hybridMultilevel"/>
    <w:tmpl w:val="DC7C0BD0"/>
    <w:lvl w:ilvl="0" w:tplc="201C5128">
      <w:start w:val="4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B0249C5"/>
    <w:multiLevelType w:val="hybridMultilevel"/>
    <w:tmpl w:val="7DB88D2E"/>
    <w:lvl w:ilvl="0" w:tplc="B9FC76D6">
      <w:start w:val="16"/>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6"/>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arzpv9pv25wrded5p0p0xfosad09td55r0p&quot;&gt;BH-R&lt;record-ids&gt;&lt;item&gt;30&lt;/item&gt;&lt;item&gt;95&lt;/item&gt;&lt;item&gt;124&lt;/item&gt;&lt;item&gt;320&lt;/item&gt;&lt;item&gt;322&lt;/item&gt;&lt;item&gt;2084&lt;/item&gt;&lt;item&gt;3150&lt;/item&gt;&lt;item&gt;3682&lt;/item&gt;&lt;item&gt;3727&lt;/item&gt;&lt;item&gt;3733&lt;/item&gt;&lt;item&gt;3734&lt;/item&gt;&lt;item&gt;3735&lt;/item&gt;&lt;item&gt;3745&lt;/item&gt;&lt;item&gt;3746&lt;/item&gt;&lt;item&gt;3748&lt;/item&gt;&lt;item&gt;3749&lt;/item&gt;&lt;item&gt;3750&lt;/item&gt;&lt;item&gt;3751&lt;/item&gt;&lt;item&gt;3752&lt;/item&gt;&lt;item&gt;3753&lt;/item&gt;&lt;item&gt;3754&lt;/item&gt;&lt;item&gt;3755&lt;/item&gt;&lt;item&gt;3756&lt;/item&gt;&lt;item&gt;3757&lt;/item&gt;&lt;item&gt;3758&lt;/item&gt;&lt;item&gt;3760&lt;/item&gt;&lt;item&gt;3761&lt;/item&gt;&lt;item&gt;3762&lt;/item&gt;&lt;item&gt;3763&lt;/item&gt;&lt;item&gt;3772&lt;/item&gt;&lt;item&gt;3773&lt;/item&gt;&lt;item&gt;3775&lt;/item&gt;&lt;item&gt;3776&lt;/item&gt;&lt;item&gt;3942&lt;/item&gt;&lt;item&gt;4342&lt;/item&gt;&lt;item&gt;4442&lt;/item&gt;&lt;/record-ids&gt;&lt;/item&gt;&lt;/Libraries&gt;"/>
  </w:docVars>
  <w:rsids>
    <w:rsidRoot w:val="002E7C4C"/>
    <w:rsid w:val="0000071F"/>
    <w:rsid w:val="00000922"/>
    <w:rsid w:val="00001E1A"/>
    <w:rsid w:val="0000322E"/>
    <w:rsid w:val="0000678F"/>
    <w:rsid w:val="00007460"/>
    <w:rsid w:val="00007F0E"/>
    <w:rsid w:val="000129D9"/>
    <w:rsid w:val="000158FF"/>
    <w:rsid w:val="00015DFA"/>
    <w:rsid w:val="00016599"/>
    <w:rsid w:val="00016F4D"/>
    <w:rsid w:val="00023BFD"/>
    <w:rsid w:val="000263AD"/>
    <w:rsid w:val="000309A3"/>
    <w:rsid w:val="00032A96"/>
    <w:rsid w:val="00033D2B"/>
    <w:rsid w:val="0003417B"/>
    <w:rsid w:val="0003568F"/>
    <w:rsid w:val="000358B1"/>
    <w:rsid w:val="00035E85"/>
    <w:rsid w:val="000379CB"/>
    <w:rsid w:val="00037AD7"/>
    <w:rsid w:val="00041E1D"/>
    <w:rsid w:val="000431BA"/>
    <w:rsid w:val="00043904"/>
    <w:rsid w:val="000441C1"/>
    <w:rsid w:val="00044327"/>
    <w:rsid w:val="00044C3C"/>
    <w:rsid w:val="0004701C"/>
    <w:rsid w:val="00047771"/>
    <w:rsid w:val="00047A24"/>
    <w:rsid w:val="00050C14"/>
    <w:rsid w:val="00050D1E"/>
    <w:rsid w:val="0005362E"/>
    <w:rsid w:val="00053DB0"/>
    <w:rsid w:val="000549F1"/>
    <w:rsid w:val="00054F1A"/>
    <w:rsid w:val="000578CB"/>
    <w:rsid w:val="000616C6"/>
    <w:rsid w:val="00061CD0"/>
    <w:rsid w:val="0006519D"/>
    <w:rsid w:val="00075050"/>
    <w:rsid w:val="00076075"/>
    <w:rsid w:val="00076F6A"/>
    <w:rsid w:val="000771FC"/>
    <w:rsid w:val="00077A39"/>
    <w:rsid w:val="00081246"/>
    <w:rsid w:val="000834E4"/>
    <w:rsid w:val="0008534F"/>
    <w:rsid w:val="00085D8D"/>
    <w:rsid w:val="00085FC1"/>
    <w:rsid w:val="000909EE"/>
    <w:rsid w:val="00092673"/>
    <w:rsid w:val="00093E46"/>
    <w:rsid w:val="00095D5D"/>
    <w:rsid w:val="00096479"/>
    <w:rsid w:val="00096D7D"/>
    <w:rsid w:val="0009798B"/>
    <w:rsid w:val="000A073A"/>
    <w:rsid w:val="000A0DDB"/>
    <w:rsid w:val="000A14F5"/>
    <w:rsid w:val="000A468D"/>
    <w:rsid w:val="000A6ABE"/>
    <w:rsid w:val="000B1745"/>
    <w:rsid w:val="000B2C59"/>
    <w:rsid w:val="000B4A19"/>
    <w:rsid w:val="000B4A86"/>
    <w:rsid w:val="000B5B7D"/>
    <w:rsid w:val="000B5D13"/>
    <w:rsid w:val="000B7BCA"/>
    <w:rsid w:val="000B7DAE"/>
    <w:rsid w:val="000B7F46"/>
    <w:rsid w:val="000C013A"/>
    <w:rsid w:val="000C2D85"/>
    <w:rsid w:val="000C3303"/>
    <w:rsid w:val="000C384B"/>
    <w:rsid w:val="000C405C"/>
    <w:rsid w:val="000C7DC8"/>
    <w:rsid w:val="000D3127"/>
    <w:rsid w:val="000D4973"/>
    <w:rsid w:val="000D675F"/>
    <w:rsid w:val="000E01C4"/>
    <w:rsid w:val="000E1360"/>
    <w:rsid w:val="000E154A"/>
    <w:rsid w:val="000E267E"/>
    <w:rsid w:val="000E4896"/>
    <w:rsid w:val="000E53E5"/>
    <w:rsid w:val="000E6AA5"/>
    <w:rsid w:val="000E6B33"/>
    <w:rsid w:val="000F35C9"/>
    <w:rsid w:val="000F5033"/>
    <w:rsid w:val="0010146C"/>
    <w:rsid w:val="00110CA5"/>
    <w:rsid w:val="00112CBF"/>
    <w:rsid w:val="0011425E"/>
    <w:rsid w:val="00114D45"/>
    <w:rsid w:val="001204E3"/>
    <w:rsid w:val="00123BA1"/>
    <w:rsid w:val="001246FB"/>
    <w:rsid w:val="001268EB"/>
    <w:rsid w:val="001329AC"/>
    <w:rsid w:val="00133149"/>
    <w:rsid w:val="0013635D"/>
    <w:rsid w:val="00136567"/>
    <w:rsid w:val="00137EC5"/>
    <w:rsid w:val="00140528"/>
    <w:rsid w:val="00141C15"/>
    <w:rsid w:val="00146343"/>
    <w:rsid w:val="00146BD9"/>
    <w:rsid w:val="00146D87"/>
    <w:rsid w:val="00147D82"/>
    <w:rsid w:val="00150F72"/>
    <w:rsid w:val="00152DCD"/>
    <w:rsid w:val="001557EE"/>
    <w:rsid w:val="00156808"/>
    <w:rsid w:val="001602AF"/>
    <w:rsid w:val="00163E01"/>
    <w:rsid w:val="0016450C"/>
    <w:rsid w:val="001646D7"/>
    <w:rsid w:val="00165718"/>
    <w:rsid w:val="00165ADE"/>
    <w:rsid w:val="00165F19"/>
    <w:rsid w:val="001665C6"/>
    <w:rsid w:val="00166704"/>
    <w:rsid w:val="00166D5D"/>
    <w:rsid w:val="00167FEC"/>
    <w:rsid w:val="00171763"/>
    <w:rsid w:val="00171ADA"/>
    <w:rsid w:val="001724A6"/>
    <w:rsid w:val="00173326"/>
    <w:rsid w:val="001747CD"/>
    <w:rsid w:val="00175A6A"/>
    <w:rsid w:val="00176CDE"/>
    <w:rsid w:val="00180FF3"/>
    <w:rsid w:val="00182ED1"/>
    <w:rsid w:val="0019473F"/>
    <w:rsid w:val="001956BB"/>
    <w:rsid w:val="001959CC"/>
    <w:rsid w:val="00196024"/>
    <w:rsid w:val="00197B4F"/>
    <w:rsid w:val="001A0EAD"/>
    <w:rsid w:val="001A4DE2"/>
    <w:rsid w:val="001A6B21"/>
    <w:rsid w:val="001A790B"/>
    <w:rsid w:val="001B2E47"/>
    <w:rsid w:val="001B5835"/>
    <w:rsid w:val="001B76DE"/>
    <w:rsid w:val="001C15D6"/>
    <w:rsid w:val="001C34E6"/>
    <w:rsid w:val="001C3F00"/>
    <w:rsid w:val="001C5094"/>
    <w:rsid w:val="001C5474"/>
    <w:rsid w:val="001C6C4D"/>
    <w:rsid w:val="001C7421"/>
    <w:rsid w:val="001D0D69"/>
    <w:rsid w:val="001D0E6A"/>
    <w:rsid w:val="001D0F7A"/>
    <w:rsid w:val="001D1DE4"/>
    <w:rsid w:val="001D213B"/>
    <w:rsid w:val="001D2851"/>
    <w:rsid w:val="001D369B"/>
    <w:rsid w:val="001D5A96"/>
    <w:rsid w:val="001D7CC0"/>
    <w:rsid w:val="001E1710"/>
    <w:rsid w:val="001E1827"/>
    <w:rsid w:val="001E462D"/>
    <w:rsid w:val="001E54EB"/>
    <w:rsid w:val="001E5E3C"/>
    <w:rsid w:val="001E6157"/>
    <w:rsid w:val="001E6DFD"/>
    <w:rsid w:val="001E6FBE"/>
    <w:rsid w:val="001F3F4A"/>
    <w:rsid w:val="001F5C1F"/>
    <w:rsid w:val="00200030"/>
    <w:rsid w:val="002012D4"/>
    <w:rsid w:val="00202EC4"/>
    <w:rsid w:val="00203DC7"/>
    <w:rsid w:val="00206C92"/>
    <w:rsid w:val="00210717"/>
    <w:rsid w:val="002152A1"/>
    <w:rsid w:val="00217C39"/>
    <w:rsid w:val="00217C97"/>
    <w:rsid w:val="00220C0D"/>
    <w:rsid w:val="00220E65"/>
    <w:rsid w:val="00222E9E"/>
    <w:rsid w:val="00222F3A"/>
    <w:rsid w:val="00222F47"/>
    <w:rsid w:val="00224635"/>
    <w:rsid w:val="0022496E"/>
    <w:rsid w:val="00224C61"/>
    <w:rsid w:val="00225368"/>
    <w:rsid w:val="0022625C"/>
    <w:rsid w:val="00232DD9"/>
    <w:rsid w:val="00232F67"/>
    <w:rsid w:val="002331A2"/>
    <w:rsid w:val="0023432F"/>
    <w:rsid w:val="00235881"/>
    <w:rsid w:val="0023632D"/>
    <w:rsid w:val="00236D4B"/>
    <w:rsid w:val="00237081"/>
    <w:rsid w:val="00243981"/>
    <w:rsid w:val="00244E76"/>
    <w:rsid w:val="00246A7A"/>
    <w:rsid w:val="00247DA1"/>
    <w:rsid w:val="00250631"/>
    <w:rsid w:val="00250AFE"/>
    <w:rsid w:val="002520F0"/>
    <w:rsid w:val="0025527C"/>
    <w:rsid w:val="002558AA"/>
    <w:rsid w:val="00255CD2"/>
    <w:rsid w:val="0025715F"/>
    <w:rsid w:val="00260BC2"/>
    <w:rsid w:val="00265B92"/>
    <w:rsid w:val="00267A0A"/>
    <w:rsid w:val="00270297"/>
    <w:rsid w:val="00270DDA"/>
    <w:rsid w:val="00270FA9"/>
    <w:rsid w:val="0027123B"/>
    <w:rsid w:val="002762E1"/>
    <w:rsid w:val="0027644F"/>
    <w:rsid w:val="00277863"/>
    <w:rsid w:val="00282585"/>
    <w:rsid w:val="00283156"/>
    <w:rsid w:val="00283AEA"/>
    <w:rsid w:val="00283DE4"/>
    <w:rsid w:val="0028524D"/>
    <w:rsid w:val="002870D0"/>
    <w:rsid w:val="00287784"/>
    <w:rsid w:val="00287E5E"/>
    <w:rsid w:val="00291072"/>
    <w:rsid w:val="00292E7F"/>
    <w:rsid w:val="00293DBF"/>
    <w:rsid w:val="00295121"/>
    <w:rsid w:val="0029527E"/>
    <w:rsid w:val="00296B1C"/>
    <w:rsid w:val="002A296C"/>
    <w:rsid w:val="002A55B7"/>
    <w:rsid w:val="002A6F9C"/>
    <w:rsid w:val="002A7C66"/>
    <w:rsid w:val="002A7E1E"/>
    <w:rsid w:val="002B02F1"/>
    <w:rsid w:val="002B0D25"/>
    <w:rsid w:val="002B32BC"/>
    <w:rsid w:val="002B3641"/>
    <w:rsid w:val="002B4220"/>
    <w:rsid w:val="002B4817"/>
    <w:rsid w:val="002B4F1E"/>
    <w:rsid w:val="002B54AB"/>
    <w:rsid w:val="002B64AC"/>
    <w:rsid w:val="002B7222"/>
    <w:rsid w:val="002B761A"/>
    <w:rsid w:val="002C035D"/>
    <w:rsid w:val="002C0F69"/>
    <w:rsid w:val="002C1BB0"/>
    <w:rsid w:val="002C2EA4"/>
    <w:rsid w:val="002C50CE"/>
    <w:rsid w:val="002C631E"/>
    <w:rsid w:val="002C775C"/>
    <w:rsid w:val="002C7906"/>
    <w:rsid w:val="002C7B2C"/>
    <w:rsid w:val="002D11BC"/>
    <w:rsid w:val="002D247B"/>
    <w:rsid w:val="002D26BC"/>
    <w:rsid w:val="002D2A99"/>
    <w:rsid w:val="002D5098"/>
    <w:rsid w:val="002D6285"/>
    <w:rsid w:val="002E16E2"/>
    <w:rsid w:val="002E22F7"/>
    <w:rsid w:val="002E5160"/>
    <w:rsid w:val="002E7329"/>
    <w:rsid w:val="002E7C4C"/>
    <w:rsid w:val="002F2171"/>
    <w:rsid w:val="002F4C8B"/>
    <w:rsid w:val="002F6BA0"/>
    <w:rsid w:val="002F7254"/>
    <w:rsid w:val="002F7AF1"/>
    <w:rsid w:val="003014AD"/>
    <w:rsid w:val="003040D6"/>
    <w:rsid w:val="003069C7"/>
    <w:rsid w:val="003117D8"/>
    <w:rsid w:val="0031334A"/>
    <w:rsid w:val="00322149"/>
    <w:rsid w:val="00322806"/>
    <w:rsid w:val="00324AF1"/>
    <w:rsid w:val="00324DE0"/>
    <w:rsid w:val="00325DA3"/>
    <w:rsid w:val="003266F0"/>
    <w:rsid w:val="00326FA6"/>
    <w:rsid w:val="003378AE"/>
    <w:rsid w:val="00340622"/>
    <w:rsid w:val="0034170B"/>
    <w:rsid w:val="00345569"/>
    <w:rsid w:val="0034561D"/>
    <w:rsid w:val="00347056"/>
    <w:rsid w:val="00350570"/>
    <w:rsid w:val="00350710"/>
    <w:rsid w:val="00351614"/>
    <w:rsid w:val="00355004"/>
    <w:rsid w:val="0035507B"/>
    <w:rsid w:val="003551C1"/>
    <w:rsid w:val="003576E2"/>
    <w:rsid w:val="00357E40"/>
    <w:rsid w:val="0036009A"/>
    <w:rsid w:val="00360795"/>
    <w:rsid w:val="00360A46"/>
    <w:rsid w:val="00360DF4"/>
    <w:rsid w:val="00361A0E"/>
    <w:rsid w:val="003650B1"/>
    <w:rsid w:val="003657D0"/>
    <w:rsid w:val="00366F18"/>
    <w:rsid w:val="00367E69"/>
    <w:rsid w:val="0037305B"/>
    <w:rsid w:val="0037501A"/>
    <w:rsid w:val="0037511C"/>
    <w:rsid w:val="00375344"/>
    <w:rsid w:val="00376284"/>
    <w:rsid w:val="0037646A"/>
    <w:rsid w:val="00377732"/>
    <w:rsid w:val="00377C58"/>
    <w:rsid w:val="003804D9"/>
    <w:rsid w:val="00382E32"/>
    <w:rsid w:val="0038360A"/>
    <w:rsid w:val="00383ADD"/>
    <w:rsid w:val="003854AD"/>
    <w:rsid w:val="003867E9"/>
    <w:rsid w:val="0039001B"/>
    <w:rsid w:val="00391B49"/>
    <w:rsid w:val="003940F3"/>
    <w:rsid w:val="00397069"/>
    <w:rsid w:val="003977C5"/>
    <w:rsid w:val="003A0937"/>
    <w:rsid w:val="003A1136"/>
    <w:rsid w:val="003A187C"/>
    <w:rsid w:val="003A21C1"/>
    <w:rsid w:val="003A2E46"/>
    <w:rsid w:val="003A39FC"/>
    <w:rsid w:val="003A52F1"/>
    <w:rsid w:val="003B4AB8"/>
    <w:rsid w:val="003B56C2"/>
    <w:rsid w:val="003B5866"/>
    <w:rsid w:val="003B5894"/>
    <w:rsid w:val="003B77E1"/>
    <w:rsid w:val="003C184E"/>
    <w:rsid w:val="003C1CEE"/>
    <w:rsid w:val="003C2475"/>
    <w:rsid w:val="003C4B8C"/>
    <w:rsid w:val="003C6B80"/>
    <w:rsid w:val="003C6EC3"/>
    <w:rsid w:val="003C7737"/>
    <w:rsid w:val="003C7DBD"/>
    <w:rsid w:val="003D089B"/>
    <w:rsid w:val="003D0AA6"/>
    <w:rsid w:val="003D1B98"/>
    <w:rsid w:val="003D3C4D"/>
    <w:rsid w:val="003D64F7"/>
    <w:rsid w:val="003E01F6"/>
    <w:rsid w:val="003E160E"/>
    <w:rsid w:val="003E1FE8"/>
    <w:rsid w:val="003E28EF"/>
    <w:rsid w:val="003E3834"/>
    <w:rsid w:val="003E3C4C"/>
    <w:rsid w:val="003E4EDB"/>
    <w:rsid w:val="003E7C43"/>
    <w:rsid w:val="003F00CA"/>
    <w:rsid w:val="003F05CF"/>
    <w:rsid w:val="003F0873"/>
    <w:rsid w:val="003F09AD"/>
    <w:rsid w:val="003F154D"/>
    <w:rsid w:val="003F241A"/>
    <w:rsid w:val="003F7528"/>
    <w:rsid w:val="00400C4F"/>
    <w:rsid w:val="00402203"/>
    <w:rsid w:val="00402DAF"/>
    <w:rsid w:val="0040332D"/>
    <w:rsid w:val="00403B54"/>
    <w:rsid w:val="0040470C"/>
    <w:rsid w:val="004055AA"/>
    <w:rsid w:val="00407006"/>
    <w:rsid w:val="00407AF0"/>
    <w:rsid w:val="0041327D"/>
    <w:rsid w:val="004134D6"/>
    <w:rsid w:val="00414D9B"/>
    <w:rsid w:val="00417D7F"/>
    <w:rsid w:val="00417E2E"/>
    <w:rsid w:val="00420B56"/>
    <w:rsid w:val="004238B9"/>
    <w:rsid w:val="004243AF"/>
    <w:rsid w:val="004248A5"/>
    <w:rsid w:val="00425055"/>
    <w:rsid w:val="0042776D"/>
    <w:rsid w:val="00430885"/>
    <w:rsid w:val="00431AAD"/>
    <w:rsid w:val="00431BF0"/>
    <w:rsid w:val="00431DFD"/>
    <w:rsid w:val="0043206B"/>
    <w:rsid w:val="0043393F"/>
    <w:rsid w:val="00436BB3"/>
    <w:rsid w:val="0043730C"/>
    <w:rsid w:val="00440679"/>
    <w:rsid w:val="0044234F"/>
    <w:rsid w:val="0044524F"/>
    <w:rsid w:val="00446B48"/>
    <w:rsid w:val="00446B8A"/>
    <w:rsid w:val="004475D4"/>
    <w:rsid w:val="00451883"/>
    <w:rsid w:val="00451DC0"/>
    <w:rsid w:val="0045501D"/>
    <w:rsid w:val="00455325"/>
    <w:rsid w:val="004566E1"/>
    <w:rsid w:val="004570F0"/>
    <w:rsid w:val="00460ADD"/>
    <w:rsid w:val="00461CF2"/>
    <w:rsid w:val="0046434C"/>
    <w:rsid w:val="00464618"/>
    <w:rsid w:val="004657AA"/>
    <w:rsid w:val="00467375"/>
    <w:rsid w:val="00470628"/>
    <w:rsid w:val="00471460"/>
    <w:rsid w:val="00471A75"/>
    <w:rsid w:val="00472A28"/>
    <w:rsid w:val="00474D06"/>
    <w:rsid w:val="00474F99"/>
    <w:rsid w:val="00475110"/>
    <w:rsid w:val="00475562"/>
    <w:rsid w:val="0047597E"/>
    <w:rsid w:val="00477B2C"/>
    <w:rsid w:val="0048224B"/>
    <w:rsid w:val="00483382"/>
    <w:rsid w:val="004845DB"/>
    <w:rsid w:val="00486A36"/>
    <w:rsid w:val="00486CBF"/>
    <w:rsid w:val="00487D09"/>
    <w:rsid w:val="0049027B"/>
    <w:rsid w:val="00495CFF"/>
    <w:rsid w:val="004968E4"/>
    <w:rsid w:val="00496D98"/>
    <w:rsid w:val="004976CB"/>
    <w:rsid w:val="00497F57"/>
    <w:rsid w:val="004A0667"/>
    <w:rsid w:val="004A4ECF"/>
    <w:rsid w:val="004A57C8"/>
    <w:rsid w:val="004B009F"/>
    <w:rsid w:val="004B5372"/>
    <w:rsid w:val="004B70FD"/>
    <w:rsid w:val="004B730C"/>
    <w:rsid w:val="004C1B87"/>
    <w:rsid w:val="004C3BF8"/>
    <w:rsid w:val="004C3D33"/>
    <w:rsid w:val="004C4C99"/>
    <w:rsid w:val="004C4E7E"/>
    <w:rsid w:val="004C7470"/>
    <w:rsid w:val="004C7C67"/>
    <w:rsid w:val="004D6DA5"/>
    <w:rsid w:val="004D7BC2"/>
    <w:rsid w:val="004E2948"/>
    <w:rsid w:val="004E2ABE"/>
    <w:rsid w:val="004E30A2"/>
    <w:rsid w:val="004E3C8A"/>
    <w:rsid w:val="004E4A8B"/>
    <w:rsid w:val="004E5323"/>
    <w:rsid w:val="004E5F91"/>
    <w:rsid w:val="004E6463"/>
    <w:rsid w:val="004E715E"/>
    <w:rsid w:val="004E7A34"/>
    <w:rsid w:val="004F665B"/>
    <w:rsid w:val="004F6986"/>
    <w:rsid w:val="005031ED"/>
    <w:rsid w:val="00506C92"/>
    <w:rsid w:val="00510712"/>
    <w:rsid w:val="00510C07"/>
    <w:rsid w:val="00511126"/>
    <w:rsid w:val="00511222"/>
    <w:rsid w:val="00512179"/>
    <w:rsid w:val="005121AB"/>
    <w:rsid w:val="0051296F"/>
    <w:rsid w:val="00513A9C"/>
    <w:rsid w:val="00514112"/>
    <w:rsid w:val="00515A02"/>
    <w:rsid w:val="00520530"/>
    <w:rsid w:val="00521150"/>
    <w:rsid w:val="00522417"/>
    <w:rsid w:val="00522DAE"/>
    <w:rsid w:val="0052605F"/>
    <w:rsid w:val="00527285"/>
    <w:rsid w:val="005273D3"/>
    <w:rsid w:val="00527461"/>
    <w:rsid w:val="00527B63"/>
    <w:rsid w:val="00531679"/>
    <w:rsid w:val="00532274"/>
    <w:rsid w:val="00532D20"/>
    <w:rsid w:val="0053392B"/>
    <w:rsid w:val="00535E01"/>
    <w:rsid w:val="00536490"/>
    <w:rsid w:val="005364A8"/>
    <w:rsid w:val="00541AEA"/>
    <w:rsid w:val="00543D5F"/>
    <w:rsid w:val="00544B6E"/>
    <w:rsid w:val="00545FD3"/>
    <w:rsid w:val="00547C5D"/>
    <w:rsid w:val="00547E93"/>
    <w:rsid w:val="00552346"/>
    <w:rsid w:val="00552E3B"/>
    <w:rsid w:val="0055386D"/>
    <w:rsid w:val="005563BA"/>
    <w:rsid w:val="00560B56"/>
    <w:rsid w:val="00563AB7"/>
    <w:rsid w:val="00566812"/>
    <w:rsid w:val="00566C93"/>
    <w:rsid w:val="0056736F"/>
    <w:rsid w:val="00570161"/>
    <w:rsid w:val="00574761"/>
    <w:rsid w:val="00575106"/>
    <w:rsid w:val="00575F8E"/>
    <w:rsid w:val="00576BBE"/>
    <w:rsid w:val="0057700B"/>
    <w:rsid w:val="005810B2"/>
    <w:rsid w:val="00582A25"/>
    <w:rsid w:val="00587D5E"/>
    <w:rsid w:val="005906F8"/>
    <w:rsid w:val="00595739"/>
    <w:rsid w:val="005968AF"/>
    <w:rsid w:val="00596E6F"/>
    <w:rsid w:val="0059757F"/>
    <w:rsid w:val="005A01E1"/>
    <w:rsid w:val="005A1F43"/>
    <w:rsid w:val="005A2E2E"/>
    <w:rsid w:val="005A50CD"/>
    <w:rsid w:val="005A71E8"/>
    <w:rsid w:val="005B21A2"/>
    <w:rsid w:val="005B2A4A"/>
    <w:rsid w:val="005B2F0D"/>
    <w:rsid w:val="005B3B9C"/>
    <w:rsid w:val="005B5E65"/>
    <w:rsid w:val="005B5F8C"/>
    <w:rsid w:val="005B705C"/>
    <w:rsid w:val="005B74F2"/>
    <w:rsid w:val="005C24B9"/>
    <w:rsid w:val="005C2EE5"/>
    <w:rsid w:val="005C30B3"/>
    <w:rsid w:val="005C443B"/>
    <w:rsid w:val="005C49EB"/>
    <w:rsid w:val="005C49FA"/>
    <w:rsid w:val="005C4F4E"/>
    <w:rsid w:val="005C56A0"/>
    <w:rsid w:val="005C74F9"/>
    <w:rsid w:val="005D2550"/>
    <w:rsid w:val="005D3F90"/>
    <w:rsid w:val="005D4E19"/>
    <w:rsid w:val="005D5A94"/>
    <w:rsid w:val="005E01EB"/>
    <w:rsid w:val="005E2EA6"/>
    <w:rsid w:val="005E3A02"/>
    <w:rsid w:val="005E3C9A"/>
    <w:rsid w:val="005E5756"/>
    <w:rsid w:val="005E77E9"/>
    <w:rsid w:val="005F34B6"/>
    <w:rsid w:val="005F5DAB"/>
    <w:rsid w:val="005F7FA3"/>
    <w:rsid w:val="00600803"/>
    <w:rsid w:val="00601040"/>
    <w:rsid w:val="006018B4"/>
    <w:rsid w:val="00602290"/>
    <w:rsid w:val="0060317E"/>
    <w:rsid w:val="006036E1"/>
    <w:rsid w:val="0060501F"/>
    <w:rsid w:val="006077E3"/>
    <w:rsid w:val="006156DD"/>
    <w:rsid w:val="0061687C"/>
    <w:rsid w:val="00620FE9"/>
    <w:rsid w:val="00621548"/>
    <w:rsid w:val="00622499"/>
    <w:rsid w:val="00625051"/>
    <w:rsid w:val="00625729"/>
    <w:rsid w:val="0062712C"/>
    <w:rsid w:val="00633AA3"/>
    <w:rsid w:val="00634DD8"/>
    <w:rsid w:val="00635CF4"/>
    <w:rsid w:val="00635E0C"/>
    <w:rsid w:val="00636902"/>
    <w:rsid w:val="00637801"/>
    <w:rsid w:val="0064028D"/>
    <w:rsid w:val="006409E2"/>
    <w:rsid w:val="0064116E"/>
    <w:rsid w:val="006427EB"/>
    <w:rsid w:val="00644E95"/>
    <w:rsid w:val="006450E7"/>
    <w:rsid w:val="00647FD7"/>
    <w:rsid w:val="00652D7D"/>
    <w:rsid w:val="00652F98"/>
    <w:rsid w:val="006533FD"/>
    <w:rsid w:val="006544E2"/>
    <w:rsid w:val="006551B4"/>
    <w:rsid w:val="006605F7"/>
    <w:rsid w:val="0066192C"/>
    <w:rsid w:val="00663359"/>
    <w:rsid w:val="006643EC"/>
    <w:rsid w:val="00666A8A"/>
    <w:rsid w:val="006671CF"/>
    <w:rsid w:val="0066732B"/>
    <w:rsid w:val="006738E0"/>
    <w:rsid w:val="00674789"/>
    <w:rsid w:val="00675322"/>
    <w:rsid w:val="0067537D"/>
    <w:rsid w:val="00675614"/>
    <w:rsid w:val="0068057D"/>
    <w:rsid w:val="006817DD"/>
    <w:rsid w:val="00681CC5"/>
    <w:rsid w:val="006854C8"/>
    <w:rsid w:val="00686937"/>
    <w:rsid w:val="006907AC"/>
    <w:rsid w:val="00691B4A"/>
    <w:rsid w:val="006924D8"/>
    <w:rsid w:val="00692BE3"/>
    <w:rsid w:val="00692D9E"/>
    <w:rsid w:val="00693C80"/>
    <w:rsid w:val="006949FA"/>
    <w:rsid w:val="00697CE4"/>
    <w:rsid w:val="006A05C0"/>
    <w:rsid w:val="006A0D9D"/>
    <w:rsid w:val="006A1900"/>
    <w:rsid w:val="006A2CFC"/>
    <w:rsid w:val="006A345E"/>
    <w:rsid w:val="006A35FC"/>
    <w:rsid w:val="006A494E"/>
    <w:rsid w:val="006A597D"/>
    <w:rsid w:val="006A6094"/>
    <w:rsid w:val="006A636E"/>
    <w:rsid w:val="006A785D"/>
    <w:rsid w:val="006A7DBA"/>
    <w:rsid w:val="006B061A"/>
    <w:rsid w:val="006B08D1"/>
    <w:rsid w:val="006B15A0"/>
    <w:rsid w:val="006B1CB1"/>
    <w:rsid w:val="006B1FB4"/>
    <w:rsid w:val="006B2C63"/>
    <w:rsid w:val="006B37E3"/>
    <w:rsid w:val="006B4A02"/>
    <w:rsid w:val="006B507B"/>
    <w:rsid w:val="006B5ED6"/>
    <w:rsid w:val="006B61DD"/>
    <w:rsid w:val="006B684D"/>
    <w:rsid w:val="006C29B5"/>
    <w:rsid w:val="006C447E"/>
    <w:rsid w:val="006C5A26"/>
    <w:rsid w:val="006C5F34"/>
    <w:rsid w:val="006C74B8"/>
    <w:rsid w:val="006D21AD"/>
    <w:rsid w:val="006D2727"/>
    <w:rsid w:val="006D3353"/>
    <w:rsid w:val="006D4A4F"/>
    <w:rsid w:val="006D700D"/>
    <w:rsid w:val="006E1C23"/>
    <w:rsid w:val="006E27D6"/>
    <w:rsid w:val="006E2983"/>
    <w:rsid w:val="006F274E"/>
    <w:rsid w:val="006F2C99"/>
    <w:rsid w:val="006F4223"/>
    <w:rsid w:val="006F51C9"/>
    <w:rsid w:val="006F56BF"/>
    <w:rsid w:val="006F5F0D"/>
    <w:rsid w:val="00700257"/>
    <w:rsid w:val="00702D7B"/>
    <w:rsid w:val="007076C2"/>
    <w:rsid w:val="007141B1"/>
    <w:rsid w:val="007145A3"/>
    <w:rsid w:val="00715556"/>
    <w:rsid w:val="007160DC"/>
    <w:rsid w:val="00716796"/>
    <w:rsid w:val="00720E9F"/>
    <w:rsid w:val="00721BAF"/>
    <w:rsid w:val="00725B4A"/>
    <w:rsid w:val="00726D24"/>
    <w:rsid w:val="0073204A"/>
    <w:rsid w:val="00733BBB"/>
    <w:rsid w:val="007350CC"/>
    <w:rsid w:val="00736476"/>
    <w:rsid w:val="00740FE8"/>
    <w:rsid w:val="00742221"/>
    <w:rsid w:val="0074300C"/>
    <w:rsid w:val="0074320C"/>
    <w:rsid w:val="00744535"/>
    <w:rsid w:val="00745343"/>
    <w:rsid w:val="007461A9"/>
    <w:rsid w:val="00750372"/>
    <w:rsid w:val="0075214D"/>
    <w:rsid w:val="00752AE8"/>
    <w:rsid w:val="00753647"/>
    <w:rsid w:val="0075379B"/>
    <w:rsid w:val="007543C0"/>
    <w:rsid w:val="00754524"/>
    <w:rsid w:val="007616C4"/>
    <w:rsid w:val="0076468F"/>
    <w:rsid w:val="00764C02"/>
    <w:rsid w:val="00765323"/>
    <w:rsid w:val="00765EFC"/>
    <w:rsid w:val="007678C0"/>
    <w:rsid w:val="007758C5"/>
    <w:rsid w:val="00777510"/>
    <w:rsid w:val="007811ED"/>
    <w:rsid w:val="00782EB5"/>
    <w:rsid w:val="007847C9"/>
    <w:rsid w:val="0078503D"/>
    <w:rsid w:val="0079088E"/>
    <w:rsid w:val="0079176F"/>
    <w:rsid w:val="00793961"/>
    <w:rsid w:val="00795647"/>
    <w:rsid w:val="00796351"/>
    <w:rsid w:val="00797466"/>
    <w:rsid w:val="00797DA7"/>
    <w:rsid w:val="007A2139"/>
    <w:rsid w:val="007A56D4"/>
    <w:rsid w:val="007A6AFC"/>
    <w:rsid w:val="007A751F"/>
    <w:rsid w:val="007B1681"/>
    <w:rsid w:val="007B35F2"/>
    <w:rsid w:val="007B4774"/>
    <w:rsid w:val="007B5101"/>
    <w:rsid w:val="007B6CC3"/>
    <w:rsid w:val="007B7043"/>
    <w:rsid w:val="007B7C48"/>
    <w:rsid w:val="007C1CA6"/>
    <w:rsid w:val="007C2D46"/>
    <w:rsid w:val="007C2DCC"/>
    <w:rsid w:val="007C42DC"/>
    <w:rsid w:val="007C65DC"/>
    <w:rsid w:val="007C671D"/>
    <w:rsid w:val="007D4E66"/>
    <w:rsid w:val="007D6099"/>
    <w:rsid w:val="007D6B8E"/>
    <w:rsid w:val="007D7614"/>
    <w:rsid w:val="007E2BCB"/>
    <w:rsid w:val="007E4BAA"/>
    <w:rsid w:val="007E7556"/>
    <w:rsid w:val="007F0929"/>
    <w:rsid w:val="007F0F7E"/>
    <w:rsid w:val="007F0FE7"/>
    <w:rsid w:val="007F2389"/>
    <w:rsid w:val="007F2614"/>
    <w:rsid w:val="007F452D"/>
    <w:rsid w:val="007F4712"/>
    <w:rsid w:val="007F5981"/>
    <w:rsid w:val="007F7C1D"/>
    <w:rsid w:val="007F7C36"/>
    <w:rsid w:val="0080092D"/>
    <w:rsid w:val="008009A5"/>
    <w:rsid w:val="00800C39"/>
    <w:rsid w:val="00801A43"/>
    <w:rsid w:val="00801ECA"/>
    <w:rsid w:val="008020CA"/>
    <w:rsid w:val="008037AA"/>
    <w:rsid w:val="008111FF"/>
    <w:rsid w:val="008115D5"/>
    <w:rsid w:val="00812648"/>
    <w:rsid w:val="008131DF"/>
    <w:rsid w:val="0081333D"/>
    <w:rsid w:val="008154B6"/>
    <w:rsid w:val="0081559F"/>
    <w:rsid w:val="00821693"/>
    <w:rsid w:val="00821A4F"/>
    <w:rsid w:val="00821F72"/>
    <w:rsid w:val="008221F4"/>
    <w:rsid w:val="0082350C"/>
    <w:rsid w:val="008255EF"/>
    <w:rsid w:val="008260EF"/>
    <w:rsid w:val="0083030C"/>
    <w:rsid w:val="00831185"/>
    <w:rsid w:val="00831771"/>
    <w:rsid w:val="008332E3"/>
    <w:rsid w:val="00837A57"/>
    <w:rsid w:val="008413DE"/>
    <w:rsid w:val="008420EE"/>
    <w:rsid w:val="0084301A"/>
    <w:rsid w:val="008534CF"/>
    <w:rsid w:val="008573DA"/>
    <w:rsid w:val="00861247"/>
    <w:rsid w:val="0086591B"/>
    <w:rsid w:val="00865F73"/>
    <w:rsid w:val="00866E30"/>
    <w:rsid w:val="008703B7"/>
    <w:rsid w:val="0087568B"/>
    <w:rsid w:val="00876057"/>
    <w:rsid w:val="00876BFB"/>
    <w:rsid w:val="00881449"/>
    <w:rsid w:val="008839E2"/>
    <w:rsid w:val="00890A66"/>
    <w:rsid w:val="00891B54"/>
    <w:rsid w:val="00891CAB"/>
    <w:rsid w:val="008954F5"/>
    <w:rsid w:val="00895C9F"/>
    <w:rsid w:val="008A205E"/>
    <w:rsid w:val="008A285D"/>
    <w:rsid w:val="008A3CED"/>
    <w:rsid w:val="008A5523"/>
    <w:rsid w:val="008A618B"/>
    <w:rsid w:val="008B13BE"/>
    <w:rsid w:val="008B1D01"/>
    <w:rsid w:val="008B2DDA"/>
    <w:rsid w:val="008B4365"/>
    <w:rsid w:val="008B45EF"/>
    <w:rsid w:val="008B7BB4"/>
    <w:rsid w:val="008C0178"/>
    <w:rsid w:val="008C09F5"/>
    <w:rsid w:val="008C171F"/>
    <w:rsid w:val="008C2278"/>
    <w:rsid w:val="008C2319"/>
    <w:rsid w:val="008C2D1D"/>
    <w:rsid w:val="008C369C"/>
    <w:rsid w:val="008C3826"/>
    <w:rsid w:val="008C6548"/>
    <w:rsid w:val="008C7C7E"/>
    <w:rsid w:val="008D1C04"/>
    <w:rsid w:val="008D22AD"/>
    <w:rsid w:val="008D48D2"/>
    <w:rsid w:val="008E0A8D"/>
    <w:rsid w:val="008E0B77"/>
    <w:rsid w:val="008E1A14"/>
    <w:rsid w:val="008E44F0"/>
    <w:rsid w:val="008E4696"/>
    <w:rsid w:val="008E519B"/>
    <w:rsid w:val="008E649E"/>
    <w:rsid w:val="008F0A64"/>
    <w:rsid w:val="008F180E"/>
    <w:rsid w:val="008F1D76"/>
    <w:rsid w:val="008F3A21"/>
    <w:rsid w:val="008F3F11"/>
    <w:rsid w:val="008F5D2C"/>
    <w:rsid w:val="008F6C6F"/>
    <w:rsid w:val="008F7328"/>
    <w:rsid w:val="008F7FDE"/>
    <w:rsid w:val="00902022"/>
    <w:rsid w:val="009024EE"/>
    <w:rsid w:val="009045B4"/>
    <w:rsid w:val="00910154"/>
    <w:rsid w:val="00911592"/>
    <w:rsid w:val="009124CF"/>
    <w:rsid w:val="009142D6"/>
    <w:rsid w:val="00920D35"/>
    <w:rsid w:val="00924FB0"/>
    <w:rsid w:val="00925248"/>
    <w:rsid w:val="00925E79"/>
    <w:rsid w:val="00926858"/>
    <w:rsid w:val="009271D0"/>
    <w:rsid w:val="00930118"/>
    <w:rsid w:val="00930820"/>
    <w:rsid w:val="00930FA0"/>
    <w:rsid w:val="00931AF4"/>
    <w:rsid w:val="00932662"/>
    <w:rsid w:val="00933501"/>
    <w:rsid w:val="009350BD"/>
    <w:rsid w:val="00935FF8"/>
    <w:rsid w:val="00941FE0"/>
    <w:rsid w:val="00944343"/>
    <w:rsid w:val="009532A3"/>
    <w:rsid w:val="00953538"/>
    <w:rsid w:val="00954328"/>
    <w:rsid w:val="0095433D"/>
    <w:rsid w:val="009547CC"/>
    <w:rsid w:val="00955ACE"/>
    <w:rsid w:val="00961C5D"/>
    <w:rsid w:val="00963425"/>
    <w:rsid w:val="00965706"/>
    <w:rsid w:val="00965C48"/>
    <w:rsid w:val="00970685"/>
    <w:rsid w:val="00970F5E"/>
    <w:rsid w:val="00971E94"/>
    <w:rsid w:val="00975247"/>
    <w:rsid w:val="00975AC2"/>
    <w:rsid w:val="0097635C"/>
    <w:rsid w:val="00980304"/>
    <w:rsid w:val="00980953"/>
    <w:rsid w:val="009809E7"/>
    <w:rsid w:val="00981D9F"/>
    <w:rsid w:val="009822E3"/>
    <w:rsid w:val="00983552"/>
    <w:rsid w:val="009850D3"/>
    <w:rsid w:val="00986BB5"/>
    <w:rsid w:val="009913B5"/>
    <w:rsid w:val="00993FD1"/>
    <w:rsid w:val="00994C89"/>
    <w:rsid w:val="00996336"/>
    <w:rsid w:val="009966CB"/>
    <w:rsid w:val="009967E7"/>
    <w:rsid w:val="00996B6C"/>
    <w:rsid w:val="00996F52"/>
    <w:rsid w:val="009A1A34"/>
    <w:rsid w:val="009A1BD1"/>
    <w:rsid w:val="009A24F9"/>
    <w:rsid w:val="009A38DF"/>
    <w:rsid w:val="009A4F34"/>
    <w:rsid w:val="009A7A71"/>
    <w:rsid w:val="009B1F50"/>
    <w:rsid w:val="009B3E95"/>
    <w:rsid w:val="009C244B"/>
    <w:rsid w:val="009C2CB8"/>
    <w:rsid w:val="009C3510"/>
    <w:rsid w:val="009C6602"/>
    <w:rsid w:val="009C6B4B"/>
    <w:rsid w:val="009D037B"/>
    <w:rsid w:val="009D1D1D"/>
    <w:rsid w:val="009D1D24"/>
    <w:rsid w:val="009D1F1B"/>
    <w:rsid w:val="009D301C"/>
    <w:rsid w:val="009D5066"/>
    <w:rsid w:val="009D5B8B"/>
    <w:rsid w:val="009E0F3C"/>
    <w:rsid w:val="009E40B8"/>
    <w:rsid w:val="009E6035"/>
    <w:rsid w:val="009E6530"/>
    <w:rsid w:val="009E6985"/>
    <w:rsid w:val="009E6EE0"/>
    <w:rsid w:val="009F0477"/>
    <w:rsid w:val="009F0536"/>
    <w:rsid w:val="009F2BEC"/>
    <w:rsid w:val="009F2D2B"/>
    <w:rsid w:val="009F396A"/>
    <w:rsid w:val="009F4028"/>
    <w:rsid w:val="009F4277"/>
    <w:rsid w:val="009F5489"/>
    <w:rsid w:val="009F60CD"/>
    <w:rsid w:val="009F6629"/>
    <w:rsid w:val="009F6E04"/>
    <w:rsid w:val="00A031EC"/>
    <w:rsid w:val="00A0366C"/>
    <w:rsid w:val="00A05630"/>
    <w:rsid w:val="00A07447"/>
    <w:rsid w:val="00A16505"/>
    <w:rsid w:val="00A17D58"/>
    <w:rsid w:val="00A203A0"/>
    <w:rsid w:val="00A20689"/>
    <w:rsid w:val="00A21573"/>
    <w:rsid w:val="00A2511A"/>
    <w:rsid w:val="00A27AD9"/>
    <w:rsid w:val="00A27B57"/>
    <w:rsid w:val="00A30C0F"/>
    <w:rsid w:val="00A3378B"/>
    <w:rsid w:val="00A349EA"/>
    <w:rsid w:val="00A3517F"/>
    <w:rsid w:val="00A3544B"/>
    <w:rsid w:val="00A4030C"/>
    <w:rsid w:val="00A41769"/>
    <w:rsid w:val="00A4315F"/>
    <w:rsid w:val="00A44F2B"/>
    <w:rsid w:val="00A46278"/>
    <w:rsid w:val="00A4655E"/>
    <w:rsid w:val="00A50535"/>
    <w:rsid w:val="00A52F3D"/>
    <w:rsid w:val="00A54755"/>
    <w:rsid w:val="00A55E04"/>
    <w:rsid w:val="00A56FDE"/>
    <w:rsid w:val="00A576CE"/>
    <w:rsid w:val="00A60D32"/>
    <w:rsid w:val="00A63152"/>
    <w:rsid w:val="00A634CC"/>
    <w:rsid w:val="00A66159"/>
    <w:rsid w:val="00A664DE"/>
    <w:rsid w:val="00A66D03"/>
    <w:rsid w:val="00A6707C"/>
    <w:rsid w:val="00A705C4"/>
    <w:rsid w:val="00A70FA8"/>
    <w:rsid w:val="00A710D5"/>
    <w:rsid w:val="00A72415"/>
    <w:rsid w:val="00A725B1"/>
    <w:rsid w:val="00A72CCE"/>
    <w:rsid w:val="00A73520"/>
    <w:rsid w:val="00A74FBB"/>
    <w:rsid w:val="00A7580C"/>
    <w:rsid w:val="00A76CDD"/>
    <w:rsid w:val="00A77F6C"/>
    <w:rsid w:val="00A800F1"/>
    <w:rsid w:val="00A8094C"/>
    <w:rsid w:val="00A828F7"/>
    <w:rsid w:val="00A902BB"/>
    <w:rsid w:val="00A94621"/>
    <w:rsid w:val="00A94701"/>
    <w:rsid w:val="00A95529"/>
    <w:rsid w:val="00A961A6"/>
    <w:rsid w:val="00AA1AE1"/>
    <w:rsid w:val="00AA31C2"/>
    <w:rsid w:val="00AA42BA"/>
    <w:rsid w:val="00AA50FA"/>
    <w:rsid w:val="00AB08AD"/>
    <w:rsid w:val="00AB09B7"/>
    <w:rsid w:val="00AB2A5B"/>
    <w:rsid w:val="00AB2C36"/>
    <w:rsid w:val="00AB3610"/>
    <w:rsid w:val="00AB4E67"/>
    <w:rsid w:val="00AB5503"/>
    <w:rsid w:val="00AB5AAB"/>
    <w:rsid w:val="00AB730D"/>
    <w:rsid w:val="00AB7D6F"/>
    <w:rsid w:val="00AC408C"/>
    <w:rsid w:val="00AC48C1"/>
    <w:rsid w:val="00AC5E57"/>
    <w:rsid w:val="00AC631B"/>
    <w:rsid w:val="00AC6342"/>
    <w:rsid w:val="00AC64B6"/>
    <w:rsid w:val="00AC6581"/>
    <w:rsid w:val="00AC6D5D"/>
    <w:rsid w:val="00AC6FCC"/>
    <w:rsid w:val="00AC748E"/>
    <w:rsid w:val="00AD0D52"/>
    <w:rsid w:val="00AD2983"/>
    <w:rsid w:val="00AD2A59"/>
    <w:rsid w:val="00AD5F08"/>
    <w:rsid w:val="00AD7E77"/>
    <w:rsid w:val="00AE1013"/>
    <w:rsid w:val="00AE1F8A"/>
    <w:rsid w:val="00AE2ABA"/>
    <w:rsid w:val="00AE2F0E"/>
    <w:rsid w:val="00AE3071"/>
    <w:rsid w:val="00AF0365"/>
    <w:rsid w:val="00AF2506"/>
    <w:rsid w:val="00AF2A9A"/>
    <w:rsid w:val="00AF44DC"/>
    <w:rsid w:val="00AF55D3"/>
    <w:rsid w:val="00AF6393"/>
    <w:rsid w:val="00AF6EED"/>
    <w:rsid w:val="00AF7EED"/>
    <w:rsid w:val="00B0163A"/>
    <w:rsid w:val="00B02B07"/>
    <w:rsid w:val="00B034AD"/>
    <w:rsid w:val="00B14008"/>
    <w:rsid w:val="00B14407"/>
    <w:rsid w:val="00B14820"/>
    <w:rsid w:val="00B16148"/>
    <w:rsid w:val="00B16996"/>
    <w:rsid w:val="00B17EBA"/>
    <w:rsid w:val="00B202B0"/>
    <w:rsid w:val="00B21683"/>
    <w:rsid w:val="00B24F60"/>
    <w:rsid w:val="00B25520"/>
    <w:rsid w:val="00B2581C"/>
    <w:rsid w:val="00B304DC"/>
    <w:rsid w:val="00B31C07"/>
    <w:rsid w:val="00B33BDD"/>
    <w:rsid w:val="00B34003"/>
    <w:rsid w:val="00B34F16"/>
    <w:rsid w:val="00B36694"/>
    <w:rsid w:val="00B37053"/>
    <w:rsid w:val="00B378EC"/>
    <w:rsid w:val="00B37B43"/>
    <w:rsid w:val="00B4123E"/>
    <w:rsid w:val="00B4139F"/>
    <w:rsid w:val="00B41A9E"/>
    <w:rsid w:val="00B4284C"/>
    <w:rsid w:val="00B43188"/>
    <w:rsid w:val="00B4376D"/>
    <w:rsid w:val="00B438FE"/>
    <w:rsid w:val="00B45C57"/>
    <w:rsid w:val="00B46236"/>
    <w:rsid w:val="00B46B58"/>
    <w:rsid w:val="00B51033"/>
    <w:rsid w:val="00B515AB"/>
    <w:rsid w:val="00B5357E"/>
    <w:rsid w:val="00B5682E"/>
    <w:rsid w:val="00B56B6F"/>
    <w:rsid w:val="00B575B4"/>
    <w:rsid w:val="00B57853"/>
    <w:rsid w:val="00B624DD"/>
    <w:rsid w:val="00B65953"/>
    <w:rsid w:val="00B664AC"/>
    <w:rsid w:val="00B66552"/>
    <w:rsid w:val="00B70A44"/>
    <w:rsid w:val="00B70E3A"/>
    <w:rsid w:val="00B7129A"/>
    <w:rsid w:val="00B724B9"/>
    <w:rsid w:val="00B73C40"/>
    <w:rsid w:val="00B749CB"/>
    <w:rsid w:val="00B760E6"/>
    <w:rsid w:val="00B8048F"/>
    <w:rsid w:val="00B80531"/>
    <w:rsid w:val="00B82AC9"/>
    <w:rsid w:val="00B83697"/>
    <w:rsid w:val="00B8443B"/>
    <w:rsid w:val="00B857E1"/>
    <w:rsid w:val="00B87786"/>
    <w:rsid w:val="00B9097E"/>
    <w:rsid w:val="00B9218E"/>
    <w:rsid w:val="00B928E1"/>
    <w:rsid w:val="00B93919"/>
    <w:rsid w:val="00B943D2"/>
    <w:rsid w:val="00B9575A"/>
    <w:rsid w:val="00B95C4E"/>
    <w:rsid w:val="00B97376"/>
    <w:rsid w:val="00BA199F"/>
    <w:rsid w:val="00BA29BB"/>
    <w:rsid w:val="00BA3403"/>
    <w:rsid w:val="00BA3E5F"/>
    <w:rsid w:val="00BA7BCC"/>
    <w:rsid w:val="00BA7CA9"/>
    <w:rsid w:val="00BB0862"/>
    <w:rsid w:val="00BB0F23"/>
    <w:rsid w:val="00BB1236"/>
    <w:rsid w:val="00BB2069"/>
    <w:rsid w:val="00BB28CA"/>
    <w:rsid w:val="00BB5F83"/>
    <w:rsid w:val="00BB65FC"/>
    <w:rsid w:val="00BC160C"/>
    <w:rsid w:val="00BC184C"/>
    <w:rsid w:val="00BC2322"/>
    <w:rsid w:val="00BC2908"/>
    <w:rsid w:val="00BC36A6"/>
    <w:rsid w:val="00BC5238"/>
    <w:rsid w:val="00BC7536"/>
    <w:rsid w:val="00BD0944"/>
    <w:rsid w:val="00BD15E5"/>
    <w:rsid w:val="00BD1713"/>
    <w:rsid w:val="00BD2BFE"/>
    <w:rsid w:val="00BD2D96"/>
    <w:rsid w:val="00BD339C"/>
    <w:rsid w:val="00BD5665"/>
    <w:rsid w:val="00BE5E93"/>
    <w:rsid w:val="00BE6349"/>
    <w:rsid w:val="00BE6849"/>
    <w:rsid w:val="00BF1070"/>
    <w:rsid w:val="00BF584C"/>
    <w:rsid w:val="00BF7852"/>
    <w:rsid w:val="00C04378"/>
    <w:rsid w:val="00C06570"/>
    <w:rsid w:val="00C06D13"/>
    <w:rsid w:val="00C12035"/>
    <w:rsid w:val="00C1210D"/>
    <w:rsid w:val="00C1467B"/>
    <w:rsid w:val="00C15B88"/>
    <w:rsid w:val="00C2033F"/>
    <w:rsid w:val="00C2269E"/>
    <w:rsid w:val="00C26F42"/>
    <w:rsid w:val="00C27B74"/>
    <w:rsid w:val="00C3077B"/>
    <w:rsid w:val="00C30B8A"/>
    <w:rsid w:val="00C310F1"/>
    <w:rsid w:val="00C33A7B"/>
    <w:rsid w:val="00C4092E"/>
    <w:rsid w:val="00C416B4"/>
    <w:rsid w:val="00C44C85"/>
    <w:rsid w:val="00C46899"/>
    <w:rsid w:val="00C46DE0"/>
    <w:rsid w:val="00C46F39"/>
    <w:rsid w:val="00C50712"/>
    <w:rsid w:val="00C50805"/>
    <w:rsid w:val="00C510C5"/>
    <w:rsid w:val="00C51655"/>
    <w:rsid w:val="00C52802"/>
    <w:rsid w:val="00C54FC2"/>
    <w:rsid w:val="00C55CEA"/>
    <w:rsid w:val="00C56502"/>
    <w:rsid w:val="00C57956"/>
    <w:rsid w:val="00C60255"/>
    <w:rsid w:val="00C609C2"/>
    <w:rsid w:val="00C6197F"/>
    <w:rsid w:val="00C62285"/>
    <w:rsid w:val="00C63B08"/>
    <w:rsid w:val="00C64C3A"/>
    <w:rsid w:val="00C66654"/>
    <w:rsid w:val="00C67F2A"/>
    <w:rsid w:val="00C70607"/>
    <w:rsid w:val="00C72054"/>
    <w:rsid w:val="00C74BAC"/>
    <w:rsid w:val="00C7626C"/>
    <w:rsid w:val="00C7652B"/>
    <w:rsid w:val="00C77895"/>
    <w:rsid w:val="00C778EC"/>
    <w:rsid w:val="00C77D3C"/>
    <w:rsid w:val="00C8024F"/>
    <w:rsid w:val="00C802DE"/>
    <w:rsid w:val="00C80B7C"/>
    <w:rsid w:val="00C81439"/>
    <w:rsid w:val="00C81F04"/>
    <w:rsid w:val="00C900A9"/>
    <w:rsid w:val="00C957C7"/>
    <w:rsid w:val="00C97592"/>
    <w:rsid w:val="00C97DBF"/>
    <w:rsid w:val="00CA082F"/>
    <w:rsid w:val="00CA260D"/>
    <w:rsid w:val="00CA2AAD"/>
    <w:rsid w:val="00CA5878"/>
    <w:rsid w:val="00CA6899"/>
    <w:rsid w:val="00CB0E4A"/>
    <w:rsid w:val="00CB151D"/>
    <w:rsid w:val="00CB234B"/>
    <w:rsid w:val="00CB240C"/>
    <w:rsid w:val="00CB2FBE"/>
    <w:rsid w:val="00CB306F"/>
    <w:rsid w:val="00CB3313"/>
    <w:rsid w:val="00CB47B0"/>
    <w:rsid w:val="00CB47F9"/>
    <w:rsid w:val="00CC01E3"/>
    <w:rsid w:val="00CC1791"/>
    <w:rsid w:val="00CC2318"/>
    <w:rsid w:val="00CC5706"/>
    <w:rsid w:val="00CC5C76"/>
    <w:rsid w:val="00CC6475"/>
    <w:rsid w:val="00CC6E86"/>
    <w:rsid w:val="00CC76EC"/>
    <w:rsid w:val="00CC78FC"/>
    <w:rsid w:val="00CD0F8D"/>
    <w:rsid w:val="00CD0F95"/>
    <w:rsid w:val="00CD2637"/>
    <w:rsid w:val="00CD47B1"/>
    <w:rsid w:val="00CD595A"/>
    <w:rsid w:val="00CD5AB1"/>
    <w:rsid w:val="00CD68F5"/>
    <w:rsid w:val="00CD764C"/>
    <w:rsid w:val="00CE01E8"/>
    <w:rsid w:val="00CE07DB"/>
    <w:rsid w:val="00CE2D05"/>
    <w:rsid w:val="00CE3F98"/>
    <w:rsid w:val="00CE469D"/>
    <w:rsid w:val="00CE4F8C"/>
    <w:rsid w:val="00CE66F7"/>
    <w:rsid w:val="00CE73A5"/>
    <w:rsid w:val="00CF0D5A"/>
    <w:rsid w:val="00CF1AB1"/>
    <w:rsid w:val="00CF3B61"/>
    <w:rsid w:val="00CF5CA1"/>
    <w:rsid w:val="00D00855"/>
    <w:rsid w:val="00D0180A"/>
    <w:rsid w:val="00D01EA5"/>
    <w:rsid w:val="00D029A7"/>
    <w:rsid w:val="00D05ECC"/>
    <w:rsid w:val="00D07D76"/>
    <w:rsid w:val="00D1006D"/>
    <w:rsid w:val="00D13006"/>
    <w:rsid w:val="00D147CF"/>
    <w:rsid w:val="00D16735"/>
    <w:rsid w:val="00D16AD9"/>
    <w:rsid w:val="00D178E8"/>
    <w:rsid w:val="00D20470"/>
    <w:rsid w:val="00D20789"/>
    <w:rsid w:val="00D227B2"/>
    <w:rsid w:val="00D24DC3"/>
    <w:rsid w:val="00D24FBF"/>
    <w:rsid w:val="00D27A80"/>
    <w:rsid w:val="00D326DA"/>
    <w:rsid w:val="00D32818"/>
    <w:rsid w:val="00D336D9"/>
    <w:rsid w:val="00D37D0F"/>
    <w:rsid w:val="00D40F7C"/>
    <w:rsid w:val="00D42813"/>
    <w:rsid w:val="00D43201"/>
    <w:rsid w:val="00D4361F"/>
    <w:rsid w:val="00D437A1"/>
    <w:rsid w:val="00D43CFD"/>
    <w:rsid w:val="00D46564"/>
    <w:rsid w:val="00D47884"/>
    <w:rsid w:val="00D478AC"/>
    <w:rsid w:val="00D47C54"/>
    <w:rsid w:val="00D50D59"/>
    <w:rsid w:val="00D51195"/>
    <w:rsid w:val="00D51464"/>
    <w:rsid w:val="00D520DC"/>
    <w:rsid w:val="00D52540"/>
    <w:rsid w:val="00D542EB"/>
    <w:rsid w:val="00D605B0"/>
    <w:rsid w:val="00D62473"/>
    <w:rsid w:val="00D62CB5"/>
    <w:rsid w:val="00D63FE9"/>
    <w:rsid w:val="00D657EE"/>
    <w:rsid w:val="00D66611"/>
    <w:rsid w:val="00D66D1A"/>
    <w:rsid w:val="00D7175E"/>
    <w:rsid w:val="00D71C72"/>
    <w:rsid w:val="00D759B1"/>
    <w:rsid w:val="00D77DF0"/>
    <w:rsid w:val="00D80A78"/>
    <w:rsid w:val="00D84E43"/>
    <w:rsid w:val="00D858DE"/>
    <w:rsid w:val="00D86D1A"/>
    <w:rsid w:val="00D87124"/>
    <w:rsid w:val="00D8750E"/>
    <w:rsid w:val="00D87F3A"/>
    <w:rsid w:val="00D91E65"/>
    <w:rsid w:val="00D94A17"/>
    <w:rsid w:val="00D9666B"/>
    <w:rsid w:val="00D9672B"/>
    <w:rsid w:val="00D97602"/>
    <w:rsid w:val="00DA0315"/>
    <w:rsid w:val="00DA0E50"/>
    <w:rsid w:val="00DA1BE3"/>
    <w:rsid w:val="00DA20D0"/>
    <w:rsid w:val="00DA22EC"/>
    <w:rsid w:val="00DA2317"/>
    <w:rsid w:val="00DA3EC6"/>
    <w:rsid w:val="00DA4583"/>
    <w:rsid w:val="00DA47EB"/>
    <w:rsid w:val="00DA4E28"/>
    <w:rsid w:val="00DA54A4"/>
    <w:rsid w:val="00DA5654"/>
    <w:rsid w:val="00DA7B97"/>
    <w:rsid w:val="00DB2C9D"/>
    <w:rsid w:val="00DB34AD"/>
    <w:rsid w:val="00DB37F3"/>
    <w:rsid w:val="00DC0369"/>
    <w:rsid w:val="00DC578E"/>
    <w:rsid w:val="00DC5C83"/>
    <w:rsid w:val="00DC62F6"/>
    <w:rsid w:val="00DD16E0"/>
    <w:rsid w:val="00DD46EB"/>
    <w:rsid w:val="00DD49B6"/>
    <w:rsid w:val="00DD5D7A"/>
    <w:rsid w:val="00DD71B7"/>
    <w:rsid w:val="00DE092D"/>
    <w:rsid w:val="00DE4E87"/>
    <w:rsid w:val="00DE5ECE"/>
    <w:rsid w:val="00DE6317"/>
    <w:rsid w:val="00DE63A0"/>
    <w:rsid w:val="00DE71FA"/>
    <w:rsid w:val="00DF028B"/>
    <w:rsid w:val="00DF0E26"/>
    <w:rsid w:val="00DF113F"/>
    <w:rsid w:val="00DF20C8"/>
    <w:rsid w:val="00DF2BEF"/>
    <w:rsid w:val="00DF46D2"/>
    <w:rsid w:val="00DF4F1F"/>
    <w:rsid w:val="00DF5D7A"/>
    <w:rsid w:val="00DF5FB0"/>
    <w:rsid w:val="00E016BF"/>
    <w:rsid w:val="00E03C93"/>
    <w:rsid w:val="00E06F56"/>
    <w:rsid w:val="00E07110"/>
    <w:rsid w:val="00E10049"/>
    <w:rsid w:val="00E10B66"/>
    <w:rsid w:val="00E12C9B"/>
    <w:rsid w:val="00E14EC2"/>
    <w:rsid w:val="00E17091"/>
    <w:rsid w:val="00E17489"/>
    <w:rsid w:val="00E1793A"/>
    <w:rsid w:val="00E17C72"/>
    <w:rsid w:val="00E206B9"/>
    <w:rsid w:val="00E21C5B"/>
    <w:rsid w:val="00E220FD"/>
    <w:rsid w:val="00E2332B"/>
    <w:rsid w:val="00E24280"/>
    <w:rsid w:val="00E24F14"/>
    <w:rsid w:val="00E257DF"/>
    <w:rsid w:val="00E25BFF"/>
    <w:rsid w:val="00E30DA7"/>
    <w:rsid w:val="00E31DBD"/>
    <w:rsid w:val="00E34B56"/>
    <w:rsid w:val="00E35D72"/>
    <w:rsid w:val="00E365DC"/>
    <w:rsid w:val="00E375B0"/>
    <w:rsid w:val="00E40F35"/>
    <w:rsid w:val="00E42498"/>
    <w:rsid w:val="00E4299A"/>
    <w:rsid w:val="00E44274"/>
    <w:rsid w:val="00E472DC"/>
    <w:rsid w:val="00E50B8B"/>
    <w:rsid w:val="00E51222"/>
    <w:rsid w:val="00E52826"/>
    <w:rsid w:val="00E53968"/>
    <w:rsid w:val="00E53F21"/>
    <w:rsid w:val="00E55753"/>
    <w:rsid w:val="00E55A51"/>
    <w:rsid w:val="00E5691B"/>
    <w:rsid w:val="00E57BC7"/>
    <w:rsid w:val="00E6041B"/>
    <w:rsid w:val="00E61831"/>
    <w:rsid w:val="00E630FC"/>
    <w:rsid w:val="00E65F68"/>
    <w:rsid w:val="00E66F08"/>
    <w:rsid w:val="00E67971"/>
    <w:rsid w:val="00E700AE"/>
    <w:rsid w:val="00E715F7"/>
    <w:rsid w:val="00E71B04"/>
    <w:rsid w:val="00E71C6B"/>
    <w:rsid w:val="00E73358"/>
    <w:rsid w:val="00E741D2"/>
    <w:rsid w:val="00E74FF5"/>
    <w:rsid w:val="00E75978"/>
    <w:rsid w:val="00E81543"/>
    <w:rsid w:val="00E844E7"/>
    <w:rsid w:val="00E84F2A"/>
    <w:rsid w:val="00E86932"/>
    <w:rsid w:val="00E87A54"/>
    <w:rsid w:val="00E90DC6"/>
    <w:rsid w:val="00E90E80"/>
    <w:rsid w:val="00E91CA2"/>
    <w:rsid w:val="00E92576"/>
    <w:rsid w:val="00E92759"/>
    <w:rsid w:val="00E93FA5"/>
    <w:rsid w:val="00E95623"/>
    <w:rsid w:val="00E96960"/>
    <w:rsid w:val="00EA1392"/>
    <w:rsid w:val="00EA2762"/>
    <w:rsid w:val="00EA2AF6"/>
    <w:rsid w:val="00EA3DC9"/>
    <w:rsid w:val="00EA4065"/>
    <w:rsid w:val="00EA73BF"/>
    <w:rsid w:val="00EB1A00"/>
    <w:rsid w:val="00EB5814"/>
    <w:rsid w:val="00EB64AD"/>
    <w:rsid w:val="00EB748D"/>
    <w:rsid w:val="00EC08BE"/>
    <w:rsid w:val="00EC0D49"/>
    <w:rsid w:val="00EC1A85"/>
    <w:rsid w:val="00EC218A"/>
    <w:rsid w:val="00EC36FC"/>
    <w:rsid w:val="00EC677C"/>
    <w:rsid w:val="00EC6F0E"/>
    <w:rsid w:val="00EC7599"/>
    <w:rsid w:val="00EC7A4A"/>
    <w:rsid w:val="00ED0E9F"/>
    <w:rsid w:val="00ED1042"/>
    <w:rsid w:val="00ED17A1"/>
    <w:rsid w:val="00ED6627"/>
    <w:rsid w:val="00ED6A5C"/>
    <w:rsid w:val="00ED7EA0"/>
    <w:rsid w:val="00EE06EB"/>
    <w:rsid w:val="00EE158A"/>
    <w:rsid w:val="00EE286E"/>
    <w:rsid w:val="00EE5783"/>
    <w:rsid w:val="00EE5843"/>
    <w:rsid w:val="00EE6A83"/>
    <w:rsid w:val="00EF3836"/>
    <w:rsid w:val="00EF3FE1"/>
    <w:rsid w:val="00EF64BF"/>
    <w:rsid w:val="00F00181"/>
    <w:rsid w:val="00F02367"/>
    <w:rsid w:val="00F0296C"/>
    <w:rsid w:val="00F0342E"/>
    <w:rsid w:val="00F12C77"/>
    <w:rsid w:val="00F12FB6"/>
    <w:rsid w:val="00F14562"/>
    <w:rsid w:val="00F1610B"/>
    <w:rsid w:val="00F168AB"/>
    <w:rsid w:val="00F178E8"/>
    <w:rsid w:val="00F211F0"/>
    <w:rsid w:val="00F21705"/>
    <w:rsid w:val="00F313C2"/>
    <w:rsid w:val="00F31E8B"/>
    <w:rsid w:val="00F36F3C"/>
    <w:rsid w:val="00F4035A"/>
    <w:rsid w:val="00F42A02"/>
    <w:rsid w:val="00F4371D"/>
    <w:rsid w:val="00F45DB2"/>
    <w:rsid w:val="00F46A3F"/>
    <w:rsid w:val="00F47AC9"/>
    <w:rsid w:val="00F5273B"/>
    <w:rsid w:val="00F52DB8"/>
    <w:rsid w:val="00F52E22"/>
    <w:rsid w:val="00F52FC2"/>
    <w:rsid w:val="00F53FD3"/>
    <w:rsid w:val="00F5400E"/>
    <w:rsid w:val="00F54ABC"/>
    <w:rsid w:val="00F56009"/>
    <w:rsid w:val="00F61068"/>
    <w:rsid w:val="00F61AE0"/>
    <w:rsid w:val="00F62644"/>
    <w:rsid w:val="00F62E48"/>
    <w:rsid w:val="00F63313"/>
    <w:rsid w:val="00F63C59"/>
    <w:rsid w:val="00F64612"/>
    <w:rsid w:val="00F6472B"/>
    <w:rsid w:val="00F70AC8"/>
    <w:rsid w:val="00F724A6"/>
    <w:rsid w:val="00F739E0"/>
    <w:rsid w:val="00F80028"/>
    <w:rsid w:val="00F80724"/>
    <w:rsid w:val="00F80CD9"/>
    <w:rsid w:val="00F81129"/>
    <w:rsid w:val="00F8137D"/>
    <w:rsid w:val="00F81FE0"/>
    <w:rsid w:val="00F82501"/>
    <w:rsid w:val="00F82BB2"/>
    <w:rsid w:val="00F8403F"/>
    <w:rsid w:val="00F901CA"/>
    <w:rsid w:val="00F902C7"/>
    <w:rsid w:val="00F9129F"/>
    <w:rsid w:val="00F928E9"/>
    <w:rsid w:val="00F95804"/>
    <w:rsid w:val="00F95FAB"/>
    <w:rsid w:val="00F965B5"/>
    <w:rsid w:val="00F96A39"/>
    <w:rsid w:val="00F96C75"/>
    <w:rsid w:val="00FA075E"/>
    <w:rsid w:val="00FA0CCA"/>
    <w:rsid w:val="00FA2BAC"/>
    <w:rsid w:val="00FA2C57"/>
    <w:rsid w:val="00FA714C"/>
    <w:rsid w:val="00FA78C4"/>
    <w:rsid w:val="00FA7A76"/>
    <w:rsid w:val="00FA7BBB"/>
    <w:rsid w:val="00FB27E6"/>
    <w:rsid w:val="00FB3E86"/>
    <w:rsid w:val="00FB758E"/>
    <w:rsid w:val="00FC0164"/>
    <w:rsid w:val="00FC0A36"/>
    <w:rsid w:val="00FC0DF9"/>
    <w:rsid w:val="00FC2890"/>
    <w:rsid w:val="00FC3DB5"/>
    <w:rsid w:val="00FC5EC9"/>
    <w:rsid w:val="00FC6B2F"/>
    <w:rsid w:val="00FC6C8D"/>
    <w:rsid w:val="00FC6E95"/>
    <w:rsid w:val="00FD013A"/>
    <w:rsid w:val="00FD2ADB"/>
    <w:rsid w:val="00FD4A5C"/>
    <w:rsid w:val="00FD4F64"/>
    <w:rsid w:val="00FD62F8"/>
    <w:rsid w:val="00FE0374"/>
    <w:rsid w:val="00FE0D36"/>
    <w:rsid w:val="00FE1B08"/>
    <w:rsid w:val="00FE6DC0"/>
    <w:rsid w:val="00FE73A8"/>
    <w:rsid w:val="00FE73EE"/>
    <w:rsid w:val="00FE7854"/>
    <w:rsid w:val="00FF084F"/>
    <w:rsid w:val="00FF1387"/>
    <w:rsid w:val="00FF407E"/>
    <w:rsid w:val="00FF4CC6"/>
    <w:rsid w:val="00FF5026"/>
    <w:rsid w:val="00FF5186"/>
    <w:rsid w:val="00FF7CE9"/>
    <w:rsid w:val="00FF7FCB"/>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F7C65"/>
  <w15:docId w15:val="{861E3922-564A-4C15-85C3-987C9F822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7863"/>
  </w:style>
  <w:style w:type="paragraph" w:styleId="Heading1">
    <w:name w:val="heading 1"/>
    <w:basedOn w:val="Normal"/>
    <w:next w:val="Normal"/>
    <w:link w:val="Heading1Char"/>
    <w:uiPriority w:val="9"/>
    <w:qFormat/>
    <w:rsid w:val="00277863"/>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7786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77863"/>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7786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77863"/>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277863"/>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7786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7786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7786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46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4621"/>
    <w:rPr>
      <w:color w:val="808080"/>
    </w:rPr>
  </w:style>
  <w:style w:type="paragraph" w:styleId="BalloonText">
    <w:name w:val="Balloon Text"/>
    <w:basedOn w:val="Normal"/>
    <w:link w:val="BalloonTextChar"/>
    <w:uiPriority w:val="99"/>
    <w:semiHidden/>
    <w:unhideWhenUsed/>
    <w:rsid w:val="00A94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621"/>
    <w:rPr>
      <w:rFonts w:ascii="Tahoma" w:hAnsi="Tahoma" w:cs="Tahoma"/>
      <w:sz w:val="16"/>
      <w:szCs w:val="16"/>
    </w:rPr>
  </w:style>
  <w:style w:type="paragraph" w:styleId="Header">
    <w:name w:val="header"/>
    <w:basedOn w:val="Normal"/>
    <w:link w:val="HeaderChar"/>
    <w:uiPriority w:val="99"/>
    <w:unhideWhenUsed/>
    <w:rsid w:val="00054F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4F1A"/>
  </w:style>
  <w:style w:type="paragraph" w:styleId="Footer">
    <w:name w:val="footer"/>
    <w:basedOn w:val="Normal"/>
    <w:link w:val="FooterChar"/>
    <w:uiPriority w:val="99"/>
    <w:unhideWhenUsed/>
    <w:rsid w:val="00054F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4F1A"/>
  </w:style>
  <w:style w:type="paragraph" w:styleId="FootnoteText">
    <w:name w:val="footnote text"/>
    <w:basedOn w:val="Normal"/>
    <w:link w:val="FootnoteTextChar"/>
    <w:uiPriority w:val="99"/>
    <w:semiHidden/>
    <w:unhideWhenUsed/>
    <w:rsid w:val="00F45D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5DB2"/>
    <w:rPr>
      <w:sz w:val="20"/>
      <w:szCs w:val="20"/>
    </w:rPr>
  </w:style>
  <w:style w:type="character" w:styleId="FootnoteReference">
    <w:name w:val="footnote reference"/>
    <w:basedOn w:val="DefaultParagraphFont"/>
    <w:uiPriority w:val="99"/>
    <w:semiHidden/>
    <w:unhideWhenUsed/>
    <w:rsid w:val="00F45DB2"/>
    <w:rPr>
      <w:vertAlign w:val="superscript"/>
    </w:rPr>
  </w:style>
  <w:style w:type="paragraph" w:styleId="ListParagraph">
    <w:name w:val="List Paragraph"/>
    <w:basedOn w:val="Normal"/>
    <w:uiPriority w:val="34"/>
    <w:qFormat/>
    <w:rsid w:val="00277863"/>
    <w:pPr>
      <w:ind w:left="720"/>
      <w:contextualSpacing/>
    </w:pPr>
  </w:style>
  <w:style w:type="character" w:customStyle="1" w:styleId="Heading1Char">
    <w:name w:val="Heading 1 Char"/>
    <w:basedOn w:val="DefaultParagraphFont"/>
    <w:link w:val="Heading1"/>
    <w:uiPriority w:val="9"/>
    <w:rsid w:val="0027786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7786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77863"/>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277863"/>
    <w:pPr>
      <w:outlineLvl w:val="9"/>
    </w:pPr>
    <w:rPr>
      <w:lang w:bidi="en-US"/>
    </w:rPr>
  </w:style>
  <w:style w:type="paragraph" w:styleId="TOC2">
    <w:name w:val="toc 2"/>
    <w:basedOn w:val="Normal"/>
    <w:next w:val="Normal"/>
    <w:autoRedefine/>
    <w:uiPriority w:val="39"/>
    <w:unhideWhenUsed/>
    <w:rsid w:val="00DB34AD"/>
    <w:pPr>
      <w:spacing w:after="100"/>
      <w:ind w:left="220"/>
    </w:pPr>
  </w:style>
  <w:style w:type="paragraph" w:styleId="TOC3">
    <w:name w:val="toc 3"/>
    <w:basedOn w:val="Normal"/>
    <w:next w:val="Normal"/>
    <w:autoRedefine/>
    <w:uiPriority w:val="39"/>
    <w:unhideWhenUsed/>
    <w:rsid w:val="00DB34AD"/>
    <w:pPr>
      <w:spacing w:after="100"/>
      <w:ind w:left="440"/>
    </w:pPr>
  </w:style>
  <w:style w:type="paragraph" w:styleId="TOC1">
    <w:name w:val="toc 1"/>
    <w:basedOn w:val="Normal"/>
    <w:next w:val="Normal"/>
    <w:autoRedefine/>
    <w:uiPriority w:val="39"/>
    <w:unhideWhenUsed/>
    <w:rsid w:val="00DB34AD"/>
    <w:pPr>
      <w:spacing w:after="100"/>
    </w:pPr>
  </w:style>
  <w:style w:type="character" w:styleId="Hyperlink">
    <w:name w:val="Hyperlink"/>
    <w:basedOn w:val="DefaultParagraphFont"/>
    <w:uiPriority w:val="99"/>
    <w:unhideWhenUsed/>
    <w:rsid w:val="00DB34AD"/>
    <w:rPr>
      <w:color w:val="0000FF" w:themeColor="hyperlink"/>
      <w:u w:val="single"/>
    </w:rPr>
  </w:style>
  <w:style w:type="table" w:styleId="LightShading-Accent1">
    <w:name w:val="Light Shading Accent 1"/>
    <w:basedOn w:val="TableNormal"/>
    <w:uiPriority w:val="60"/>
    <w:rsid w:val="000158F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C77895"/>
    <w:rPr>
      <w:sz w:val="16"/>
      <w:szCs w:val="16"/>
    </w:rPr>
  </w:style>
  <w:style w:type="paragraph" w:styleId="CommentText">
    <w:name w:val="annotation text"/>
    <w:basedOn w:val="Normal"/>
    <w:link w:val="CommentTextChar"/>
    <w:uiPriority w:val="99"/>
    <w:semiHidden/>
    <w:unhideWhenUsed/>
    <w:rsid w:val="00C77895"/>
    <w:pPr>
      <w:spacing w:line="240" w:lineRule="auto"/>
    </w:pPr>
    <w:rPr>
      <w:sz w:val="20"/>
      <w:szCs w:val="20"/>
    </w:rPr>
  </w:style>
  <w:style w:type="character" w:customStyle="1" w:styleId="CommentTextChar">
    <w:name w:val="Comment Text Char"/>
    <w:basedOn w:val="DefaultParagraphFont"/>
    <w:link w:val="CommentText"/>
    <w:uiPriority w:val="99"/>
    <w:semiHidden/>
    <w:rsid w:val="00C77895"/>
    <w:rPr>
      <w:sz w:val="20"/>
      <w:szCs w:val="20"/>
    </w:rPr>
  </w:style>
  <w:style w:type="paragraph" w:styleId="CommentSubject">
    <w:name w:val="annotation subject"/>
    <w:basedOn w:val="CommentText"/>
    <w:next w:val="CommentText"/>
    <w:link w:val="CommentSubjectChar"/>
    <w:uiPriority w:val="99"/>
    <w:semiHidden/>
    <w:unhideWhenUsed/>
    <w:rsid w:val="00C77895"/>
    <w:rPr>
      <w:b/>
      <w:bCs/>
    </w:rPr>
  </w:style>
  <w:style w:type="character" w:customStyle="1" w:styleId="CommentSubjectChar">
    <w:name w:val="Comment Subject Char"/>
    <w:basedOn w:val="CommentTextChar"/>
    <w:link w:val="CommentSubject"/>
    <w:uiPriority w:val="99"/>
    <w:semiHidden/>
    <w:rsid w:val="00C77895"/>
    <w:rPr>
      <w:b/>
      <w:bCs/>
      <w:sz w:val="20"/>
      <w:szCs w:val="20"/>
    </w:rPr>
  </w:style>
  <w:style w:type="character" w:customStyle="1" w:styleId="Heading4Char">
    <w:name w:val="Heading 4 Char"/>
    <w:basedOn w:val="DefaultParagraphFont"/>
    <w:link w:val="Heading4"/>
    <w:uiPriority w:val="9"/>
    <w:rsid w:val="0027786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77863"/>
    <w:rPr>
      <w:rFonts w:asciiTheme="majorHAnsi" w:eastAsiaTheme="majorEastAsia" w:hAnsiTheme="majorHAnsi" w:cstheme="majorBidi"/>
      <w:b/>
      <w:bCs/>
      <w:color w:val="7F7F7F" w:themeColor="text1" w:themeTint="80"/>
    </w:rPr>
  </w:style>
  <w:style w:type="paragraph" w:styleId="Caption">
    <w:name w:val="caption"/>
    <w:basedOn w:val="Normal"/>
    <w:next w:val="Normal"/>
    <w:link w:val="CaptionChar"/>
    <w:uiPriority w:val="35"/>
    <w:unhideWhenUsed/>
    <w:rsid w:val="002D5098"/>
    <w:pPr>
      <w:spacing w:line="240" w:lineRule="auto"/>
    </w:pPr>
    <w:rPr>
      <w:b/>
      <w:bCs/>
      <w:color w:val="4F81BD" w:themeColor="accent1"/>
      <w:sz w:val="18"/>
      <w:szCs w:val="18"/>
    </w:rPr>
  </w:style>
  <w:style w:type="paragraph" w:styleId="NoSpacing">
    <w:name w:val="No Spacing"/>
    <w:basedOn w:val="Normal"/>
    <w:uiPriority w:val="1"/>
    <w:qFormat/>
    <w:rsid w:val="00277863"/>
    <w:pPr>
      <w:spacing w:after="0" w:line="240" w:lineRule="auto"/>
    </w:pPr>
  </w:style>
  <w:style w:type="character" w:styleId="FollowedHyperlink">
    <w:name w:val="FollowedHyperlink"/>
    <w:basedOn w:val="DefaultParagraphFont"/>
    <w:uiPriority w:val="99"/>
    <w:semiHidden/>
    <w:unhideWhenUsed/>
    <w:rsid w:val="00324AF1"/>
    <w:rPr>
      <w:color w:val="800080" w:themeColor="followedHyperlink"/>
      <w:u w:val="single"/>
    </w:rPr>
  </w:style>
  <w:style w:type="paragraph" w:styleId="NormalWeb">
    <w:name w:val="Normal (Web)"/>
    <w:basedOn w:val="Normal"/>
    <w:uiPriority w:val="99"/>
    <w:unhideWhenUsed/>
    <w:rsid w:val="00345569"/>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Heading6Char">
    <w:name w:val="Heading 6 Char"/>
    <w:basedOn w:val="DefaultParagraphFont"/>
    <w:link w:val="Heading6"/>
    <w:uiPriority w:val="9"/>
    <w:semiHidden/>
    <w:rsid w:val="0027786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7786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7786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77863"/>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7786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77863"/>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7786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77863"/>
    <w:rPr>
      <w:rFonts w:asciiTheme="majorHAnsi" w:eastAsiaTheme="majorEastAsia" w:hAnsiTheme="majorHAnsi" w:cstheme="majorBidi"/>
      <w:i/>
      <w:iCs/>
      <w:spacing w:val="13"/>
      <w:sz w:val="24"/>
      <w:szCs w:val="24"/>
    </w:rPr>
  </w:style>
  <w:style w:type="character" w:styleId="Strong">
    <w:name w:val="Strong"/>
    <w:uiPriority w:val="22"/>
    <w:qFormat/>
    <w:rsid w:val="00277863"/>
    <w:rPr>
      <w:b/>
      <w:bCs/>
    </w:rPr>
  </w:style>
  <w:style w:type="character" w:styleId="Emphasis">
    <w:name w:val="Emphasis"/>
    <w:uiPriority w:val="20"/>
    <w:qFormat/>
    <w:rsid w:val="00277863"/>
    <w:rPr>
      <w:b/>
      <w:bCs/>
      <w:i/>
      <w:iCs/>
      <w:spacing w:val="10"/>
      <w:bdr w:val="none" w:sz="0" w:space="0" w:color="auto"/>
      <w:shd w:val="clear" w:color="auto" w:fill="auto"/>
    </w:rPr>
  </w:style>
  <w:style w:type="paragraph" w:styleId="Quote">
    <w:name w:val="Quote"/>
    <w:basedOn w:val="Normal"/>
    <w:next w:val="Normal"/>
    <w:link w:val="QuoteChar"/>
    <w:uiPriority w:val="29"/>
    <w:qFormat/>
    <w:rsid w:val="00277863"/>
    <w:pPr>
      <w:spacing w:before="200" w:after="0"/>
      <w:ind w:left="360" w:right="360"/>
    </w:pPr>
    <w:rPr>
      <w:i/>
      <w:iCs/>
    </w:rPr>
  </w:style>
  <w:style w:type="character" w:customStyle="1" w:styleId="QuoteChar">
    <w:name w:val="Quote Char"/>
    <w:basedOn w:val="DefaultParagraphFont"/>
    <w:link w:val="Quote"/>
    <w:uiPriority w:val="29"/>
    <w:rsid w:val="00277863"/>
    <w:rPr>
      <w:i/>
      <w:iCs/>
    </w:rPr>
  </w:style>
  <w:style w:type="paragraph" w:styleId="IntenseQuote">
    <w:name w:val="Intense Quote"/>
    <w:basedOn w:val="Normal"/>
    <w:next w:val="Normal"/>
    <w:link w:val="IntenseQuoteChar"/>
    <w:uiPriority w:val="30"/>
    <w:qFormat/>
    <w:rsid w:val="0027786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77863"/>
    <w:rPr>
      <w:b/>
      <w:bCs/>
      <w:i/>
      <w:iCs/>
    </w:rPr>
  </w:style>
  <w:style w:type="character" w:styleId="SubtleEmphasis">
    <w:name w:val="Subtle Emphasis"/>
    <w:uiPriority w:val="19"/>
    <w:qFormat/>
    <w:rsid w:val="00277863"/>
    <w:rPr>
      <w:i/>
      <w:iCs/>
    </w:rPr>
  </w:style>
  <w:style w:type="character" w:styleId="IntenseEmphasis">
    <w:name w:val="Intense Emphasis"/>
    <w:uiPriority w:val="21"/>
    <w:qFormat/>
    <w:rsid w:val="00277863"/>
    <w:rPr>
      <w:b/>
      <w:bCs/>
    </w:rPr>
  </w:style>
  <w:style w:type="character" w:styleId="SubtleReference">
    <w:name w:val="Subtle Reference"/>
    <w:uiPriority w:val="31"/>
    <w:qFormat/>
    <w:rsid w:val="00277863"/>
    <w:rPr>
      <w:smallCaps/>
    </w:rPr>
  </w:style>
  <w:style w:type="character" w:styleId="IntenseReference">
    <w:name w:val="Intense Reference"/>
    <w:uiPriority w:val="32"/>
    <w:qFormat/>
    <w:rsid w:val="00277863"/>
    <w:rPr>
      <w:smallCaps/>
      <w:spacing w:val="5"/>
      <w:u w:val="single"/>
    </w:rPr>
  </w:style>
  <w:style w:type="character" w:styleId="BookTitle">
    <w:name w:val="Book Title"/>
    <w:uiPriority w:val="33"/>
    <w:qFormat/>
    <w:rsid w:val="00277863"/>
    <w:rPr>
      <w:i/>
      <w:iCs/>
      <w:smallCaps/>
      <w:spacing w:val="5"/>
    </w:rPr>
  </w:style>
  <w:style w:type="character" w:customStyle="1" w:styleId="apple-converted-space">
    <w:name w:val="apple-converted-space"/>
    <w:basedOn w:val="DefaultParagraphFont"/>
    <w:rsid w:val="004E30A2"/>
  </w:style>
  <w:style w:type="paragraph" w:customStyle="1" w:styleId="EndNoteBibliographyTitle">
    <w:name w:val="EndNote Bibliography Title"/>
    <w:basedOn w:val="Normal"/>
    <w:link w:val="EndNoteBibliographyTitleChar"/>
    <w:rsid w:val="001E1710"/>
    <w:pPr>
      <w:spacing w:after="0"/>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1E1710"/>
    <w:rPr>
      <w:rFonts w:ascii="Cambria" w:hAnsi="Cambria"/>
      <w:noProof/>
      <w:sz w:val="28"/>
      <w:lang w:val="en-US"/>
    </w:rPr>
  </w:style>
  <w:style w:type="paragraph" w:customStyle="1" w:styleId="EndNoteBibliography">
    <w:name w:val="EndNote Bibliography"/>
    <w:basedOn w:val="Normal"/>
    <w:link w:val="EndNoteBibliographyChar"/>
    <w:rsid w:val="001E1710"/>
    <w:pPr>
      <w:spacing w:line="240" w:lineRule="auto"/>
    </w:pPr>
    <w:rPr>
      <w:rFonts w:ascii="Cambria" w:hAnsi="Cambria"/>
      <w:noProof/>
      <w:sz w:val="28"/>
      <w:lang w:val="en-US"/>
    </w:rPr>
  </w:style>
  <w:style w:type="character" w:customStyle="1" w:styleId="EndNoteBibliographyChar">
    <w:name w:val="EndNote Bibliography Char"/>
    <w:basedOn w:val="DefaultParagraphFont"/>
    <w:link w:val="EndNoteBibliography"/>
    <w:rsid w:val="001E1710"/>
    <w:rPr>
      <w:rFonts w:ascii="Cambria" w:hAnsi="Cambria"/>
      <w:noProof/>
      <w:sz w:val="28"/>
      <w:lang w:val="en-US"/>
    </w:rPr>
  </w:style>
  <w:style w:type="character" w:customStyle="1" w:styleId="UnresolvedMention1">
    <w:name w:val="Unresolved Mention1"/>
    <w:basedOn w:val="DefaultParagraphFont"/>
    <w:uiPriority w:val="99"/>
    <w:semiHidden/>
    <w:unhideWhenUsed/>
    <w:rsid w:val="001E1710"/>
    <w:rPr>
      <w:color w:val="808080"/>
      <w:shd w:val="clear" w:color="auto" w:fill="E6E6E6"/>
    </w:rPr>
  </w:style>
  <w:style w:type="paragraph" w:customStyle="1" w:styleId="Captions">
    <w:name w:val="Captions"/>
    <w:basedOn w:val="Caption"/>
    <w:link w:val="CaptionsChar"/>
    <w:qFormat/>
    <w:rsid w:val="00702D7B"/>
  </w:style>
  <w:style w:type="character" w:customStyle="1" w:styleId="CaptionChar">
    <w:name w:val="Caption Char"/>
    <w:basedOn w:val="DefaultParagraphFont"/>
    <w:link w:val="Caption"/>
    <w:uiPriority w:val="35"/>
    <w:rsid w:val="00702D7B"/>
    <w:rPr>
      <w:b/>
      <w:bCs/>
      <w:color w:val="4F81BD" w:themeColor="accent1"/>
      <w:sz w:val="18"/>
      <w:szCs w:val="18"/>
    </w:rPr>
  </w:style>
  <w:style w:type="character" w:customStyle="1" w:styleId="CaptionsChar">
    <w:name w:val="Captions Char"/>
    <w:basedOn w:val="CaptionChar"/>
    <w:link w:val="Captions"/>
    <w:rsid w:val="00702D7B"/>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812072">
      <w:bodyDiv w:val="1"/>
      <w:marLeft w:val="0"/>
      <w:marRight w:val="0"/>
      <w:marTop w:val="0"/>
      <w:marBottom w:val="0"/>
      <w:divBdr>
        <w:top w:val="none" w:sz="0" w:space="0" w:color="auto"/>
        <w:left w:val="none" w:sz="0" w:space="0" w:color="auto"/>
        <w:bottom w:val="none" w:sz="0" w:space="0" w:color="auto"/>
        <w:right w:val="none" w:sz="0" w:space="0" w:color="auto"/>
      </w:divBdr>
      <w:divsChild>
        <w:div w:id="33237085">
          <w:marLeft w:val="0"/>
          <w:marRight w:val="0"/>
          <w:marTop w:val="0"/>
          <w:marBottom w:val="0"/>
          <w:divBdr>
            <w:top w:val="none" w:sz="0" w:space="0" w:color="auto"/>
            <w:left w:val="none" w:sz="0" w:space="0" w:color="auto"/>
            <w:bottom w:val="none" w:sz="0" w:space="0" w:color="auto"/>
            <w:right w:val="none" w:sz="0" w:space="0" w:color="auto"/>
          </w:divBdr>
        </w:div>
        <w:div w:id="197788943">
          <w:marLeft w:val="0"/>
          <w:marRight w:val="0"/>
          <w:marTop w:val="0"/>
          <w:marBottom w:val="0"/>
          <w:divBdr>
            <w:top w:val="none" w:sz="0" w:space="0" w:color="auto"/>
            <w:left w:val="none" w:sz="0" w:space="0" w:color="auto"/>
            <w:bottom w:val="none" w:sz="0" w:space="0" w:color="auto"/>
            <w:right w:val="none" w:sz="0" w:space="0" w:color="auto"/>
          </w:divBdr>
        </w:div>
      </w:divsChild>
    </w:div>
    <w:div w:id="529151126">
      <w:bodyDiv w:val="1"/>
      <w:marLeft w:val="0"/>
      <w:marRight w:val="0"/>
      <w:marTop w:val="0"/>
      <w:marBottom w:val="0"/>
      <w:divBdr>
        <w:top w:val="none" w:sz="0" w:space="0" w:color="auto"/>
        <w:left w:val="none" w:sz="0" w:space="0" w:color="auto"/>
        <w:bottom w:val="none" w:sz="0" w:space="0" w:color="auto"/>
        <w:right w:val="none" w:sz="0" w:space="0" w:color="auto"/>
      </w:divBdr>
    </w:div>
    <w:div w:id="701512243">
      <w:bodyDiv w:val="1"/>
      <w:marLeft w:val="0"/>
      <w:marRight w:val="0"/>
      <w:marTop w:val="0"/>
      <w:marBottom w:val="0"/>
      <w:divBdr>
        <w:top w:val="none" w:sz="0" w:space="0" w:color="auto"/>
        <w:left w:val="none" w:sz="0" w:space="0" w:color="auto"/>
        <w:bottom w:val="none" w:sz="0" w:space="0" w:color="auto"/>
        <w:right w:val="none" w:sz="0" w:space="0" w:color="auto"/>
      </w:divBdr>
    </w:div>
    <w:div w:id="727652304">
      <w:bodyDiv w:val="1"/>
      <w:marLeft w:val="0"/>
      <w:marRight w:val="0"/>
      <w:marTop w:val="0"/>
      <w:marBottom w:val="0"/>
      <w:divBdr>
        <w:top w:val="none" w:sz="0" w:space="0" w:color="auto"/>
        <w:left w:val="none" w:sz="0" w:space="0" w:color="auto"/>
        <w:bottom w:val="none" w:sz="0" w:space="0" w:color="auto"/>
        <w:right w:val="none" w:sz="0" w:space="0" w:color="auto"/>
      </w:divBdr>
      <w:divsChild>
        <w:div w:id="1038505095">
          <w:marLeft w:val="0"/>
          <w:marRight w:val="0"/>
          <w:marTop w:val="0"/>
          <w:marBottom w:val="0"/>
          <w:divBdr>
            <w:top w:val="none" w:sz="0" w:space="0" w:color="auto"/>
            <w:left w:val="none" w:sz="0" w:space="0" w:color="auto"/>
            <w:bottom w:val="none" w:sz="0" w:space="0" w:color="auto"/>
            <w:right w:val="none" w:sz="0" w:space="0" w:color="auto"/>
          </w:divBdr>
        </w:div>
        <w:div w:id="1828814181">
          <w:marLeft w:val="0"/>
          <w:marRight w:val="0"/>
          <w:marTop w:val="0"/>
          <w:marBottom w:val="0"/>
          <w:divBdr>
            <w:top w:val="none" w:sz="0" w:space="0" w:color="auto"/>
            <w:left w:val="none" w:sz="0" w:space="0" w:color="auto"/>
            <w:bottom w:val="none" w:sz="0" w:space="0" w:color="auto"/>
            <w:right w:val="none" w:sz="0" w:space="0" w:color="auto"/>
          </w:divBdr>
        </w:div>
      </w:divsChild>
    </w:div>
    <w:div w:id="900794638">
      <w:bodyDiv w:val="1"/>
      <w:marLeft w:val="0"/>
      <w:marRight w:val="0"/>
      <w:marTop w:val="0"/>
      <w:marBottom w:val="0"/>
      <w:divBdr>
        <w:top w:val="none" w:sz="0" w:space="0" w:color="auto"/>
        <w:left w:val="none" w:sz="0" w:space="0" w:color="auto"/>
        <w:bottom w:val="none" w:sz="0" w:space="0" w:color="auto"/>
        <w:right w:val="none" w:sz="0" w:space="0" w:color="auto"/>
      </w:divBdr>
    </w:div>
    <w:div w:id="949435533">
      <w:bodyDiv w:val="1"/>
      <w:marLeft w:val="0"/>
      <w:marRight w:val="0"/>
      <w:marTop w:val="0"/>
      <w:marBottom w:val="0"/>
      <w:divBdr>
        <w:top w:val="none" w:sz="0" w:space="0" w:color="auto"/>
        <w:left w:val="none" w:sz="0" w:space="0" w:color="auto"/>
        <w:bottom w:val="none" w:sz="0" w:space="0" w:color="auto"/>
        <w:right w:val="none" w:sz="0" w:space="0" w:color="auto"/>
      </w:divBdr>
    </w:div>
    <w:div w:id="1812091338">
      <w:bodyDiv w:val="1"/>
      <w:marLeft w:val="0"/>
      <w:marRight w:val="0"/>
      <w:marTop w:val="0"/>
      <w:marBottom w:val="0"/>
      <w:divBdr>
        <w:top w:val="none" w:sz="0" w:space="0" w:color="auto"/>
        <w:left w:val="none" w:sz="0" w:space="0" w:color="auto"/>
        <w:bottom w:val="none" w:sz="0" w:space="0" w:color="auto"/>
        <w:right w:val="none" w:sz="0" w:space="0" w:color="auto"/>
      </w:divBdr>
    </w:div>
    <w:div w:id="1906866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yperlink" Target="http://www.nrl.gov.au/CA25782200833499/All/1FC618DDA51A69F8CA257D1E00837B74/$file/P3_Tony%20Field.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hac-aspc.gc.ca/lab-bio/res/psds-ftss/trichomonas-eng.php" TargetMode="External"/><Relationship Id="rId2" Type="http://schemas.openxmlformats.org/officeDocument/2006/relationships/numbering" Target="numbering.xml"/><Relationship Id="rId16" Type="http://schemas.openxmlformats.org/officeDocument/2006/relationships/hyperlink" Target="http://contacttracing.ashm.org.au/conditions/when-contact-tracing-is-recommended/trichomoniasis" TargetMode="External"/><Relationship Id="rId20" Type="http://schemas.openxmlformats.org/officeDocument/2006/relationships/hyperlink" Target="http://www.hpvregister.org.au/research/coverage-data/HPV-vaccination-coverage-by-dose-20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doi.org/10.1016/S2468-2667(16)3000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svr-nas\public\BIOSTATS\David%20R_Caitlin\Trich\Parameters\Parameters%20for%20Model\Asymp.%20Rang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8.2905074365704295E-2"/>
          <c:y val="7.4074074074074098E-2"/>
          <c:w val="0.84794313210848704"/>
          <c:h val="0.83309419655876404"/>
        </c:manualLayout>
      </c:layout>
      <c:bar3DChart>
        <c:barDir val="bar"/>
        <c:grouping val="stacked"/>
        <c:varyColors val="0"/>
        <c:ser>
          <c:idx val="0"/>
          <c:order val="0"/>
          <c:invertIfNegative val="0"/>
          <c:cat>
            <c:strRef>
              <c:f>Sheet1!$A$3:$A$11</c:f>
              <c:strCache>
                <c:ptCount val="9"/>
                <c:pt idx="0">
                  <c:v>Lusk et al. 2010</c:v>
                </c:pt>
                <c:pt idx="1">
                  <c:v>Uddin et al. 2011</c:v>
                </c:pt>
                <c:pt idx="2">
                  <c:v>Sutton et al. 2007</c:v>
                </c:pt>
                <c:pt idx="3">
                  <c:v>Chapwanya et al. 2016</c:v>
                </c:pt>
                <c:pt idx="4">
                  <c:v>Meites 2013</c:v>
                </c:pt>
                <c:pt idx="5">
                  <c:v>Van Der Pol et al. 2005</c:v>
                </c:pt>
                <c:pt idx="6">
                  <c:v>Poole and McClelland 2013</c:v>
                </c:pt>
                <c:pt idx="7">
                  <c:v>ASHM</c:v>
                </c:pt>
                <c:pt idx="8">
                  <c:v>PHAC</c:v>
                </c:pt>
              </c:strCache>
            </c:strRef>
          </c:cat>
          <c:val>
            <c:numRef>
              <c:f>Sheet1!$B$3:$B$11</c:f>
              <c:numCache>
                <c:formatCode>General</c:formatCode>
                <c:ptCount val="9"/>
                <c:pt idx="0">
                  <c:v>0</c:v>
                </c:pt>
                <c:pt idx="1">
                  <c:v>0</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0-D691-4E18-BA5D-53962D1A1874}"/>
            </c:ext>
          </c:extLst>
        </c:ser>
        <c:ser>
          <c:idx val="1"/>
          <c:order val="1"/>
          <c:spPr>
            <a:noFill/>
          </c:spPr>
          <c:invertIfNegative val="0"/>
          <c:cat>
            <c:strRef>
              <c:f>Sheet1!$A$3:$A$11</c:f>
              <c:strCache>
                <c:ptCount val="9"/>
                <c:pt idx="0">
                  <c:v>Lusk et al. 2010</c:v>
                </c:pt>
                <c:pt idx="1">
                  <c:v>Uddin et al. 2011</c:v>
                </c:pt>
                <c:pt idx="2">
                  <c:v>Sutton et al. 2007</c:v>
                </c:pt>
                <c:pt idx="3">
                  <c:v>Chapwanya et al. 2016</c:v>
                </c:pt>
                <c:pt idx="4">
                  <c:v>Meites 2013</c:v>
                </c:pt>
                <c:pt idx="5">
                  <c:v>Van Der Pol et al. 2005</c:v>
                </c:pt>
                <c:pt idx="6">
                  <c:v>Poole and McClelland 2013</c:v>
                </c:pt>
                <c:pt idx="7">
                  <c:v>ASHM</c:v>
                </c:pt>
                <c:pt idx="8">
                  <c:v>PHAC</c:v>
                </c:pt>
              </c:strCache>
            </c:strRef>
          </c:cat>
          <c:val>
            <c:numRef>
              <c:f>Sheet1!$C$3:$C$11</c:f>
              <c:numCache>
                <c:formatCode>0%</c:formatCode>
                <c:ptCount val="9"/>
                <c:pt idx="0">
                  <c:v>0.33</c:v>
                </c:pt>
                <c:pt idx="1">
                  <c:v>0.28000000000000003</c:v>
                </c:pt>
                <c:pt idx="2">
                  <c:v>0</c:v>
                </c:pt>
                <c:pt idx="3">
                  <c:v>0.49</c:v>
                </c:pt>
                <c:pt idx="4">
                  <c:v>0.7</c:v>
                </c:pt>
                <c:pt idx="5">
                  <c:v>0.31</c:v>
                </c:pt>
                <c:pt idx="6">
                  <c:v>0.8</c:v>
                </c:pt>
                <c:pt idx="7">
                  <c:v>0.1</c:v>
                </c:pt>
                <c:pt idx="8">
                  <c:v>0.49</c:v>
                </c:pt>
              </c:numCache>
            </c:numRef>
          </c:val>
          <c:extLst>
            <c:ext xmlns:c16="http://schemas.microsoft.com/office/drawing/2014/chart" uri="{C3380CC4-5D6E-409C-BE32-E72D297353CC}">
              <c16:uniqueId val="{00000001-D691-4E18-BA5D-53962D1A1874}"/>
            </c:ext>
          </c:extLst>
        </c:ser>
        <c:ser>
          <c:idx val="2"/>
          <c:order val="2"/>
          <c:invertIfNegative val="0"/>
          <c:cat>
            <c:strRef>
              <c:f>Sheet1!$A$3:$A$11</c:f>
              <c:strCache>
                <c:ptCount val="9"/>
                <c:pt idx="0">
                  <c:v>Lusk et al. 2010</c:v>
                </c:pt>
                <c:pt idx="1">
                  <c:v>Uddin et al. 2011</c:v>
                </c:pt>
                <c:pt idx="2">
                  <c:v>Sutton et al. 2007</c:v>
                </c:pt>
                <c:pt idx="3">
                  <c:v>Chapwanya et al. 2016</c:v>
                </c:pt>
                <c:pt idx="4">
                  <c:v>Meites 2013</c:v>
                </c:pt>
                <c:pt idx="5">
                  <c:v>Van Der Pol et al. 2005</c:v>
                </c:pt>
                <c:pt idx="6">
                  <c:v>Poole and McClelland 2013</c:v>
                </c:pt>
                <c:pt idx="7">
                  <c:v>ASHM</c:v>
                </c:pt>
                <c:pt idx="8">
                  <c:v>PHAC</c:v>
                </c:pt>
              </c:strCache>
            </c:strRef>
          </c:cat>
          <c:val>
            <c:numRef>
              <c:f>Sheet1!$D$3:$D$11</c:f>
              <c:numCache>
                <c:formatCode>0%</c:formatCode>
                <c:ptCount val="9"/>
                <c:pt idx="0">
                  <c:v>0.67</c:v>
                </c:pt>
                <c:pt idx="1">
                  <c:v>0.62</c:v>
                </c:pt>
                <c:pt idx="2">
                  <c:v>0.5</c:v>
                </c:pt>
                <c:pt idx="3">
                  <c:v>0.02</c:v>
                </c:pt>
                <c:pt idx="4">
                  <c:v>0.15</c:v>
                </c:pt>
                <c:pt idx="5">
                  <c:v>0.01</c:v>
                </c:pt>
                <c:pt idx="6">
                  <c:v>0.2</c:v>
                </c:pt>
                <c:pt idx="7">
                  <c:v>0.4</c:v>
                </c:pt>
                <c:pt idx="8">
                  <c:v>0.02</c:v>
                </c:pt>
              </c:numCache>
            </c:numRef>
          </c:val>
          <c:extLst>
            <c:ext xmlns:c16="http://schemas.microsoft.com/office/drawing/2014/chart" uri="{C3380CC4-5D6E-409C-BE32-E72D297353CC}">
              <c16:uniqueId val="{00000002-D691-4E18-BA5D-53962D1A1874}"/>
            </c:ext>
          </c:extLst>
        </c:ser>
        <c:dLbls>
          <c:showLegendKey val="0"/>
          <c:showVal val="0"/>
          <c:showCatName val="0"/>
          <c:showSerName val="0"/>
          <c:showPercent val="0"/>
          <c:showBubbleSize val="0"/>
        </c:dLbls>
        <c:gapWidth val="150"/>
        <c:shape val="box"/>
        <c:axId val="137754112"/>
        <c:axId val="137755648"/>
        <c:axId val="0"/>
      </c:bar3DChart>
      <c:catAx>
        <c:axId val="137754112"/>
        <c:scaling>
          <c:orientation val="minMax"/>
        </c:scaling>
        <c:delete val="0"/>
        <c:axPos val="l"/>
        <c:numFmt formatCode="General" sourceLinked="1"/>
        <c:majorTickMark val="out"/>
        <c:minorTickMark val="none"/>
        <c:tickLblPos val="nextTo"/>
        <c:crossAx val="137755648"/>
        <c:crosses val="autoZero"/>
        <c:auto val="1"/>
        <c:lblAlgn val="ctr"/>
        <c:lblOffset val="999"/>
        <c:tickLblSkip val="1"/>
        <c:noMultiLvlLbl val="0"/>
      </c:catAx>
      <c:valAx>
        <c:axId val="137755648"/>
        <c:scaling>
          <c:orientation val="minMax"/>
        </c:scaling>
        <c:delete val="0"/>
        <c:axPos val="b"/>
        <c:majorGridlines/>
        <c:numFmt formatCode="0%" sourceLinked="0"/>
        <c:majorTickMark val="out"/>
        <c:minorTickMark val="none"/>
        <c:tickLblPos val="nextTo"/>
        <c:crossAx val="137754112"/>
        <c:crosses val="autoZero"/>
        <c:crossBetween val="between"/>
      </c:valAx>
    </c:plotArea>
    <c:plotVisOnly val="1"/>
    <c:dispBlanksAs val="gap"/>
    <c:showDLblsOverMax val="0"/>
  </c:chart>
  <c:spPr>
    <a:effectLst/>
    <a:scene3d>
      <a:camera prst="orthographicFront"/>
      <a:lightRig rig="threePt" dir="t"/>
    </a:scene3d>
    <a:sp3d/>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35</b:Tag>
    <b:SourceType>JournalArticle</b:SourceType>
    <b:Guid>{C8F1EC85-A31D-432E-BB2C-781D0EA41425}</b:Guid>
    <b:Title>35</b:Title>
    <b:JournalName>http://ctm.ashm.org.au/Default.asp?PublicationID=6&amp;SectionID=682</b:JournalName>
    <b:RefOrder>1</b:RefOrder>
  </b:Source>
  <b:Source>
    <b:Tag>32</b:Tag>
    <b:SourceType>JournalArticle</b:SourceType>
    <b:Guid>{EC25AB3E-97B5-427F-B632-52651DB19E51}</b:Guid>
    <b:Title>32</b:Title>
    <b:JournalName>Global Epidemiology of Trihomonas vaginalis</b:JournalName>
    <b:RefOrder>5</b:RefOrder>
  </b:Source>
  <b:Source>
    <b:Tag>13</b:Tag>
    <b:SourceType>JournalArticle</b:SourceType>
    <b:Guid>{AE888F3B-BAE7-4864-BFFC-630A37905DBC}</b:Guid>
    <b:Title>13</b:Title>
    <b:JournalName>fall in human papillomaivirus following a national vaccination program</b:JournalName>
    <b:RefOrder>11</b:RefOrder>
  </b:Source>
  <b:Source>
    <b:Tag>42</b:Tag>
    <b:SourceType>JournalArticle</b:SourceType>
    <b:Guid>{6BF98CC0-CB22-429E-862F-853A31A5E6EF}</b:Guid>
    <b:Title>42</b:Title>
    <b:JournalName>assessment of herd immunity and cross-protection after a human papillomavirus vaccination programme in australia: a repeat cross sectional study</b:JournalName>
    <b:RefOrder>12</b:RefOrder>
  </b:Source>
  <b:Source>
    <b:Tag>10</b:Tag>
    <b:SourceType>JournalArticle</b:SourceType>
    <b:Guid>{A6B22803-F832-4716-BF02-620D0F186134}</b:Guid>
    <b:Title>10</b:Title>
    <b:JournalName>http://www.nrl.gov.au/CA25782200833499/All/1FC618DDA51A69F8CA257D1E00837B74/$file/P3_Tony%20Field.pdf</b:JournalName>
    <b:RefOrder>13</b:RefOrder>
  </b:Source>
  <b:Source>
    <b:Tag>14</b:Tag>
    <b:SourceType>JournalArticle</b:SourceType>
    <b:Guid>{F0449B72-5140-4A9F-A1EF-482FC90B81E7}</b:Guid>
    <b:Title>14</b:Title>
    <b:JournalName>the prevalence of Trichomonas vaginalis detected by wet mount and polymerase chain reaction in Sydney women</b:JournalName>
    <b:RefOrder>6</b:RefOrder>
  </b:Source>
  <b:Source>
    <b:Tag>16</b:Tag>
    <b:SourceType>JournalArticle</b:SourceType>
    <b:Guid>{42DD517A-62F7-4029-B0A2-F457315106B8}</b:Guid>
    <b:Title>16</b:Title>
    <b:JournalName>trichomonas vaginalis: underdiagnosis in urban australia could facilitate re-emergence</b:JournalName>
    <b:RefOrder>3</b:RefOrder>
  </b:Source>
  <b:Source>
    <b:Tag>18</b:Tag>
    <b:SourceType>JournalArticle</b:SourceType>
    <b:Guid>{D7F6A48A-0814-4BE1-AEE0-FAD50B15D121}</b:Guid>
    <b:Title>18</b:Title>
    <b:JournalName>trichomonas vaginalis: a review of epidemiologic, clincal and treatment issues</b:JournalName>
    <b:RefOrder>7</b:RefOrder>
  </b:Source>
  <b:Source>
    <b:Tag>24</b:Tag>
    <b:SourceType>JournalArticle</b:SourceType>
    <b:Guid>{E3FAE0CA-3BDD-4C0D-8DF2-13345721541B}</b:Guid>
    <b:Title>24</b:Title>
    <b:JournalName>Trichomoniasis: the "neglected" sexually transmitted disease</b:JournalName>
    <b:RefOrder>2</b:RefOrder>
  </b:Source>
  <b:Source>
    <b:Tag>31</b:Tag>
    <b:SourceType>JournalArticle</b:SourceType>
    <b:Guid>{D20C4AF0-3361-472F-B7A2-941457DE72D9}</b:Guid>
    <b:Title>31</b:Title>
    <b:JournalName>The incidence of Trichomonas vaginalis infection in women attending nine sexually transmitted diseases clinics in hte USA</b:JournalName>
    <b:RefOrder>8</b:RefOrder>
  </b:Source>
  <b:Source>
    <b:Tag>27</b:Tag>
    <b:SourceType>JournalArticle</b:SourceType>
    <b:Guid>{83F273CE-913A-44B8-88AE-8E2E90CB1870}</b:Guid>
    <b:Title>27</b:Title>
    <b:JournalName>prevalence, incidence, natural history, and response to treatment of trichomonas vaginalis infection among adolescent women</b:JournalName>
    <b:RefOrder>4</b:RefOrder>
  </b:Source>
  <b:Source>
    <b:Tag>45</b:Tag>
    <b:SourceType>JournalArticle</b:SourceType>
    <b:Guid>{8C360A70-EF8F-4E0F-ADD7-4E04D45F93A3}</b:Guid>
    <b:Title>45</b:Title>
    <b:JournalName>a meta-analysis of the papanicolaou smear and wet mount for the diagnosis of vaginal trichomoniasis</b:JournalName>
    <b:RefOrder>9</b:RefOrder>
  </b:Source>
  <b:Source>
    <b:Tag>46</b:Tag>
    <b:SourceType>JournalArticle</b:SourceType>
    <b:Guid>{5A0A8305-90BF-47B3-BBCF-4FB1E2ABE39D}</b:Guid>
    <b:Title>46</b:Title>
    <b:JournalName>Clinical Impact of identifying trichomonas vaginalis on cervicovaginal (papanicolaou) smears</b:JournalName>
    <b:RefOrder>10</b:RefOrder>
  </b:Source>
  <b:Source>
    <b:Tag>Tre</b:Tag>
    <b:SourceType>JournalArticle</b:SourceType>
    <b:Guid>{D170F396-0B70-4CE4-82DE-B013FB59E45A}</b:Guid>
    <b:Title>1</b:Title>
    <b:JournalName>Treatment of Infections Caused by Metronidazole-Resistant Trichomonas vaginalis (http://www.ncbi.nlm.nih.gov/pmc/articles/PMC523556/#r43)</b:JournalName>
    <b:RefOrder>6</b:RefOrder>
  </b:Source>
  <b:Source>
    <b:Tag>4</b:Tag>
    <b:SourceType>JournalArticle</b:SourceType>
    <b:Guid>{D7525DAD-9F8E-4A45-BB3A-4EAA73EE295B}</b:Guid>
    <b:Title>4</b:Title>
    <b:JournalName>The Role of immunity in the epidemiology of gonorrhoea, chlamydial infection and trichomoniasis: insights from a mathematical model</b:JournalName>
    <b:RefOrder>5</b:RefOrder>
  </b:Source>
  <b:Source>
    <b:Tag>29</b:Tag>
    <b:SourceType>JournalArticle</b:SourceType>
    <b:Guid>{C0E49EDE-CA59-4AB6-868C-8BA5874924E2}</b:Guid>
    <b:Title>29</b:Title>
    <b:JournalName>cervical screening in australia 2003-2004.  Proportion of women participating in the national cervical screening program by age, 1997-1998 to 2003-2004.</b:JournalName>
    <b:RefOrder>38</b:RefOrder>
  </b:Source>
</b:Sources>
</file>

<file path=customXml/itemProps1.xml><?xml version="1.0" encoding="utf-8"?>
<ds:datastoreItem xmlns:ds="http://schemas.openxmlformats.org/officeDocument/2006/customXml" ds:itemID="{E6A45DEB-7A7D-490F-BA0D-30A905D87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0493</Words>
  <Characters>59815</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tlin Reulein</dc:creator>
  <cp:lastModifiedBy>Ben Hui</cp:lastModifiedBy>
  <cp:revision>4</cp:revision>
  <cp:lastPrinted>2016-02-10T00:47:00Z</cp:lastPrinted>
  <dcterms:created xsi:type="dcterms:W3CDTF">2017-09-29T04:28:00Z</dcterms:created>
  <dcterms:modified xsi:type="dcterms:W3CDTF">2017-10-04T03:28:00Z</dcterms:modified>
</cp:coreProperties>
</file>